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1B3E" w:rsidRDefault="00C93D40" w:rsidP="00C93D40">
      <w:pPr>
        <w:jc w:val="center"/>
        <w:rPr>
          <w:rStyle w:val="Heading1Char"/>
        </w:rPr>
      </w:pPr>
      <w:r>
        <w:rPr>
          <w:rStyle w:val="Heading1Char"/>
        </w:rPr>
        <w:t xml:space="preserve">A review of </w:t>
      </w:r>
      <w:proofErr w:type="spellStart"/>
      <w:r w:rsidR="00DC4491" w:rsidRPr="00CF5F8B">
        <w:rPr>
          <w:rStyle w:val="Heading1Char"/>
          <w:i/>
        </w:rPr>
        <w:t>Leptotila</w:t>
      </w:r>
      <w:proofErr w:type="spellEnd"/>
      <w:r w:rsidR="00DC4491" w:rsidRPr="00CF5F8B">
        <w:rPr>
          <w:rStyle w:val="Heading1Char"/>
          <w:i/>
        </w:rPr>
        <w:t xml:space="preserve"> </w:t>
      </w:r>
      <w:proofErr w:type="spellStart"/>
      <w:r w:rsidR="00DC4491" w:rsidRPr="00CF5F8B">
        <w:rPr>
          <w:rStyle w:val="Heading1Char"/>
          <w:i/>
        </w:rPr>
        <w:t>wellsi</w:t>
      </w:r>
      <w:proofErr w:type="spellEnd"/>
      <w:r w:rsidR="00DC4491" w:rsidRPr="00CF5F8B">
        <w:rPr>
          <w:rStyle w:val="Heading1Char"/>
        </w:rPr>
        <w:t>, dry forest</w:t>
      </w:r>
      <w:r>
        <w:rPr>
          <w:rStyle w:val="Heading1Char"/>
        </w:rPr>
        <w:t xml:space="preserve"> and climate change in Grenada </w:t>
      </w:r>
    </w:p>
    <w:p w:rsidR="00E54254" w:rsidRDefault="00E54254" w:rsidP="00C93D40">
      <w:pPr>
        <w:jc w:val="center"/>
      </w:pPr>
    </w:p>
    <w:p w:rsidR="000C7B12" w:rsidRPr="00CF5F8B" w:rsidRDefault="000C7B12" w:rsidP="000C7B12">
      <w:pPr>
        <w:pStyle w:val="Heading2"/>
        <w:numPr>
          <w:ilvl w:val="0"/>
          <w:numId w:val="5"/>
        </w:numPr>
      </w:pPr>
      <w:r w:rsidRPr="00CF5F8B">
        <w:t xml:space="preserve">Grenada </w:t>
      </w:r>
    </w:p>
    <w:p w:rsidR="000C7B12" w:rsidRDefault="000C7B12" w:rsidP="00CE6A53">
      <w:r>
        <w:t>Grenada is the most southerly island of the Lesser Antilles chain in the Caribbean. It has a total area of 344km</w:t>
      </w:r>
      <w:r>
        <w:rPr>
          <w:vertAlign w:val="superscript"/>
        </w:rPr>
        <w:t>2</w:t>
      </w:r>
      <w:r>
        <w:t xml:space="preserve"> and a human population of 96,000</w:t>
      </w:r>
      <w:r w:rsidR="00E54254">
        <w:t xml:space="preserve"> </w:t>
      </w:r>
      <w:r w:rsidR="00E54254">
        <w:fldChar w:fldCharType="begin"/>
      </w:r>
      <w:r w:rsidR="00E54254">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E54254">
        <w:fldChar w:fldCharType="separate"/>
      </w:r>
      <w:r w:rsidR="00E54254">
        <w:rPr>
          <w:noProof/>
        </w:rPr>
        <w:t>(</w:t>
      </w:r>
      <w:hyperlink w:anchor="_ENREF_60" w:tooltip="Wege, 2008 #488" w:history="1">
        <w:r w:rsidR="00947670">
          <w:rPr>
            <w:noProof/>
          </w:rPr>
          <w:t>Wege and Anadon-Irizarry 2008</w:t>
        </w:r>
      </w:hyperlink>
      <w:r w:rsidR="00E54254">
        <w:rPr>
          <w:noProof/>
        </w:rPr>
        <w:t>)</w:t>
      </w:r>
      <w:r w:rsidR="00E54254">
        <w:fldChar w:fldCharType="end"/>
      </w:r>
      <w:r>
        <w:t xml:space="preserve">. The highest peak, Mt St Catherine, is 840m in </w:t>
      </w:r>
      <w:r w:rsidR="00162814">
        <w:t xml:space="preserve">the central chain of mountains that runs </w:t>
      </w:r>
      <w:r>
        <w:t xml:space="preserve">north-south </w:t>
      </w:r>
      <w:r w:rsidR="00E54254">
        <w:t xml:space="preserve">along the centre of the island </w:t>
      </w:r>
      <w:r w:rsidR="00E54254">
        <w:fldChar w:fldCharType="begin"/>
      </w:r>
      <w:r w:rsidR="00E54254">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E54254">
        <w:fldChar w:fldCharType="separate"/>
      </w:r>
      <w:r w:rsidR="00E54254">
        <w:rPr>
          <w:noProof/>
        </w:rPr>
        <w:t>(</w:t>
      </w:r>
      <w:hyperlink w:anchor="_ENREF_60" w:tooltip="Wege, 2008 #488" w:history="1">
        <w:r w:rsidR="00947670">
          <w:rPr>
            <w:noProof/>
          </w:rPr>
          <w:t>Wege and Anadon-Irizarry 2008</w:t>
        </w:r>
      </w:hyperlink>
      <w:r w:rsidR="00E54254">
        <w:rPr>
          <w:noProof/>
        </w:rPr>
        <w:t>)</w:t>
      </w:r>
      <w:r w:rsidR="00E54254">
        <w:fldChar w:fldCharType="end"/>
      </w:r>
      <w:r w:rsidR="00E54254">
        <w:t xml:space="preserve">. A system of ridges then run south of this chain, </w:t>
      </w:r>
      <w:r>
        <w:t>which descend to a lo</w:t>
      </w:r>
      <w:r w:rsidR="00E54254">
        <w:t xml:space="preserve">wland coastal plain in the east. Grenada’s climate </w:t>
      </w:r>
      <w:r w:rsidR="006D4A4A">
        <w:t>consists of a dry season (January to May) and a</w:t>
      </w:r>
      <w:r w:rsidR="00E54254">
        <w:t xml:space="preserve"> rainy season from June to January (max. precipitation in November), with annual rainfall ranging from 4000mm in the mountains, to 1500mm in coastal areas, to 750mm in the southern peninsular </w:t>
      </w:r>
      <w:r w:rsidR="00E54254">
        <w:fldChar w:fldCharType="begin"/>
      </w:r>
      <w:r w:rsidR="00E54254">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E54254">
        <w:fldChar w:fldCharType="separate"/>
      </w:r>
      <w:r w:rsidR="00E54254">
        <w:rPr>
          <w:noProof/>
        </w:rPr>
        <w:t>(</w:t>
      </w:r>
      <w:hyperlink w:anchor="_ENREF_60" w:tooltip="Wege, 2008 #488" w:history="1">
        <w:r w:rsidR="00947670">
          <w:rPr>
            <w:noProof/>
          </w:rPr>
          <w:t>Wege and Anadon-Irizarry 2008</w:t>
        </w:r>
      </w:hyperlink>
      <w:r w:rsidR="00E54254">
        <w:rPr>
          <w:noProof/>
        </w:rPr>
        <w:t>)</w:t>
      </w:r>
      <w:r w:rsidR="00E54254">
        <w:fldChar w:fldCharType="end"/>
      </w:r>
      <w:r w:rsidR="00E54254">
        <w:t xml:space="preserve">. </w:t>
      </w:r>
    </w:p>
    <w:p w:rsidR="00E54254" w:rsidRPr="000C7B12" w:rsidRDefault="00E54254" w:rsidP="00CE6A53">
      <w:pPr>
        <w:rPr>
          <w:i/>
          <w:vertAlign w:val="superscript"/>
        </w:rPr>
      </w:pPr>
    </w:p>
    <w:p w:rsidR="002C1AC3" w:rsidRPr="00CF5F8B" w:rsidRDefault="00CE6A53" w:rsidP="00CF5F8B">
      <w:pPr>
        <w:pStyle w:val="Heading2"/>
        <w:numPr>
          <w:ilvl w:val="0"/>
          <w:numId w:val="5"/>
        </w:numPr>
      </w:pPr>
      <w:r w:rsidRPr="00CF5F8B">
        <w:t>Overview of the Grenada Dove</w:t>
      </w:r>
      <w:r w:rsidR="002C1AC3" w:rsidRPr="00CF5F8B">
        <w:t xml:space="preserve"> </w:t>
      </w:r>
    </w:p>
    <w:p w:rsidR="003C4C6A" w:rsidRDefault="003C4C6A" w:rsidP="00C81E7B">
      <w:r>
        <w:t xml:space="preserve">The Grenada dove </w:t>
      </w:r>
      <w:proofErr w:type="spellStart"/>
      <w:r w:rsidRPr="00DC4491">
        <w:rPr>
          <w:i/>
        </w:rPr>
        <w:t>Leptotila</w:t>
      </w:r>
      <w:proofErr w:type="spellEnd"/>
      <w:r w:rsidRPr="00DC4491">
        <w:rPr>
          <w:i/>
        </w:rPr>
        <w:t xml:space="preserve"> </w:t>
      </w:r>
      <w:proofErr w:type="spellStart"/>
      <w:r w:rsidRPr="00DC4491">
        <w:rPr>
          <w:i/>
        </w:rPr>
        <w:t>wellsi</w:t>
      </w:r>
      <w:proofErr w:type="spellEnd"/>
      <w:r w:rsidRPr="003C4C6A">
        <w:t xml:space="preserve"> (Lawrence, 1884)</w:t>
      </w:r>
      <w:r>
        <w:t xml:space="preserve">, is a critically endangered </w:t>
      </w:r>
      <w:proofErr w:type="spellStart"/>
      <w:r>
        <w:t>Columbiforme</w:t>
      </w:r>
      <w:proofErr w:type="spellEnd"/>
      <w:r>
        <w:t xml:space="preserve">, endemic to the island of Grenada </w:t>
      </w:r>
      <w:r>
        <w:fldChar w:fldCharType="begin"/>
      </w:r>
      <w:r>
        <w:instrText xml:space="preserve"> ADDIN EN.CITE &lt;EndNote&gt;&lt;Cite&gt;&lt;Author&gt;International&lt;/Author&gt;&lt;Year&gt;2013&lt;/Year&gt;&lt;RecNum&gt;480&lt;/RecNum&gt;&lt;DisplayText&gt;(BirdLife International 2013)&lt;/DisplayText&gt;&lt;record&gt;&lt;rec-number&gt;480&lt;/rec-number&gt;&lt;foreign-keys&gt;&lt;key app="EN" db-id="fspvvwa2qw9sedeteflvfvfcdvwrds2psxxe"&gt;480&lt;/key&gt;&lt;/foreign-keys&gt;&lt;ref-type name="Web Page"&gt;12&lt;/ref-type&gt;&lt;contributors&gt;&lt;authors&gt;&lt;author&gt;BirdLife International,&lt;/author&gt;&lt;/authors&gt;&lt;/contributors&gt;&lt;titles&gt;&lt;title&gt;Leptotila wellsi&lt;/title&gt;&lt;secondary-title&gt;IUCN 2013. IUCN Red List of Threatened Species Version 2013.2&lt;/secondary-title&gt;&lt;/titles&gt;&lt;number&gt;06 June 2014&lt;/number&gt;&lt;dates&gt;&lt;year&gt;2013&lt;/year&gt;&lt;/dates&gt;&lt;urls&gt;&lt;related-urls&gt;&lt;url&gt;www.iucnredlist.org&lt;/url&gt;&lt;/related-urls&gt;&lt;/urls&gt;&lt;/record&gt;&lt;/Cite&gt;&lt;/EndNote&gt;</w:instrText>
      </w:r>
      <w:r>
        <w:fldChar w:fldCharType="separate"/>
      </w:r>
      <w:r>
        <w:rPr>
          <w:noProof/>
        </w:rPr>
        <w:t>(</w:t>
      </w:r>
      <w:hyperlink w:anchor="_ENREF_8" w:tooltip="BirdLife International, 2013 #480" w:history="1">
        <w:r w:rsidR="00947670">
          <w:rPr>
            <w:noProof/>
          </w:rPr>
          <w:t>BirdLife International 2013</w:t>
        </w:r>
      </w:hyperlink>
      <w:r>
        <w:rPr>
          <w:noProof/>
        </w:rPr>
        <w:t>)</w:t>
      </w:r>
      <w:r>
        <w:fldChar w:fldCharType="end"/>
      </w:r>
      <w:r>
        <w:t xml:space="preserve">. This species is the </w:t>
      </w:r>
      <w:r w:rsidR="006A402B">
        <w:t>national bird of Grenada and</w:t>
      </w:r>
      <w:r>
        <w:t xml:space="preserve"> </w:t>
      </w:r>
      <w:r w:rsidR="006A402B">
        <w:t xml:space="preserve">is legally protected </w:t>
      </w:r>
      <w:r w:rsidR="002E2F63">
        <w:t xml:space="preserve">from hunting and egg-collecting </w:t>
      </w:r>
      <w:r w:rsidR="00B06D73">
        <w:t xml:space="preserve">under the </w:t>
      </w:r>
      <w:r w:rsidR="002E2F63">
        <w:t xml:space="preserve">Birds and other Wildlife Protection Ordinances </w:t>
      </w:r>
      <w:r w:rsidR="006A402B">
        <w:fldChar w:fldCharType="begin"/>
      </w:r>
      <w:r w:rsidR="006A402B">
        <w:instrText xml:space="preserve"> ADDIN EN.CITE &lt;EndNote&gt;&lt;Cite&gt;&lt;Author&gt;BirdLife International&lt;/Author&gt;&lt;Year&gt;2013&lt;/Year&gt;&lt;RecNum&gt;480&lt;/RecNum&gt;&lt;DisplayText&gt;(BirdLife International 2013)&lt;/DisplayText&gt;&lt;record&gt;&lt;rec-number&gt;480&lt;/rec-number&gt;&lt;foreign-keys&gt;&lt;key app="EN" db-id="fspvvwa2qw9sedeteflvfvfcdvwrds2psxxe"&gt;480&lt;/key&gt;&lt;/foreign-keys&gt;&lt;ref-type name="Web Page"&gt;12&lt;/ref-type&gt;&lt;contributors&gt;&lt;authors&gt;&lt;author&gt;BirdLife International,&lt;/author&gt;&lt;/authors&gt;&lt;/contributors&gt;&lt;titles&gt;&lt;title&gt;Leptotila wellsi&lt;/title&gt;&lt;secondary-title&gt;IUCN 2013. IUCN Red List of Threatened Species Version 2013.2&lt;/secondary-title&gt;&lt;/titles&gt;&lt;number&gt;06 June 2014&lt;/number&gt;&lt;dates&gt;&lt;year&gt;2013&lt;/year&gt;&lt;/dates&gt;&lt;urls&gt;&lt;related-urls&gt;&lt;url&gt;www.iucnredlist.org&lt;/url&gt;&lt;/related-urls&gt;&lt;/urls&gt;&lt;/record&gt;&lt;/Cite&gt;&lt;/EndNote&gt;</w:instrText>
      </w:r>
      <w:r w:rsidR="006A402B">
        <w:fldChar w:fldCharType="separate"/>
      </w:r>
      <w:r w:rsidR="006A402B">
        <w:rPr>
          <w:noProof/>
        </w:rPr>
        <w:t>(</w:t>
      </w:r>
      <w:hyperlink w:anchor="_ENREF_8" w:tooltip="BirdLife International, 2013 #480" w:history="1">
        <w:r w:rsidR="00947670">
          <w:rPr>
            <w:noProof/>
          </w:rPr>
          <w:t>BirdLife International 2013</w:t>
        </w:r>
      </w:hyperlink>
      <w:r w:rsidR="006A402B">
        <w:rPr>
          <w:noProof/>
        </w:rPr>
        <w:t>)</w:t>
      </w:r>
      <w:r w:rsidR="006A402B">
        <w:fldChar w:fldCharType="end"/>
      </w:r>
      <w:r w:rsidR="006A402B">
        <w:t>.</w:t>
      </w:r>
      <w:r>
        <w:t xml:space="preserve"> It has also recently been declared one of the top 100 </w:t>
      </w:r>
      <w:r w:rsidRPr="003C4C6A">
        <w:t>Evolutionarily Distinct and Globally Endangered</w:t>
      </w:r>
      <w:r>
        <w:t xml:space="preserve"> (EDGE) species </w:t>
      </w:r>
      <w:r>
        <w:fldChar w:fldCharType="begin"/>
      </w:r>
      <w:r w:rsidR="00A81042">
        <w:instrText xml:space="preserve"> ADDIN EN.CITE &lt;EndNote&gt;&lt;Cite&gt;&lt;Author&gt;Jetz&lt;/Author&gt;&lt;Year&gt;2014&lt;/Year&gt;&lt;RecNum&gt;481&lt;/RecNum&gt;&lt;DisplayText&gt;(Jetz et al. 2014)&lt;/DisplayText&gt;&lt;record&gt;&lt;rec-number&gt;481&lt;/rec-number&gt;&lt;foreign-keys&gt;&lt;key app="EN" db-id="fspvvwa2qw9sedeteflvfvfcdvwrds2psxxe"&gt;481&lt;/key&gt;&lt;/foreign-keys&gt;&lt;ref-type name="Journal Article"&gt;17&lt;/ref-type&gt;&lt;contributors&gt;&lt;authors&gt;&lt;author&gt;Jetz, W.&lt;/author&gt;&lt;author&gt;Thomas, G. H. &lt;/author&gt;&lt;author&gt;Joy, J. B.&lt;/author&gt;&lt;author&gt;Redding, D. W.&lt;/author&gt;&lt;author&gt;Hartmann, K. &lt;/author&gt;&lt;author&gt;Mooers, A. O.&lt;/author&gt;&lt;/authors&gt;&lt;/contributors&gt;&lt;titles&gt;&lt;title&gt;Global Distribution and Conservation of Evolutionary Distinctness in Birds&lt;/title&gt;&lt;secondary-title&gt;Current Biology&lt;/secondary-title&gt;&lt;/titles&gt;&lt;periodical&gt;&lt;full-title&gt;Current Biology&lt;/full-title&gt;&lt;abbr-1&gt;Curr. Biol.&lt;/abbr-1&gt;&lt;abbr-2&gt;Curr Biol&lt;/abbr-2&gt;&lt;/periodical&gt;&lt;pages&gt;919-930&lt;/pages&gt;&lt;volume&gt;24&lt;/volume&gt;&lt;dates&gt;&lt;year&gt;2014&lt;/year&gt;&lt;/dates&gt;&lt;urls&gt;&lt;/urls&gt;&lt;/record&gt;&lt;/Cite&gt;&lt;/EndNote&gt;</w:instrText>
      </w:r>
      <w:r>
        <w:fldChar w:fldCharType="separate"/>
      </w:r>
      <w:r w:rsidR="00A81042">
        <w:rPr>
          <w:noProof/>
        </w:rPr>
        <w:t>(</w:t>
      </w:r>
      <w:hyperlink w:anchor="_ENREF_30" w:tooltip="Jetz, 2014 #481" w:history="1">
        <w:r w:rsidR="00947670">
          <w:rPr>
            <w:noProof/>
          </w:rPr>
          <w:t>Jetz et al. 2014</w:t>
        </w:r>
      </w:hyperlink>
      <w:r w:rsidR="00A81042">
        <w:rPr>
          <w:noProof/>
        </w:rPr>
        <w:t>)</w:t>
      </w:r>
      <w:r>
        <w:fldChar w:fldCharType="end"/>
      </w:r>
      <w:r>
        <w:t xml:space="preserve">. </w:t>
      </w:r>
    </w:p>
    <w:p w:rsidR="00C871E2" w:rsidRDefault="00C871E2" w:rsidP="00C871E2">
      <w:pPr>
        <w:pStyle w:val="Heading3"/>
        <w:numPr>
          <w:ilvl w:val="1"/>
          <w:numId w:val="5"/>
        </w:numPr>
      </w:pPr>
      <w:r>
        <w:t>Population – size and distribution</w:t>
      </w:r>
    </w:p>
    <w:p w:rsidR="00C81E7B" w:rsidRDefault="00C81E7B" w:rsidP="00C81E7B">
      <w:r>
        <w:t xml:space="preserve">Population estimates for the dove have fluctuated around 100 individuals since counts began in the 1980s. In 1987, 49 males were located in the south-west of the island </w:t>
      </w:r>
      <w:r w:rsidR="00C907A1">
        <w:t>and this had decreased to 38 to 43 males in 1989/90</w:t>
      </w:r>
      <w:r>
        <w:t xml:space="preserve"> </w:t>
      </w:r>
      <w:r>
        <w:fldChar w:fldCharType="begin"/>
      </w:r>
      <w:r>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fldChar w:fldCharType="separate"/>
      </w:r>
      <w:r>
        <w:rPr>
          <w:noProof/>
        </w:rPr>
        <w:t>(</w:t>
      </w:r>
      <w:hyperlink w:anchor="_ENREF_9" w:tooltip="Blockstein, 1991 #482" w:history="1">
        <w:r w:rsidR="00947670">
          <w:rPr>
            <w:noProof/>
          </w:rPr>
          <w:t>Blockstein 1991</w:t>
        </w:r>
      </w:hyperlink>
      <w:r>
        <w:rPr>
          <w:noProof/>
        </w:rPr>
        <w:t>)</w:t>
      </w:r>
      <w:r>
        <w:fldChar w:fldCharType="end"/>
      </w:r>
      <w:r w:rsidR="00C907A1">
        <w:t xml:space="preserve">. Assuming a 1:1 sex ratio </w:t>
      </w:r>
      <w:r w:rsidR="00C907A1">
        <w:fldChar w:fldCharType="begin"/>
      </w:r>
      <w:r w:rsidR="00C907A1">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C907A1">
        <w:fldChar w:fldCharType="separate"/>
      </w:r>
      <w:r w:rsidR="00C907A1">
        <w:rPr>
          <w:noProof/>
        </w:rPr>
        <w:t>(</w:t>
      </w:r>
      <w:hyperlink w:anchor="_ENREF_9" w:tooltip="Blockstein, 1991 #482" w:history="1">
        <w:r w:rsidR="00947670">
          <w:rPr>
            <w:noProof/>
          </w:rPr>
          <w:t>Blockstein 1991</w:t>
        </w:r>
      </w:hyperlink>
      <w:r w:rsidR="00C907A1">
        <w:rPr>
          <w:noProof/>
        </w:rPr>
        <w:t>)</w:t>
      </w:r>
      <w:r w:rsidR="00C907A1">
        <w:fldChar w:fldCharType="end"/>
      </w:r>
      <w:r w:rsidR="00C907A1">
        <w:t xml:space="preserve"> the population during this time was 86-98 individuals. More recently, </w:t>
      </w:r>
      <w:r w:rsidR="00F233A8">
        <w:t xml:space="preserve">the population appears to have increased, as </w:t>
      </w:r>
      <w:r w:rsidR="00C907A1">
        <w:t xml:space="preserve">surveys </w:t>
      </w:r>
      <w:r w:rsidR="00F233A8">
        <w:t xml:space="preserve">in 1998 </w:t>
      </w:r>
      <w:r w:rsidR="00C907A1">
        <w:t xml:space="preserve">estimated a total of 98 to 124 individuals </w:t>
      </w:r>
      <w:r w:rsidR="00C907A1">
        <w:fldChar w:fldCharType="begin"/>
      </w:r>
      <w:r w:rsidR="00C907A1">
        <w:instrText xml:space="preserve"> ADDIN EN.CITE &lt;EndNote&gt;&lt;Cite&gt;&lt;Author&gt;Rivera Lugo&lt;/Author&gt;&lt;Year&gt;2005&lt;/Year&gt;&lt;RecNum&gt;483&lt;/RecNum&gt;&lt;Prefix&gt;Rusk 1998`, cited in &lt;/Prefix&gt;&lt;DisplayText&gt;(Rusk 1998, cited in 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C907A1">
        <w:fldChar w:fldCharType="separate"/>
      </w:r>
      <w:r w:rsidR="00C907A1">
        <w:rPr>
          <w:noProof/>
        </w:rPr>
        <w:t>(</w:t>
      </w:r>
      <w:hyperlink w:anchor="_ENREF_51" w:tooltip="Rivera Lugo, 2005 #483" w:history="1">
        <w:r w:rsidR="00947670">
          <w:rPr>
            <w:noProof/>
          </w:rPr>
          <w:t>Rusk 1998, cited in Rivera Lugo 2005</w:t>
        </w:r>
      </w:hyperlink>
      <w:r w:rsidR="00C907A1">
        <w:rPr>
          <w:noProof/>
        </w:rPr>
        <w:t>)</w:t>
      </w:r>
      <w:r w:rsidR="00C907A1">
        <w:fldChar w:fldCharType="end"/>
      </w:r>
      <w:r w:rsidR="008E0A9F">
        <w:t xml:space="preserve">.This </w:t>
      </w:r>
      <w:r w:rsidR="00FE5EB7">
        <w:t xml:space="preserve">upward </w:t>
      </w:r>
      <w:r w:rsidR="008E0A9F">
        <w:t xml:space="preserve">trend appears to have continued, with a population of 134 individuals estimated in </w:t>
      </w:r>
      <w:r w:rsidR="00AD39C8">
        <w:t>2003/</w:t>
      </w:r>
      <w:r w:rsidR="008E0A9F">
        <w:t>2004</w:t>
      </w:r>
      <w:r w:rsidR="00AD39C8">
        <w:t xml:space="preserve"> </w:t>
      </w:r>
      <w:r w:rsidR="00AD39C8">
        <w:fldChar w:fldCharType="begin"/>
      </w:r>
      <w:r w:rsidR="00AD39C8">
        <w:instrText xml:space="preserve"> ADDIN EN.CITE &lt;EndNote&gt;&lt;Cite&gt;&lt;Author&gt;Wege&lt;/Author&gt;&lt;Year&gt;2008&lt;/Year&gt;&lt;RecNum&gt;488&lt;/RecNum&gt;&lt;Prefix&gt;Rusk cited in &lt;/Prefix&gt;&lt;DisplayText&gt;(Rusk cited in 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AD39C8">
        <w:fldChar w:fldCharType="separate"/>
      </w:r>
      <w:r w:rsidR="00AD39C8">
        <w:rPr>
          <w:noProof/>
        </w:rPr>
        <w:t>(</w:t>
      </w:r>
      <w:hyperlink w:anchor="_ENREF_60" w:tooltip="Wege, 2008 #488" w:history="1">
        <w:r w:rsidR="00947670">
          <w:rPr>
            <w:noProof/>
          </w:rPr>
          <w:t>Rusk cited in Wege and Anadon-Irizarry 2008</w:t>
        </w:r>
      </w:hyperlink>
      <w:r w:rsidR="00AD39C8">
        <w:rPr>
          <w:noProof/>
        </w:rPr>
        <w:t>)</w:t>
      </w:r>
      <w:r w:rsidR="00AD39C8">
        <w:fldChar w:fldCharType="end"/>
      </w:r>
      <w:r w:rsidR="008E0A9F">
        <w:t xml:space="preserve">. </w:t>
      </w:r>
      <w:r w:rsidR="00AD39C8">
        <w:t xml:space="preserve">Although a 20% population decline was recorded after Hurricane Ivan in 2004, a post hurricane survey in 2007 found an estimated 136 individuals </w:t>
      </w:r>
      <w:r w:rsidR="00A155FF">
        <w:fldChar w:fldCharType="begin"/>
      </w:r>
      <w:r w:rsidR="00A155FF">
        <w:instrText xml:space="preserve"> ADDIN EN.CITE &lt;EndNote&gt;&lt;Cite&gt;&lt;Author&gt;Wege&lt;/Author&gt;&lt;Year&gt;2008&lt;/Year&gt;&lt;RecNum&gt;488&lt;/RecNum&gt;&lt;Prefix&gt;Rusk cited in &lt;/Prefix&gt;&lt;DisplayText&gt;(Rusk cited in 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A155FF">
        <w:fldChar w:fldCharType="separate"/>
      </w:r>
      <w:r w:rsidR="00A155FF">
        <w:rPr>
          <w:noProof/>
        </w:rPr>
        <w:t>(</w:t>
      </w:r>
      <w:hyperlink w:anchor="_ENREF_60" w:tooltip="Wege, 2008 #488" w:history="1">
        <w:r w:rsidR="00947670">
          <w:rPr>
            <w:noProof/>
          </w:rPr>
          <w:t>Rusk cited in Wege and Anadon-Irizarry 2008</w:t>
        </w:r>
      </w:hyperlink>
      <w:r w:rsidR="00A155FF">
        <w:rPr>
          <w:noProof/>
        </w:rPr>
        <w:t>)</w:t>
      </w:r>
      <w:r w:rsidR="00A155FF">
        <w:fldChar w:fldCharType="end"/>
      </w:r>
      <w:r w:rsidR="00A155FF">
        <w:t xml:space="preserve">. </w:t>
      </w:r>
      <w:r w:rsidR="00A43981">
        <w:t>[</w:t>
      </w:r>
      <w:proofErr w:type="gramStart"/>
      <w:r w:rsidR="00A43981">
        <w:t>need</w:t>
      </w:r>
      <w:proofErr w:type="gramEnd"/>
      <w:r w:rsidR="00A43981">
        <w:t xml:space="preserve"> to get most recent survey data</w:t>
      </w:r>
      <w:r w:rsidR="001D7E48">
        <w:t xml:space="preserve"> – and Butler 1992?</w:t>
      </w:r>
      <w:r w:rsidR="00A43981">
        <w:t>].</w:t>
      </w:r>
    </w:p>
    <w:p w:rsidR="00C871E2" w:rsidRDefault="00F233A8" w:rsidP="00C81E7B">
      <w:r>
        <w:t>The dove populati</w:t>
      </w:r>
      <w:r w:rsidR="002D09FB">
        <w:t>on is concentrated in the south</w:t>
      </w:r>
      <w:r>
        <w:t xml:space="preserve"> of Grenada, particularly in the Mt Hartman </w:t>
      </w:r>
      <w:r w:rsidR="002D09FB">
        <w:t>peninsular,</w:t>
      </w:r>
      <w:r w:rsidR="005359FE">
        <w:t xml:space="preserve"> with a smaller population </w:t>
      </w:r>
      <w:r>
        <w:t>located</w:t>
      </w:r>
      <w:r w:rsidR="002D09FB">
        <w:t xml:space="preserve"> </w:t>
      </w:r>
      <w:r w:rsidR="005359FE">
        <w:t xml:space="preserve">around </w:t>
      </w:r>
      <w:r>
        <w:t xml:space="preserve">Perseverance </w:t>
      </w:r>
      <w:r w:rsidR="005359FE">
        <w:t xml:space="preserve"> </w:t>
      </w:r>
      <w:r w:rsidR="005359FE">
        <w:fldChar w:fldCharType="begin"/>
      </w:r>
      <w:r w:rsidR="005359FE">
        <w:instrText xml:space="preserve"> ADDIN EN.CITE &lt;EndNote&gt;&lt;Cite&gt;&lt;Author&gt;Rivera Lugo&lt;/Author&gt;&lt;Year&gt;2005&lt;/Year&gt;&lt;RecNum&gt;483&lt;/RecNum&gt;&lt;DisplayText&gt;(Blockstein 1991; 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Cite&gt;&lt;Author&gt;Blockstein&lt;/Author&gt;&lt;Year&gt;1991&lt;/Year&gt;&lt;RecNum&gt;482&lt;/RecNum&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5359FE">
        <w:fldChar w:fldCharType="separate"/>
      </w:r>
      <w:r w:rsidR="005359FE">
        <w:rPr>
          <w:noProof/>
        </w:rPr>
        <w:t>(</w:t>
      </w:r>
      <w:hyperlink w:anchor="_ENREF_9" w:tooltip="Blockstein, 1991 #482" w:history="1">
        <w:r w:rsidR="00947670">
          <w:rPr>
            <w:noProof/>
          </w:rPr>
          <w:t>Blockstein 1991</w:t>
        </w:r>
      </w:hyperlink>
      <w:r w:rsidR="005359FE">
        <w:rPr>
          <w:noProof/>
        </w:rPr>
        <w:t xml:space="preserve">; </w:t>
      </w:r>
      <w:hyperlink w:anchor="_ENREF_51" w:tooltip="Rivera Lugo, 2005 #483" w:history="1">
        <w:r w:rsidR="00947670">
          <w:rPr>
            <w:noProof/>
          </w:rPr>
          <w:t>Rivera Lugo 2005</w:t>
        </w:r>
      </w:hyperlink>
      <w:r w:rsidR="005359FE">
        <w:rPr>
          <w:noProof/>
        </w:rPr>
        <w:t>)</w:t>
      </w:r>
      <w:r w:rsidR="005359FE">
        <w:fldChar w:fldCharType="end"/>
      </w:r>
      <w:r w:rsidR="005359FE">
        <w:t xml:space="preserve">. </w:t>
      </w:r>
      <w:r w:rsidR="002D09FB">
        <w:t xml:space="preserve">The Mt Hartman Estate, located on a south-east facing peninsular in the south of the island, consists of gently sloping, xeric land, while Perseverance, on the west coast, is a comparatively wetter area with steeply rising slopes </w:t>
      </w:r>
      <w:r w:rsidR="002D09FB">
        <w:fldChar w:fldCharType="begin"/>
      </w:r>
      <w:r w:rsidR="002D09FB">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2D09FB">
        <w:fldChar w:fldCharType="separate"/>
      </w:r>
      <w:r w:rsidR="002D09FB">
        <w:rPr>
          <w:noProof/>
        </w:rPr>
        <w:t>(</w:t>
      </w:r>
      <w:hyperlink w:anchor="_ENREF_51" w:tooltip="Rivera Lugo, 2005 #483" w:history="1">
        <w:r w:rsidR="00947670">
          <w:rPr>
            <w:noProof/>
          </w:rPr>
          <w:t>Rivera Lugo 2005</w:t>
        </w:r>
      </w:hyperlink>
      <w:r w:rsidR="002D09FB">
        <w:rPr>
          <w:noProof/>
        </w:rPr>
        <w:t>)</w:t>
      </w:r>
      <w:r w:rsidR="002D09FB">
        <w:fldChar w:fldCharType="end"/>
      </w:r>
      <w:r w:rsidR="002D09FB">
        <w:t xml:space="preserve">. Currently, there is no established theory for the distribution of these two disparate populations. </w:t>
      </w:r>
    </w:p>
    <w:p w:rsidR="002D09FB" w:rsidRPr="00A43981" w:rsidRDefault="005359FE" w:rsidP="00C81E7B">
      <w:r>
        <w:t xml:space="preserve">Historically, the dove </w:t>
      </w:r>
      <w:r w:rsidR="00A43981">
        <w:t xml:space="preserve">may always have been confined to xeric, coastal areas </w:t>
      </w:r>
      <w:r w:rsidR="00A43981">
        <w:fldChar w:fldCharType="begin"/>
      </w:r>
      <w:r w:rsidR="00A43981">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A43981">
        <w:fldChar w:fldCharType="separate"/>
      </w:r>
      <w:r w:rsidR="00A43981">
        <w:rPr>
          <w:noProof/>
        </w:rPr>
        <w:t>(</w:t>
      </w:r>
      <w:hyperlink w:anchor="_ENREF_51" w:tooltip="Rivera Lugo, 2005 #483" w:history="1">
        <w:r w:rsidR="00947670">
          <w:rPr>
            <w:noProof/>
          </w:rPr>
          <w:t>Rivera Lugo 2005</w:t>
        </w:r>
      </w:hyperlink>
      <w:r w:rsidR="00A43981">
        <w:rPr>
          <w:noProof/>
        </w:rPr>
        <w:t>)</w:t>
      </w:r>
      <w:r w:rsidR="00A43981">
        <w:fldChar w:fldCharType="end"/>
      </w:r>
      <w:r w:rsidR="00A43981">
        <w:t xml:space="preserve">. However populations are known to have been lost, such as at Halifax </w:t>
      </w:r>
      <w:proofErr w:type="spellStart"/>
      <w:r w:rsidR="00A43981">
        <w:t>Harbor</w:t>
      </w:r>
      <w:proofErr w:type="spellEnd"/>
      <w:r w:rsidR="00A43981">
        <w:t xml:space="preserve">, where five doves were heard in 1981 </w:t>
      </w:r>
      <w:r w:rsidR="00A43981">
        <w:fldChar w:fldCharType="begin"/>
      </w:r>
      <w:r w:rsidR="00A43981">
        <w:instrText xml:space="preserve"> ADDIN EN.CITE &lt;EndNote&gt;&lt;Cite&gt;&lt;Author&gt;Wunderle&lt;/Author&gt;&lt;Year&gt;1985&lt;/Year&gt;&lt;RecNum&gt;485&lt;/RecNum&gt;&lt;DisplayText&gt;(Wunderle 1985)&lt;/DisplayText&gt;&lt;record&gt;&lt;rec-number&gt;485&lt;/rec-number&gt;&lt;foreign-keys&gt;&lt;key app="EN" db-id="fspvvwa2qw9sedeteflvfvfcdvwrds2psxxe"&gt;485&lt;/key&gt;&lt;/foreign-keys&gt;&lt;ref-type name="Journal Article"&gt;17&lt;/ref-type&gt;&lt;contributors&gt;&lt;authors&gt;&lt;author&gt;Wunderle, J. &lt;/author&gt;&lt;/authors&gt;&lt;/contributors&gt;&lt;titles&gt;&lt;title&gt;An ecological comparison of the avifaunas of Grenada and Tobago, West Indies&lt;/title&gt;&lt;secondary-title&gt;Wilson Bulletin&lt;/secondary-title&gt;&lt;/titles&gt;&lt;periodical&gt;&lt;full-title&gt;Wilson Bulletin&lt;/full-title&gt;&lt;abbr-1&gt;Wilson Bull.&lt;/abbr-1&gt;&lt;abbr-2&gt;Wilson Bull&lt;/abbr-2&gt;&lt;/periodical&gt;&lt;pages&gt;356-365&lt;/pages&gt;&lt;volume&gt;97&lt;/volume&gt;&lt;number&gt;3&lt;/number&gt;&lt;dates&gt;&lt;year&gt;1985&lt;/year&gt;&lt;/dates&gt;&lt;urls&gt;&lt;/urls&gt;&lt;/record&gt;&lt;/Cite&gt;&lt;/EndNote&gt;</w:instrText>
      </w:r>
      <w:r w:rsidR="00A43981">
        <w:fldChar w:fldCharType="separate"/>
      </w:r>
      <w:r w:rsidR="00A43981">
        <w:rPr>
          <w:noProof/>
        </w:rPr>
        <w:t>(</w:t>
      </w:r>
      <w:hyperlink w:anchor="_ENREF_63" w:tooltip="Wunderle, 1985 #485" w:history="1">
        <w:r w:rsidR="00947670">
          <w:rPr>
            <w:noProof/>
          </w:rPr>
          <w:t>Wunderle 1985</w:t>
        </w:r>
      </w:hyperlink>
      <w:r w:rsidR="00A43981">
        <w:rPr>
          <w:noProof/>
        </w:rPr>
        <w:t>)</w:t>
      </w:r>
      <w:r w:rsidR="00A43981">
        <w:fldChar w:fldCharType="end"/>
      </w:r>
      <w:r w:rsidR="00A43981">
        <w:t xml:space="preserve"> but none were heard during the 1987 survey </w:t>
      </w:r>
      <w:r w:rsidR="00A43981">
        <w:fldChar w:fldCharType="begin"/>
      </w:r>
      <w:r w:rsidR="00A43981">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A43981">
        <w:fldChar w:fldCharType="separate"/>
      </w:r>
      <w:r w:rsidR="00A43981">
        <w:rPr>
          <w:noProof/>
        </w:rPr>
        <w:t>(</w:t>
      </w:r>
      <w:hyperlink w:anchor="_ENREF_9" w:tooltip="Blockstein, 1991 #482" w:history="1">
        <w:r w:rsidR="00947670">
          <w:rPr>
            <w:noProof/>
          </w:rPr>
          <w:t>Blockstein 1991</w:t>
        </w:r>
      </w:hyperlink>
      <w:r w:rsidR="00A43981">
        <w:rPr>
          <w:noProof/>
        </w:rPr>
        <w:t>)</w:t>
      </w:r>
      <w:r w:rsidR="00A43981">
        <w:fldChar w:fldCharType="end"/>
      </w:r>
      <w:r w:rsidR="00201372">
        <w:t xml:space="preserve">. </w:t>
      </w:r>
      <w:r w:rsidR="00AA29A6">
        <w:t>Similar small satellite populations have disappeared in the south</w:t>
      </w:r>
      <w:r w:rsidR="00416D58">
        <w:t xml:space="preserve"> </w:t>
      </w:r>
      <w:r w:rsidR="00AA29A6">
        <w:fldChar w:fldCharType="begin"/>
      </w:r>
      <w:r w:rsidR="00AA29A6">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AA29A6">
        <w:fldChar w:fldCharType="separate"/>
      </w:r>
      <w:r w:rsidR="00AA29A6">
        <w:rPr>
          <w:noProof/>
        </w:rPr>
        <w:t>(</w:t>
      </w:r>
      <w:hyperlink w:anchor="_ENREF_9" w:tooltip="Blockstein, 1991 #482" w:history="1">
        <w:r w:rsidR="00947670">
          <w:rPr>
            <w:noProof/>
          </w:rPr>
          <w:t>Blockstein 1991</w:t>
        </w:r>
      </w:hyperlink>
      <w:r w:rsidR="00AA29A6">
        <w:rPr>
          <w:noProof/>
        </w:rPr>
        <w:t>)</w:t>
      </w:r>
      <w:r w:rsidR="00AA29A6">
        <w:fldChar w:fldCharType="end"/>
      </w:r>
      <w:r w:rsidR="00B06D73">
        <w:t xml:space="preserve">, with </w:t>
      </w:r>
      <w:r w:rsidR="002D09FB">
        <w:t xml:space="preserve">where doves were observed in the 1970/80s </w:t>
      </w:r>
      <w:r w:rsidR="00B06D73">
        <w:t>since being</w:t>
      </w:r>
      <w:r w:rsidR="00A43981">
        <w:t xml:space="preserve"> developed for housing (</w:t>
      </w:r>
      <w:proofErr w:type="spellStart"/>
      <w:r w:rsidR="00A43981">
        <w:t>Wunderle</w:t>
      </w:r>
      <w:proofErr w:type="spellEnd"/>
      <w:r w:rsidR="00A43981">
        <w:t xml:space="preserve">, </w:t>
      </w:r>
      <w:r w:rsidR="00A43981">
        <w:rPr>
          <w:i/>
        </w:rPr>
        <w:t>pers. comm.</w:t>
      </w:r>
      <w:r w:rsidR="00A43981">
        <w:t xml:space="preserve">). Although the population is today confined to the south of </w:t>
      </w:r>
      <w:r w:rsidR="00FB3A73">
        <w:t>Grenada</w:t>
      </w:r>
      <w:r w:rsidR="00A43981">
        <w:t>, local birdwatchers</w:t>
      </w:r>
      <w:r w:rsidR="008B403E">
        <w:t xml:space="preserve"> reportedly</w:t>
      </w:r>
      <w:r w:rsidR="00A43981">
        <w:t xml:space="preserve"> </w:t>
      </w:r>
      <w:r w:rsidR="00A43981">
        <w:lastRenderedPageBreak/>
        <w:t xml:space="preserve">observed doves at </w:t>
      </w:r>
      <w:proofErr w:type="spellStart"/>
      <w:r w:rsidR="00A43981">
        <w:t>Levera</w:t>
      </w:r>
      <w:proofErr w:type="spellEnd"/>
      <w:r w:rsidR="00A43981">
        <w:t xml:space="preserve"> in the north of the island in the 1960s </w:t>
      </w:r>
      <w:r w:rsidR="00A43981">
        <w:fldChar w:fldCharType="begin"/>
      </w:r>
      <w:r w:rsidR="00A43981">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A43981">
        <w:fldChar w:fldCharType="separate"/>
      </w:r>
      <w:r w:rsidR="00A43981">
        <w:rPr>
          <w:noProof/>
        </w:rPr>
        <w:t>(</w:t>
      </w:r>
      <w:hyperlink w:anchor="_ENREF_9" w:tooltip="Blockstein, 1991 #482" w:history="1">
        <w:r w:rsidR="00947670">
          <w:rPr>
            <w:noProof/>
          </w:rPr>
          <w:t>Blockstein 1991</w:t>
        </w:r>
      </w:hyperlink>
      <w:r w:rsidR="00A43981">
        <w:rPr>
          <w:noProof/>
        </w:rPr>
        <w:t>)</w:t>
      </w:r>
      <w:r w:rsidR="00A43981">
        <w:fldChar w:fldCharType="end"/>
      </w:r>
      <w:r w:rsidR="00A43981">
        <w:t xml:space="preserve">. </w:t>
      </w:r>
      <w:r w:rsidR="000452CC">
        <w:t>[Frank’s survey picked up doves in 3 new areas – from his email sounds like they were in the preferred habitat but I haven’t seen the report yet].</w:t>
      </w:r>
      <w:bookmarkStart w:id="0" w:name="_GoBack"/>
      <w:bookmarkEnd w:id="0"/>
    </w:p>
    <w:p w:rsidR="008C5E6D" w:rsidRDefault="00A81042" w:rsidP="00A81042">
      <w:r>
        <w:t>The p</w:t>
      </w:r>
      <w:r w:rsidR="00805D8F">
        <w:t>referred habitat</w:t>
      </w:r>
      <w:r>
        <w:t xml:space="preserve"> type</w:t>
      </w:r>
      <w:r w:rsidR="00805D8F">
        <w:t xml:space="preserve"> of the dove is </w:t>
      </w:r>
      <w:r>
        <w:t>semi-evergreen forest,</w:t>
      </w:r>
      <w:r w:rsidR="00805D8F">
        <w:t xml:space="preserve"> </w:t>
      </w:r>
      <w:r>
        <w:t>d</w:t>
      </w:r>
      <w:r w:rsidR="00805D8F">
        <w:t xml:space="preserve">eciduous </w:t>
      </w:r>
      <w:r>
        <w:t>s</w:t>
      </w:r>
      <w:r w:rsidR="00805D8F">
        <w:t xml:space="preserve">easonal </w:t>
      </w:r>
      <w:r>
        <w:t>f</w:t>
      </w:r>
      <w:r w:rsidR="00805D8F">
        <w:t xml:space="preserve">orest and </w:t>
      </w:r>
      <w:r>
        <w:t>t</w:t>
      </w:r>
      <w:r w:rsidR="00805D8F">
        <w:t xml:space="preserve">horn woodlands </w:t>
      </w:r>
      <w:r w:rsidR="00805D8F">
        <w:fldChar w:fldCharType="begin"/>
      </w:r>
      <w:r w:rsidR="00805D8F">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805D8F">
        <w:fldChar w:fldCharType="separate"/>
      </w:r>
      <w:r w:rsidR="00805D8F">
        <w:rPr>
          <w:noProof/>
        </w:rPr>
        <w:t>(</w:t>
      </w:r>
      <w:hyperlink w:anchor="_ENREF_51" w:tooltip="Rivera Lugo, 2005 #483" w:history="1">
        <w:r w:rsidR="00947670">
          <w:rPr>
            <w:noProof/>
          </w:rPr>
          <w:t>Rivera Lugo 2005</w:t>
        </w:r>
      </w:hyperlink>
      <w:r w:rsidR="00805D8F">
        <w:rPr>
          <w:noProof/>
        </w:rPr>
        <w:t>)</w:t>
      </w:r>
      <w:r w:rsidR="00805D8F">
        <w:fldChar w:fldCharType="end"/>
      </w:r>
      <w:r w:rsidR="00805D8F">
        <w:t xml:space="preserve">. </w:t>
      </w:r>
      <w:r w:rsidR="002D09FB">
        <w:t xml:space="preserve">Within these habitats, the dove favours areas of </w:t>
      </w:r>
      <w:r w:rsidR="00201372">
        <w:t>close</w:t>
      </w:r>
      <w:r w:rsidR="002D09FB">
        <w:t>d</w:t>
      </w:r>
      <w:r w:rsidR="00201372">
        <w:t xml:space="preserve"> canopy, dense scrub and large areas of bare ground </w:t>
      </w:r>
      <w:r>
        <w:fldChar w:fldCharType="begin"/>
      </w:r>
      <w:r>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fldChar w:fldCharType="separate"/>
      </w:r>
      <w:r>
        <w:rPr>
          <w:noProof/>
        </w:rPr>
        <w:t>(</w:t>
      </w:r>
      <w:hyperlink w:anchor="_ENREF_9" w:tooltip="Blockstein, 1991 #482" w:history="1">
        <w:r w:rsidR="00947670">
          <w:rPr>
            <w:noProof/>
          </w:rPr>
          <w:t>Blockstein 1991</w:t>
        </w:r>
      </w:hyperlink>
      <w:r>
        <w:rPr>
          <w:noProof/>
        </w:rPr>
        <w:t>)</w:t>
      </w:r>
      <w:r>
        <w:fldChar w:fldCharType="end"/>
      </w:r>
      <w:r>
        <w:t xml:space="preserve">. </w:t>
      </w:r>
      <w:r w:rsidR="00FA1C04">
        <w:t xml:space="preserve">It is thought that the birds may use the closed canopy for perching, the open understory for foraging and scrub for nesting </w:t>
      </w:r>
      <w:r w:rsidR="00FA1C04">
        <w:fldChar w:fldCharType="begin"/>
      </w:r>
      <w:r w:rsidR="00FA1C04">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FA1C04">
        <w:fldChar w:fldCharType="separate"/>
      </w:r>
      <w:r w:rsidR="00FA1C04">
        <w:rPr>
          <w:noProof/>
        </w:rPr>
        <w:t>(</w:t>
      </w:r>
      <w:hyperlink w:anchor="_ENREF_51" w:tooltip="Rivera Lugo, 2005 #483" w:history="1">
        <w:r w:rsidR="00947670">
          <w:rPr>
            <w:noProof/>
          </w:rPr>
          <w:t>Rivera Lugo 2005</w:t>
        </w:r>
      </w:hyperlink>
      <w:r w:rsidR="00FA1C04">
        <w:rPr>
          <w:noProof/>
        </w:rPr>
        <w:t>)</w:t>
      </w:r>
      <w:r w:rsidR="00FA1C04">
        <w:fldChar w:fldCharType="end"/>
      </w:r>
      <w:r w:rsidR="00FA1C04">
        <w:t xml:space="preserve">. This 2005 study of the doves habitat indicated that the doves may be using forest sites according to resource availability, through a temporary occupation and re-colonization of ephemeral and developing patches </w:t>
      </w:r>
      <w:r w:rsidR="00FA1C04">
        <w:fldChar w:fldCharType="begin"/>
      </w:r>
      <w:r w:rsidR="00FA1C04">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FA1C04">
        <w:fldChar w:fldCharType="separate"/>
      </w:r>
      <w:r w:rsidR="00FA1C04">
        <w:rPr>
          <w:noProof/>
        </w:rPr>
        <w:t>(</w:t>
      </w:r>
      <w:hyperlink w:anchor="_ENREF_51" w:tooltip="Rivera Lugo, 2005 #483" w:history="1">
        <w:r w:rsidR="00947670">
          <w:rPr>
            <w:noProof/>
          </w:rPr>
          <w:t>Rivera Lugo 2005</w:t>
        </w:r>
      </w:hyperlink>
      <w:r w:rsidR="00FA1C04">
        <w:rPr>
          <w:noProof/>
        </w:rPr>
        <w:t>)</w:t>
      </w:r>
      <w:r w:rsidR="00FA1C04">
        <w:fldChar w:fldCharType="end"/>
      </w:r>
      <w:r w:rsidR="00FA1C04">
        <w:t>.</w:t>
      </w:r>
    </w:p>
    <w:p w:rsidR="00C871E2" w:rsidRDefault="00C871E2" w:rsidP="00C871E2">
      <w:pPr>
        <w:pStyle w:val="Heading3"/>
        <w:numPr>
          <w:ilvl w:val="1"/>
          <w:numId w:val="5"/>
        </w:numPr>
      </w:pPr>
      <w:r>
        <w:t>Ecology</w:t>
      </w:r>
    </w:p>
    <w:p w:rsidR="00A81042" w:rsidRDefault="00A81042" w:rsidP="003C4C6A">
      <w:r>
        <w:t xml:space="preserve">Much remains unknown about the ecology of the dove. They tend to be observed walking on the ground or singing from perches </w:t>
      </w:r>
      <w:r>
        <w:fldChar w:fldCharType="begin"/>
      </w:r>
      <w:r>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fldChar w:fldCharType="separate"/>
      </w:r>
      <w:r>
        <w:rPr>
          <w:noProof/>
        </w:rPr>
        <w:t>(</w:t>
      </w:r>
      <w:hyperlink w:anchor="_ENREF_9" w:tooltip="Blockstein, 1991 #482" w:history="1">
        <w:r w:rsidR="00947670">
          <w:rPr>
            <w:noProof/>
          </w:rPr>
          <w:t>Blockstein 1991</w:t>
        </w:r>
      </w:hyperlink>
      <w:r>
        <w:rPr>
          <w:noProof/>
        </w:rPr>
        <w:t>)</w:t>
      </w:r>
      <w:r>
        <w:fldChar w:fldCharType="end"/>
      </w:r>
      <w:r>
        <w:t>. Foraging occurs on the ground</w:t>
      </w:r>
      <w:r w:rsidR="00C155C2">
        <w:t xml:space="preserve"> </w:t>
      </w:r>
      <w:r w:rsidR="00C155C2">
        <w:fldChar w:fldCharType="begin"/>
      </w:r>
      <w:r w:rsidR="00C155C2">
        <w:instrText xml:space="preserve"> ADDIN EN.CITE &lt;EndNote&gt;&lt;Cite&gt;&lt;Author&gt;Blockstein&lt;/Author&gt;&lt;Year&gt;1991&lt;/Year&gt;&lt;RecNum&gt;482&lt;/RecNum&gt;&lt;DisplayText&gt;(Blockstein 1991; Rivera Lugo 2005)&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Cite&gt;&lt;Author&gt;Rivera Lugo&lt;/Author&gt;&lt;Year&gt;2005&lt;/Year&gt;&lt;RecNum&gt;483&lt;/RecNum&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C155C2">
        <w:fldChar w:fldCharType="separate"/>
      </w:r>
      <w:r w:rsidR="00C155C2">
        <w:rPr>
          <w:noProof/>
        </w:rPr>
        <w:t>(</w:t>
      </w:r>
      <w:hyperlink w:anchor="_ENREF_9" w:tooltip="Blockstein, 1991 #482" w:history="1">
        <w:r w:rsidR="00947670">
          <w:rPr>
            <w:noProof/>
          </w:rPr>
          <w:t>Blockstein 1991</w:t>
        </w:r>
      </w:hyperlink>
      <w:r w:rsidR="00C155C2">
        <w:rPr>
          <w:noProof/>
        </w:rPr>
        <w:t xml:space="preserve">; </w:t>
      </w:r>
      <w:hyperlink w:anchor="_ENREF_51" w:tooltip="Rivera Lugo, 2005 #483" w:history="1">
        <w:r w:rsidR="00947670">
          <w:rPr>
            <w:noProof/>
          </w:rPr>
          <w:t>Rivera Lugo 2005</w:t>
        </w:r>
      </w:hyperlink>
      <w:r w:rsidR="00C155C2">
        <w:rPr>
          <w:noProof/>
        </w:rPr>
        <w:t>)</w:t>
      </w:r>
      <w:r w:rsidR="00C155C2">
        <w:fldChar w:fldCharType="end"/>
      </w:r>
      <w:r>
        <w:t xml:space="preserve"> , although little is known about the doves feeding ecology </w:t>
      </w:r>
      <w:r>
        <w:fldChar w:fldCharType="begin"/>
      </w:r>
      <w:r>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fldChar w:fldCharType="separate"/>
      </w:r>
      <w:r>
        <w:rPr>
          <w:noProof/>
        </w:rPr>
        <w:t>(</w:t>
      </w:r>
      <w:hyperlink w:anchor="_ENREF_51" w:tooltip="Rivera Lugo, 2005 #483" w:history="1">
        <w:r w:rsidR="00947670">
          <w:rPr>
            <w:noProof/>
          </w:rPr>
          <w:t>Rivera Lugo 2005</w:t>
        </w:r>
      </w:hyperlink>
      <w:r>
        <w:rPr>
          <w:noProof/>
        </w:rPr>
        <w:t>)</w:t>
      </w:r>
      <w:r>
        <w:fldChar w:fldCharType="end"/>
      </w:r>
      <w:r>
        <w:t xml:space="preserve">. </w:t>
      </w:r>
      <w:r w:rsidR="001D7E48">
        <w:t xml:space="preserve">Based on observations, doves are thought to be territorial </w:t>
      </w:r>
      <w:r w:rsidR="001D7E48">
        <w:fldChar w:fldCharType="begin"/>
      </w:r>
      <w:r w:rsidR="001D7E48">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1D7E48">
        <w:fldChar w:fldCharType="separate"/>
      </w:r>
      <w:r w:rsidR="001D7E48">
        <w:rPr>
          <w:noProof/>
        </w:rPr>
        <w:t>(</w:t>
      </w:r>
      <w:hyperlink w:anchor="_ENREF_9" w:tooltip="Blockstein, 1991 #482" w:history="1">
        <w:r w:rsidR="00947670">
          <w:rPr>
            <w:noProof/>
          </w:rPr>
          <w:t>Blockstein 1991</w:t>
        </w:r>
      </w:hyperlink>
      <w:r w:rsidR="001D7E48">
        <w:rPr>
          <w:noProof/>
        </w:rPr>
        <w:t>)</w:t>
      </w:r>
      <w:r w:rsidR="001D7E48">
        <w:fldChar w:fldCharType="end"/>
      </w:r>
      <w:r w:rsidR="001D7E48">
        <w:t xml:space="preserve">. Nests have been observed in January-February </w:t>
      </w:r>
      <w:r w:rsidR="001D7E48">
        <w:fldChar w:fldCharType="begin"/>
      </w:r>
      <w:r w:rsidR="001D7E48">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rsidR="001D7E48">
        <w:fldChar w:fldCharType="separate"/>
      </w:r>
      <w:r w:rsidR="001D7E48">
        <w:rPr>
          <w:noProof/>
        </w:rPr>
        <w:t>(</w:t>
      </w:r>
      <w:hyperlink w:anchor="_ENREF_9" w:tooltip="Blockstein, 1991 #482" w:history="1">
        <w:r w:rsidR="00947670">
          <w:rPr>
            <w:noProof/>
          </w:rPr>
          <w:t>Blockstein 1991</w:t>
        </w:r>
      </w:hyperlink>
      <w:r w:rsidR="001D7E48">
        <w:rPr>
          <w:noProof/>
        </w:rPr>
        <w:t>)</w:t>
      </w:r>
      <w:r w:rsidR="001D7E48">
        <w:fldChar w:fldCharType="end"/>
      </w:r>
      <w:r w:rsidR="001D7E48">
        <w:t xml:space="preserve"> but </w:t>
      </w:r>
      <w:r w:rsidR="00D40AE1">
        <w:t xml:space="preserve">breeding </w:t>
      </w:r>
      <w:r w:rsidR="001D7E48">
        <w:t xml:space="preserve">is generally thought to occur during the rainy season (June-Dec) </w:t>
      </w:r>
      <w:r w:rsidR="001D7E48">
        <w:fldChar w:fldCharType="begin"/>
      </w:r>
      <w:r w:rsidR="001D7E48">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1D7E48">
        <w:fldChar w:fldCharType="separate"/>
      </w:r>
      <w:r w:rsidR="001D7E48">
        <w:rPr>
          <w:noProof/>
        </w:rPr>
        <w:t>(</w:t>
      </w:r>
      <w:hyperlink w:anchor="_ENREF_51" w:tooltip="Rivera Lugo, 2005 #483" w:history="1">
        <w:r w:rsidR="00947670">
          <w:rPr>
            <w:noProof/>
          </w:rPr>
          <w:t>Rivera Lugo 2005</w:t>
        </w:r>
      </w:hyperlink>
      <w:r w:rsidR="001D7E48">
        <w:rPr>
          <w:noProof/>
        </w:rPr>
        <w:t>)</w:t>
      </w:r>
      <w:r w:rsidR="001D7E48">
        <w:fldChar w:fldCharType="end"/>
      </w:r>
      <w:r w:rsidR="001D7E48">
        <w:t xml:space="preserve">. It is likely that the breeding season is longer on the west coast, compared to the more xeric south-west </w:t>
      </w:r>
      <w:r w:rsidR="001D7E48">
        <w:fldChar w:fldCharType="begin"/>
      </w:r>
      <w:r w:rsidR="001D7E48">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1D7E48">
        <w:fldChar w:fldCharType="separate"/>
      </w:r>
      <w:r w:rsidR="001D7E48">
        <w:rPr>
          <w:noProof/>
        </w:rPr>
        <w:t>(</w:t>
      </w:r>
      <w:hyperlink w:anchor="_ENREF_51" w:tooltip="Rivera Lugo, 2005 #483" w:history="1">
        <w:r w:rsidR="00947670">
          <w:rPr>
            <w:noProof/>
          </w:rPr>
          <w:t>Rivera Lugo 2005</w:t>
        </w:r>
      </w:hyperlink>
      <w:r w:rsidR="001D7E48">
        <w:rPr>
          <w:noProof/>
        </w:rPr>
        <w:t>)</w:t>
      </w:r>
      <w:r w:rsidR="001D7E48">
        <w:fldChar w:fldCharType="end"/>
      </w:r>
      <w:r w:rsidR="001D7E48">
        <w:t xml:space="preserve">. </w:t>
      </w:r>
      <w:r w:rsidR="00817666">
        <w:t>Little is known about the doves’ dispersal ability, survival</w:t>
      </w:r>
      <w:r w:rsidR="00D00124">
        <w:t>/fecundity</w:t>
      </w:r>
      <w:r w:rsidR="00817666">
        <w:t xml:space="preserve"> rates, response to predators</w:t>
      </w:r>
      <w:r w:rsidR="00067783">
        <w:t>/human disturbance</w:t>
      </w:r>
      <w:r w:rsidR="00817666">
        <w:t xml:space="preserve"> etc. </w:t>
      </w:r>
      <w:r w:rsidR="00D00124">
        <w:t>[need to check with Bonnie – unpublished data].</w:t>
      </w:r>
    </w:p>
    <w:p w:rsidR="00C871E2" w:rsidRDefault="00C871E2" w:rsidP="00C871E2">
      <w:pPr>
        <w:pStyle w:val="Heading3"/>
        <w:numPr>
          <w:ilvl w:val="1"/>
          <w:numId w:val="5"/>
        </w:numPr>
      </w:pPr>
      <w:r>
        <w:t>Threats</w:t>
      </w:r>
    </w:p>
    <w:p w:rsidR="00B50926" w:rsidRDefault="00AA29A6" w:rsidP="00A806CA">
      <w:r>
        <w:t>Habitat loss and predation by invasive species are currently the most significant t</w:t>
      </w:r>
      <w:r w:rsidR="00A806CA">
        <w:t>hreats</w:t>
      </w:r>
      <w:r>
        <w:t xml:space="preserve"> to the dove population </w:t>
      </w:r>
      <w:r>
        <w:fldChar w:fldCharType="begin"/>
      </w:r>
      <w:r>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fldChar w:fldCharType="separate"/>
      </w:r>
      <w:r>
        <w:rPr>
          <w:noProof/>
        </w:rPr>
        <w:t>(</w:t>
      </w:r>
      <w:hyperlink w:anchor="_ENREF_51" w:tooltip="Rivera Lugo, 2005 #483" w:history="1">
        <w:r w:rsidR="00947670">
          <w:rPr>
            <w:noProof/>
          </w:rPr>
          <w:t>Rivera Lugo 2005</w:t>
        </w:r>
      </w:hyperlink>
      <w:r>
        <w:rPr>
          <w:noProof/>
        </w:rPr>
        <w:t>)</w:t>
      </w:r>
      <w:r>
        <w:fldChar w:fldCharType="end"/>
      </w:r>
      <w:r>
        <w:t xml:space="preserve">. Much of the lowland habitat at Mt Hartman was destroyed in the 1980s for a government subsidised sugarcane plantation </w:t>
      </w:r>
      <w:r>
        <w:fldChar w:fldCharType="begin"/>
      </w:r>
      <w:r>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fldChar w:fldCharType="separate"/>
      </w:r>
      <w:r>
        <w:rPr>
          <w:noProof/>
        </w:rPr>
        <w:t>(</w:t>
      </w:r>
      <w:hyperlink w:anchor="_ENREF_9" w:tooltip="Blockstein, 1991 #482" w:history="1">
        <w:r w:rsidR="00947670">
          <w:rPr>
            <w:noProof/>
          </w:rPr>
          <w:t>Blockstein 1991</w:t>
        </w:r>
      </w:hyperlink>
      <w:r>
        <w:rPr>
          <w:noProof/>
        </w:rPr>
        <w:t>)</w:t>
      </w:r>
      <w:r>
        <w:fldChar w:fldCharType="end"/>
      </w:r>
      <w:r>
        <w:t xml:space="preserve"> and as stated earlier, much of the suitable habitat in the south has been converted into housing developments </w:t>
      </w:r>
      <w:r>
        <w:fldChar w:fldCharType="begin"/>
      </w:r>
      <w:r>
        <w:instrText xml:space="preserve"> ADDIN EN.CITE &lt;EndNote&gt;&lt;Cite&gt;&lt;Author&gt;Blockstein&lt;/Author&gt;&lt;Year&gt;1991&lt;/Year&gt;&lt;RecNum&gt;482&lt;/RecNum&gt;&lt;DisplayText&gt;(Blockstein 1991)&lt;/DisplayText&gt;&lt;record&gt;&lt;rec-number&gt;482&lt;/rec-number&gt;&lt;foreign-keys&gt;&lt;key app="EN" db-id="fspvvwa2qw9sedeteflvfvfcdvwrds2psxxe"&gt;482&lt;/key&gt;&lt;/foreign-keys&gt;&lt;ref-type name="Journal Article"&gt;17&lt;/ref-type&gt;&lt;contributors&gt;&lt;authors&gt;&lt;author&gt;Blockstein, D. E.&lt;/author&gt;&lt;/authors&gt;&lt;/contributors&gt;&lt;titles&gt;&lt;title&gt;Population declines of the endangered endemic birds on Grenada, West Indies&lt;/title&gt;&lt;secondary-title&gt;Bird Conservation International&lt;/secondary-title&gt;&lt;/titles&gt;&lt;periodical&gt;&lt;full-title&gt;Bird Conservation International&lt;/full-title&gt;&lt;abbr-1&gt;Bird Conserv. Int.&lt;/abbr-1&gt;&lt;abbr-2&gt;Bird Conserv Int&lt;/abbr-2&gt;&lt;/periodical&gt;&lt;pages&gt;83-91&lt;/pages&gt;&lt;volume&gt;1&lt;/volume&gt;&lt;number&gt;1&lt;/number&gt;&lt;dates&gt;&lt;year&gt;1991&lt;/year&gt;&lt;/dates&gt;&lt;urls&gt;&lt;/urls&gt;&lt;electronic-resource-num&gt;0.1017/S0959270900000563&lt;/electronic-resource-num&gt;&lt;/record&gt;&lt;/Cite&gt;&lt;/EndNote&gt;</w:instrText>
      </w:r>
      <w:r>
        <w:fldChar w:fldCharType="separate"/>
      </w:r>
      <w:r>
        <w:rPr>
          <w:noProof/>
        </w:rPr>
        <w:t>(</w:t>
      </w:r>
      <w:hyperlink w:anchor="_ENREF_9" w:tooltip="Blockstein, 1991 #482" w:history="1">
        <w:r w:rsidR="00947670">
          <w:rPr>
            <w:noProof/>
          </w:rPr>
          <w:t>Blockstein 1991</w:t>
        </w:r>
      </w:hyperlink>
      <w:r>
        <w:rPr>
          <w:noProof/>
        </w:rPr>
        <w:t>)</w:t>
      </w:r>
      <w:r>
        <w:fldChar w:fldCharType="end"/>
      </w:r>
      <w:r>
        <w:t xml:space="preserve">. Invasive species, in particular the mongoose </w:t>
      </w:r>
      <w:proofErr w:type="spellStart"/>
      <w:r w:rsidRPr="00AA29A6">
        <w:rPr>
          <w:i/>
        </w:rPr>
        <w:t>Herpestes</w:t>
      </w:r>
      <w:proofErr w:type="spellEnd"/>
      <w:r w:rsidRPr="00AA29A6">
        <w:rPr>
          <w:i/>
        </w:rPr>
        <w:t xml:space="preserve"> </w:t>
      </w:r>
      <w:proofErr w:type="spellStart"/>
      <w:r w:rsidRPr="00AA29A6">
        <w:rPr>
          <w:i/>
        </w:rPr>
        <w:t>auropunctatus</w:t>
      </w:r>
      <w:r>
        <w:rPr>
          <w:i/>
        </w:rPr>
        <w:t>i</w:t>
      </w:r>
      <w:proofErr w:type="spellEnd"/>
      <w:r>
        <w:rPr>
          <w:i/>
        </w:rPr>
        <w:t xml:space="preserve">, </w:t>
      </w:r>
      <w:r>
        <w:t xml:space="preserve">introduced </w:t>
      </w:r>
      <w:r w:rsidR="00D40AE1">
        <w:t xml:space="preserve">to the Caribbean in the 1870s, are </w:t>
      </w:r>
      <w:r>
        <w:t>thought to be a si</w:t>
      </w:r>
      <w:r w:rsidR="006918F3">
        <w:t xml:space="preserve">gnificant predator of fledgling doves </w:t>
      </w:r>
      <w:r>
        <w:t xml:space="preserve">(Rusk, </w:t>
      </w:r>
      <w:r>
        <w:rPr>
          <w:i/>
        </w:rPr>
        <w:t>pers. comm.</w:t>
      </w:r>
      <w:r>
        <w:t xml:space="preserve">). </w:t>
      </w:r>
      <w:r w:rsidR="00B50926">
        <w:t xml:space="preserve">Hurricane activity can also be a substantial threat; the dove population was reduced by 20% after Hurricane Ivan hit Grenada in 2004 [need to check this with Bonnie]. </w:t>
      </w:r>
    </w:p>
    <w:p w:rsidR="00C871E2" w:rsidRPr="00AA29A6" w:rsidRDefault="00C871E2" w:rsidP="00C871E2">
      <w:pPr>
        <w:pStyle w:val="Heading3"/>
        <w:numPr>
          <w:ilvl w:val="1"/>
          <w:numId w:val="5"/>
        </w:numPr>
      </w:pPr>
      <w:r>
        <w:t>Habitat protection</w:t>
      </w:r>
    </w:p>
    <w:p w:rsidR="001D7E48" w:rsidRDefault="001D7E48" w:rsidP="003C4C6A">
      <w:r>
        <w:t>The doves’ main habitat at Mt Hartman was historically owned by the government</w:t>
      </w:r>
      <w:r w:rsidR="00885353">
        <w:t xml:space="preserve"> </w:t>
      </w:r>
      <w:r w:rsidR="00885353">
        <w:fldChar w:fldCharType="begin"/>
      </w:r>
      <w:r w:rsidR="00885353">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885353">
        <w:fldChar w:fldCharType="separate"/>
      </w:r>
      <w:r w:rsidR="00885353">
        <w:rPr>
          <w:noProof/>
        </w:rPr>
        <w:t>(</w:t>
      </w:r>
      <w:hyperlink w:anchor="_ENREF_60" w:tooltip="Wege, 2008 #488" w:history="1">
        <w:r w:rsidR="00947670">
          <w:rPr>
            <w:noProof/>
          </w:rPr>
          <w:t>Wege and Anadon-Irizarry 2008</w:t>
        </w:r>
      </w:hyperlink>
      <w:r w:rsidR="00885353">
        <w:rPr>
          <w:noProof/>
        </w:rPr>
        <w:t>)</w:t>
      </w:r>
      <w:r w:rsidR="00885353">
        <w:fldChar w:fldCharType="end"/>
      </w:r>
      <w:r>
        <w:t xml:space="preserve">, but </w:t>
      </w:r>
      <w:r w:rsidR="009D1208">
        <w:t xml:space="preserve">has had a long history of </w:t>
      </w:r>
      <w:r w:rsidR="00FE5EB7">
        <w:t xml:space="preserve">threat of development. In the 1990s, an arrangement was made between the government and the Ritz Carlton to build a hotel, although in 1996 parts of Mt Hartman was declared a national park </w:t>
      </w:r>
      <w:r w:rsidR="00FE5EB7">
        <w:fldChar w:fldCharType="begin"/>
      </w:r>
      <w:r w:rsidR="00FE5EB7">
        <w:instrText xml:space="preserve"> ADDIN EN.CITE &lt;EndNote&gt;&lt;Cite&gt;&lt;Author&gt;Rosenberg&lt;/Author&gt;&lt;Year&gt;2001&lt;/Year&gt;&lt;RecNum&gt;484&lt;/RecNum&gt;&lt;DisplayText&gt;(Rosenberg and Korsmo 2001)&lt;/DisplayText&gt;&lt;record&gt;&lt;rec-number&gt;484&lt;/rec-number&gt;&lt;foreign-keys&gt;&lt;key app="EN" db-id="fspvvwa2qw9sedeteflvfvfcdvwrds2psxxe"&gt;484&lt;/key&gt;&lt;/foreign-keys&gt;&lt;ref-type name="Journal Article"&gt;17&lt;/ref-type&gt;&lt;contributors&gt;&lt;authors&gt;&lt;author&gt;Rosenberg, J. &lt;/author&gt;&lt;author&gt;Korsmo, F. L.&lt;/author&gt;&lt;/authors&gt;&lt;/contributors&gt;&lt;titles&gt;&lt;title&gt;Local participation, international politics, and the environment: The World Bank and the Grenada Dove&lt;/title&gt;&lt;secondary-title&gt;Journal of Environmental Management&lt;/secondary-title&gt;&lt;/titles&gt;&lt;periodical&gt;&lt;full-title&gt;Journal of Environmental Management&lt;/full-title&gt;&lt;abbr-1&gt;J. Environ. Manag.&lt;/abbr-1&gt;&lt;abbr-2&gt;J Environ Manag&lt;/abbr-2&gt;&lt;/periodical&gt;&lt;pages&gt;283-300&lt;/pages&gt;&lt;volume&gt;62&lt;/volume&gt;&lt;dates&gt;&lt;year&gt;2001&lt;/year&gt;&lt;/dates&gt;&lt;urls&gt;&lt;/urls&gt;&lt;/record&gt;&lt;/Cite&gt;&lt;/EndNote&gt;</w:instrText>
      </w:r>
      <w:r w:rsidR="00FE5EB7">
        <w:fldChar w:fldCharType="separate"/>
      </w:r>
      <w:r w:rsidR="00FE5EB7">
        <w:rPr>
          <w:noProof/>
        </w:rPr>
        <w:t>(</w:t>
      </w:r>
      <w:hyperlink w:anchor="_ENREF_53" w:tooltip="Rosenberg, 2001 #484" w:history="1">
        <w:r w:rsidR="00947670">
          <w:rPr>
            <w:noProof/>
          </w:rPr>
          <w:t>Rosenberg and Korsmo 2001</w:t>
        </w:r>
      </w:hyperlink>
      <w:r w:rsidR="00FE5EB7">
        <w:rPr>
          <w:noProof/>
        </w:rPr>
        <w:t>)</w:t>
      </w:r>
      <w:r w:rsidR="00FE5EB7">
        <w:fldChar w:fldCharType="end"/>
      </w:r>
      <w:r w:rsidR="00FE5EB7">
        <w:t xml:space="preserve">. </w:t>
      </w:r>
      <w:r w:rsidR="00885353">
        <w:t xml:space="preserve">However, in 2008 Mt Hartman Estate (excluding the National Park) was </w:t>
      </w:r>
      <w:r>
        <w:t>sold</w:t>
      </w:r>
      <w:r w:rsidR="00885353">
        <w:t xml:space="preserve"> to a developer for the establishment of a large</w:t>
      </w:r>
      <w:r>
        <w:t xml:space="preserve"> hotel</w:t>
      </w:r>
      <w:r w:rsidR="00885353">
        <w:t xml:space="preserve"> complex</w:t>
      </w:r>
      <w:r w:rsidR="00C46327">
        <w:t xml:space="preserve">, forcing the re-designation of the National Park to include key areas for the dove </w:t>
      </w:r>
      <w:r w:rsidR="00C46327">
        <w:fldChar w:fldCharType="begin"/>
      </w:r>
      <w:r w:rsidR="00C46327">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C46327">
        <w:fldChar w:fldCharType="separate"/>
      </w:r>
      <w:r w:rsidR="00C46327">
        <w:rPr>
          <w:noProof/>
        </w:rPr>
        <w:t>(</w:t>
      </w:r>
      <w:hyperlink w:anchor="_ENREF_60" w:tooltip="Wege, 2008 #488" w:history="1">
        <w:r w:rsidR="00947670">
          <w:rPr>
            <w:noProof/>
          </w:rPr>
          <w:t>Wege and Anadon-Irizarry 2008</w:t>
        </w:r>
      </w:hyperlink>
      <w:r w:rsidR="00C46327">
        <w:rPr>
          <w:noProof/>
        </w:rPr>
        <w:t>)</w:t>
      </w:r>
      <w:r w:rsidR="00C46327">
        <w:fldChar w:fldCharType="end"/>
      </w:r>
      <w:r w:rsidR="00C46327">
        <w:t xml:space="preserve">. This development </w:t>
      </w:r>
      <w:r>
        <w:t>stalled main</w:t>
      </w:r>
      <w:r w:rsidR="00C46327">
        <w:t xml:space="preserve">ly due to the economic downturn. </w:t>
      </w:r>
      <w:r w:rsidR="00A12982">
        <w:t>T</w:t>
      </w:r>
      <w:r w:rsidR="00885353">
        <w:t xml:space="preserve">he land has now been </w:t>
      </w:r>
      <w:r w:rsidR="00C46327">
        <w:t xml:space="preserve">re-sold </w:t>
      </w:r>
      <w:r w:rsidR="00A12982">
        <w:t>to a developer intending to design</w:t>
      </w:r>
      <w:r w:rsidR="00ED6B3F">
        <w:t xml:space="preserve"> an exclusive </w:t>
      </w:r>
      <w:r w:rsidR="00A12982">
        <w:t>resort</w:t>
      </w:r>
      <w:r w:rsidR="00ED6B3F">
        <w:t xml:space="preserve"> in keeping with the natural habitat, </w:t>
      </w:r>
      <w:r w:rsidR="00E73C73">
        <w:t xml:space="preserve">who </w:t>
      </w:r>
      <w:r w:rsidR="00ED6B3F">
        <w:t>is currently negotiating mitigation measures with the</w:t>
      </w:r>
      <w:r w:rsidR="00ED6B3F" w:rsidRPr="00ED6B3F">
        <w:t xml:space="preserve"> Grenada Dove Conservation Programm</w:t>
      </w:r>
      <w:r w:rsidR="00ED6B3F">
        <w:t>e</w:t>
      </w:r>
      <w:r w:rsidR="00ED6B3F" w:rsidRPr="00ED6B3F">
        <w:t xml:space="preserve"> </w:t>
      </w:r>
      <w:r w:rsidR="00ED6B3F">
        <w:t xml:space="preserve">(Rusk, </w:t>
      </w:r>
      <w:r w:rsidR="00ED6B3F">
        <w:rPr>
          <w:i/>
        </w:rPr>
        <w:t>pers. comm.</w:t>
      </w:r>
      <w:r w:rsidR="00ED6B3F">
        <w:t>).</w:t>
      </w:r>
    </w:p>
    <w:p w:rsidR="00602175" w:rsidRDefault="00D902FE" w:rsidP="003C4C6A">
      <w:r>
        <w:t>In 1996, part</w:t>
      </w:r>
      <w:r w:rsidR="001D7E48">
        <w:t xml:space="preserve"> </w:t>
      </w:r>
      <w:r w:rsidR="00A455C5">
        <w:t xml:space="preserve">of </w:t>
      </w:r>
      <w:r w:rsidR="001D7E48">
        <w:t>Perseverance</w:t>
      </w:r>
      <w:r w:rsidR="00A455C5">
        <w:t>, home to the doves’ second population,</w:t>
      </w:r>
      <w:r w:rsidR="001D7E48">
        <w:t xml:space="preserve"> w</w:t>
      </w:r>
      <w:r w:rsidR="00A455C5">
        <w:t xml:space="preserve">as </w:t>
      </w:r>
      <w:r w:rsidR="001D7E48">
        <w:t xml:space="preserve">declared </w:t>
      </w:r>
      <w:r w:rsidR="00A455C5">
        <w:t>a protected area</w:t>
      </w:r>
      <w:r w:rsidR="001D7E48">
        <w:t xml:space="preserve"> </w:t>
      </w:r>
      <w:r w:rsidR="001D7E48">
        <w:fldChar w:fldCharType="begin"/>
      </w:r>
      <w:r w:rsidR="001D7E48">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1D7E48">
        <w:fldChar w:fldCharType="separate"/>
      </w:r>
      <w:r w:rsidR="001D7E48">
        <w:rPr>
          <w:noProof/>
        </w:rPr>
        <w:t>(</w:t>
      </w:r>
      <w:hyperlink w:anchor="_ENREF_51" w:tooltip="Rivera Lugo, 2005 #483" w:history="1">
        <w:r w:rsidR="00947670">
          <w:rPr>
            <w:noProof/>
          </w:rPr>
          <w:t>Rivera Lugo 2005</w:t>
        </w:r>
      </w:hyperlink>
      <w:r w:rsidR="001D7E48">
        <w:rPr>
          <w:noProof/>
        </w:rPr>
        <w:t>)</w:t>
      </w:r>
      <w:r w:rsidR="001D7E48">
        <w:fldChar w:fldCharType="end"/>
      </w:r>
      <w:r w:rsidR="001D7E48">
        <w:t xml:space="preserve">. The establishment of the protected area at Perseverance </w:t>
      </w:r>
      <w:r w:rsidR="00BB152D">
        <w:t>followed</w:t>
      </w:r>
      <w:r w:rsidR="001D7E48">
        <w:t xml:space="preserve"> a </w:t>
      </w:r>
      <w:r w:rsidR="00EF4FF3">
        <w:t xml:space="preserve">complex and protracted </w:t>
      </w:r>
      <w:r w:rsidR="001D7E48">
        <w:t xml:space="preserve">participatory process led by the World </w:t>
      </w:r>
      <w:r w:rsidR="00EF4FF3">
        <w:t>Bank after a proposal for the</w:t>
      </w:r>
      <w:r w:rsidR="001D7E48">
        <w:t xml:space="preserve"> establishment of </w:t>
      </w:r>
      <w:r w:rsidR="00EF4FF3">
        <w:t>s</w:t>
      </w:r>
      <w:r w:rsidR="001D7E48">
        <w:t xml:space="preserve">olid-waste disposal in this area </w:t>
      </w:r>
      <w:r w:rsidR="001D7E48">
        <w:fldChar w:fldCharType="begin"/>
      </w:r>
      <w:r w:rsidR="001D7E48">
        <w:instrText xml:space="preserve"> ADDIN EN.CITE &lt;EndNote&gt;&lt;Cite&gt;&lt;Author&gt;Rosenberg&lt;/Author&gt;&lt;Year&gt;2001&lt;/Year&gt;&lt;RecNum&gt;484&lt;/RecNum&gt;&lt;DisplayText&gt;(Rosenberg and Korsmo 2001)&lt;/DisplayText&gt;&lt;record&gt;&lt;rec-number&gt;484&lt;/rec-number&gt;&lt;foreign-keys&gt;&lt;key app="EN" db-id="fspvvwa2qw9sedeteflvfvfcdvwrds2psxxe"&gt;484&lt;/key&gt;&lt;/foreign-keys&gt;&lt;ref-type name="Journal Article"&gt;17&lt;/ref-type&gt;&lt;contributors&gt;&lt;authors&gt;&lt;author&gt;Rosenberg, J. &lt;/author&gt;&lt;author&gt;Korsmo, F. L.&lt;/author&gt;&lt;/authors&gt;&lt;/contributors&gt;&lt;titles&gt;&lt;title&gt;Local participation, international politics, and the environment: The World Bank and the Grenada Dove&lt;/title&gt;&lt;secondary-title&gt;Journal of Environmental Management&lt;/secondary-title&gt;&lt;/titles&gt;&lt;periodical&gt;&lt;full-title&gt;Journal of Environmental Management&lt;/full-title&gt;&lt;abbr-1&gt;J. Environ. Manag.&lt;/abbr-1&gt;&lt;abbr-2&gt;J Environ Manag&lt;/abbr-2&gt;&lt;/periodical&gt;&lt;pages&gt;283-300&lt;/pages&gt;&lt;volume&gt;62&lt;/volume&gt;&lt;dates&gt;&lt;year&gt;2001&lt;/year&gt;&lt;/dates&gt;&lt;urls&gt;&lt;/urls&gt;&lt;/record&gt;&lt;/Cite&gt;&lt;/EndNote&gt;</w:instrText>
      </w:r>
      <w:r w:rsidR="001D7E48">
        <w:fldChar w:fldCharType="separate"/>
      </w:r>
      <w:r w:rsidR="001D7E48">
        <w:rPr>
          <w:noProof/>
        </w:rPr>
        <w:t>(</w:t>
      </w:r>
      <w:hyperlink w:anchor="_ENREF_53" w:tooltip="Rosenberg, 2001 #484" w:history="1">
        <w:r w:rsidR="00947670">
          <w:rPr>
            <w:noProof/>
          </w:rPr>
          <w:t>Rosenberg and Korsmo 2001</w:t>
        </w:r>
      </w:hyperlink>
      <w:r w:rsidR="001D7E48">
        <w:rPr>
          <w:noProof/>
        </w:rPr>
        <w:t>)</w:t>
      </w:r>
      <w:r w:rsidR="001D7E48">
        <w:fldChar w:fldCharType="end"/>
      </w:r>
      <w:r w:rsidR="00EF4FF3">
        <w:t>. The</w:t>
      </w:r>
      <w:r w:rsidR="006A0FF5">
        <w:t xml:space="preserve"> resulting</w:t>
      </w:r>
      <w:r w:rsidR="001D7E48">
        <w:t xml:space="preserve"> protected area is </w:t>
      </w:r>
      <w:r w:rsidR="00EF4FF3">
        <w:lastRenderedPageBreak/>
        <w:t>bordered by the</w:t>
      </w:r>
      <w:r w:rsidR="00BB152D">
        <w:t xml:space="preserve"> disposal site and in 2008 the area was further threatened by the proposal for a quarry </w:t>
      </w:r>
      <w:r w:rsidR="00BB152D">
        <w:fldChar w:fldCharType="begin"/>
      </w:r>
      <w:r w:rsidR="00BB152D">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BB152D">
        <w:fldChar w:fldCharType="separate"/>
      </w:r>
      <w:r w:rsidR="00BB152D">
        <w:rPr>
          <w:noProof/>
        </w:rPr>
        <w:t>(</w:t>
      </w:r>
      <w:hyperlink w:anchor="_ENREF_60" w:tooltip="Wege, 2008 #488" w:history="1">
        <w:r w:rsidR="00947670">
          <w:rPr>
            <w:noProof/>
          </w:rPr>
          <w:t>Wege and Anadon-Irizarry 2008</w:t>
        </w:r>
      </w:hyperlink>
      <w:r w:rsidR="00BB152D">
        <w:rPr>
          <w:noProof/>
        </w:rPr>
        <w:t>)</w:t>
      </w:r>
      <w:r w:rsidR="00BB152D">
        <w:fldChar w:fldCharType="end"/>
      </w:r>
      <w:r w:rsidR="00BB152D">
        <w:t xml:space="preserve">. In 2011, the government of Grenada agreed to add 40ha of the neighbouring </w:t>
      </w:r>
      <w:proofErr w:type="spellStart"/>
      <w:r w:rsidR="00BB152D" w:rsidRPr="00602175">
        <w:t>Beausejour</w:t>
      </w:r>
      <w:proofErr w:type="spellEnd"/>
      <w:r w:rsidR="00BB152D" w:rsidRPr="00602175">
        <w:t xml:space="preserve"> Estate to the Perseverance Pr</w:t>
      </w:r>
      <w:r w:rsidR="00BB152D">
        <w:t xml:space="preserve">otected Area and Dove Sanctuary </w:t>
      </w:r>
      <w:r w:rsidR="00602175">
        <w:fldChar w:fldCharType="begin"/>
      </w:r>
      <w:r w:rsidR="00602175">
        <w:instrText xml:space="preserve"> ADDIN EN.CITE &lt;EndNote&gt;&lt;Cite&gt;&lt;Author&gt;International&lt;/Author&gt;&lt;Year&gt;2012&lt;/Year&gt;&lt;RecNum&gt;487&lt;/RecNum&gt;&lt;DisplayText&gt;(BirdLife International 2012)&lt;/DisplayText&gt;&lt;record&gt;&lt;rec-number&gt;487&lt;/rec-number&gt;&lt;foreign-keys&gt;&lt;key app="EN" db-id="fspvvwa2qw9sedeteflvfvfcdvwrds2psxxe"&gt;487&lt;/key&gt;&lt;/foreign-keys&gt;&lt;ref-type name="Web Page"&gt;12&lt;/ref-type&gt;&lt;contributors&gt;&lt;authors&gt;&lt;author&gt;BirdLife International,&lt;/author&gt;&lt;/authors&gt;&lt;/contributors&gt;&lt;titles&gt;&lt;title&gt;Government protects critical habitat for the Grenada Dove&lt;/title&gt;&lt;/titles&gt;&lt;number&gt;6th June 2014&lt;/number&gt;&lt;dates&gt;&lt;year&gt;2012&lt;/year&gt;&lt;/dates&gt;&lt;urls&gt;&lt;related-urls&gt;&lt;url&gt;www.birdlife.org/americas/news/government-protects-critical-habitat-grenada-dove&lt;/url&gt;&lt;/related-urls&gt;&lt;/urls&gt;&lt;/record&gt;&lt;/Cite&gt;&lt;/EndNote&gt;</w:instrText>
      </w:r>
      <w:r w:rsidR="00602175">
        <w:fldChar w:fldCharType="separate"/>
      </w:r>
      <w:r w:rsidR="00602175">
        <w:rPr>
          <w:noProof/>
        </w:rPr>
        <w:t>(</w:t>
      </w:r>
      <w:hyperlink w:anchor="_ENREF_7" w:tooltip="BirdLife International, 2012 #487" w:history="1">
        <w:r w:rsidR="00947670">
          <w:rPr>
            <w:noProof/>
          </w:rPr>
          <w:t>BirdLife International 2012</w:t>
        </w:r>
      </w:hyperlink>
      <w:r w:rsidR="00602175">
        <w:rPr>
          <w:noProof/>
        </w:rPr>
        <w:t>)</w:t>
      </w:r>
      <w:r w:rsidR="00602175">
        <w:fldChar w:fldCharType="end"/>
      </w:r>
      <w:r w:rsidR="00602175">
        <w:t xml:space="preserve">. </w:t>
      </w:r>
    </w:p>
    <w:p w:rsidR="00D07EAC" w:rsidRDefault="00D07EAC" w:rsidP="003C4C6A">
      <w:r>
        <w:t xml:space="preserve">There are six IBAs in Grenada, of which five are important for the dove </w:t>
      </w:r>
      <w:r>
        <w:fldChar w:fldCharType="begin"/>
      </w:r>
      <w:r>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fldChar w:fldCharType="separate"/>
      </w:r>
      <w:r>
        <w:rPr>
          <w:noProof/>
        </w:rPr>
        <w:t>(</w:t>
      </w:r>
      <w:hyperlink w:anchor="_ENREF_60" w:tooltip="Wege, 2008 #488" w:history="1">
        <w:r w:rsidR="00947670">
          <w:rPr>
            <w:noProof/>
          </w:rPr>
          <w:t>Wege and Anadon-Irizarry 2008</w:t>
        </w:r>
      </w:hyperlink>
      <w:r>
        <w:rPr>
          <w:noProof/>
        </w:rPr>
        <w:t>)</w:t>
      </w:r>
      <w:r>
        <w:fldChar w:fldCharType="end"/>
      </w:r>
      <w:r>
        <w:t xml:space="preserve">. </w:t>
      </w:r>
      <w:r w:rsidR="005B4F85">
        <w:t xml:space="preserve">Three IBAs are located in the west (Woodford, Perseverance and </w:t>
      </w:r>
      <w:proofErr w:type="spellStart"/>
      <w:r w:rsidR="005B4F85" w:rsidRPr="00D07EAC">
        <w:t>Beausejour</w:t>
      </w:r>
      <w:proofErr w:type="spellEnd"/>
      <w:r w:rsidR="005B4F85" w:rsidRPr="00D07EAC">
        <w:t>–Grenville Vale</w:t>
      </w:r>
      <w:r w:rsidR="00F4152C">
        <w:t>) and two</w:t>
      </w:r>
      <w:r w:rsidR="005B4F85">
        <w:t xml:space="preserve"> in the south-east (Woodlands and Mt Hartman). </w:t>
      </w:r>
      <w:r>
        <w:t xml:space="preserve">Woodford was estimated to have 12 pairs </w:t>
      </w:r>
      <w:r w:rsidR="005B4F85">
        <w:t>2004</w:t>
      </w:r>
      <w:r>
        <w:t xml:space="preserve"> and 8 </w:t>
      </w:r>
      <w:r w:rsidR="005B4F85">
        <w:t xml:space="preserve">pairs in 2007, </w:t>
      </w:r>
      <w:r>
        <w:t xml:space="preserve">Perseverance to have 6 pairs </w:t>
      </w:r>
      <w:r w:rsidR="005B4F85">
        <w:t>200</w:t>
      </w:r>
      <w:r>
        <w:t xml:space="preserve">4 and 3 </w:t>
      </w:r>
      <w:r w:rsidR="005B4F85">
        <w:t>pairs in 2007 and</w:t>
      </w:r>
      <w:r>
        <w:t xml:space="preserve"> </w:t>
      </w:r>
      <w:proofErr w:type="spellStart"/>
      <w:r w:rsidRPr="00D07EAC">
        <w:t>Beausejour</w:t>
      </w:r>
      <w:proofErr w:type="spellEnd"/>
      <w:r w:rsidRPr="00D07EAC">
        <w:t xml:space="preserve">–Grenville Vale </w:t>
      </w:r>
      <w:r>
        <w:t xml:space="preserve">to have 15 pairs </w:t>
      </w:r>
      <w:r w:rsidR="005B4F85">
        <w:t>200</w:t>
      </w:r>
      <w:r>
        <w:t>4 and 7 pairs in 2007</w:t>
      </w:r>
      <w:r w:rsidR="005B4F85">
        <w:t xml:space="preserve"> </w:t>
      </w:r>
      <w:r w:rsidR="005B4F85">
        <w:fldChar w:fldCharType="begin"/>
      </w:r>
      <w:r w:rsidR="005B4F85">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5B4F85">
        <w:fldChar w:fldCharType="separate"/>
      </w:r>
      <w:r w:rsidR="005B4F85">
        <w:rPr>
          <w:noProof/>
        </w:rPr>
        <w:t>(</w:t>
      </w:r>
      <w:hyperlink w:anchor="_ENREF_60" w:tooltip="Wege, 2008 #488" w:history="1">
        <w:r w:rsidR="00947670">
          <w:rPr>
            <w:noProof/>
          </w:rPr>
          <w:t>Wege and Anadon-Irizarry 2008</w:t>
        </w:r>
      </w:hyperlink>
      <w:r w:rsidR="005B4F85">
        <w:rPr>
          <w:noProof/>
        </w:rPr>
        <w:t>)</w:t>
      </w:r>
      <w:r w:rsidR="005B4F85">
        <w:fldChar w:fldCharType="end"/>
      </w:r>
      <w:r>
        <w:t>.</w:t>
      </w:r>
      <w:r w:rsidRPr="00D07EAC">
        <w:t xml:space="preserve"> </w:t>
      </w:r>
      <w:r>
        <w:t>Woodlands</w:t>
      </w:r>
      <w:r w:rsidRPr="00D07EAC">
        <w:t xml:space="preserve"> </w:t>
      </w:r>
      <w:r>
        <w:t xml:space="preserve">was estimated to have 12-15 pairs </w:t>
      </w:r>
      <w:r w:rsidR="005B4F85">
        <w:t>2004 and</w:t>
      </w:r>
      <w:r>
        <w:t xml:space="preserve"> 19 pairs in 2007</w:t>
      </w:r>
      <w:r w:rsidR="005B4F85">
        <w:t xml:space="preserve"> and </w:t>
      </w:r>
      <w:r>
        <w:t>Mt Hartman</w:t>
      </w:r>
      <w:r w:rsidRPr="00D07EAC">
        <w:t xml:space="preserve"> </w:t>
      </w:r>
      <w:r>
        <w:t xml:space="preserve">to have 20 pairs </w:t>
      </w:r>
      <w:r w:rsidR="005B4F85">
        <w:t xml:space="preserve">2004 </w:t>
      </w:r>
      <w:r>
        <w:t xml:space="preserve">and 25 pairs in 2007. </w:t>
      </w:r>
      <w:r w:rsidR="005B4F85">
        <w:t xml:space="preserve">These IBAs support 87% of the total known dove population </w:t>
      </w:r>
      <w:r w:rsidR="005B4F85">
        <w:fldChar w:fldCharType="begin"/>
      </w:r>
      <w:r w:rsidR="005B4F85">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5B4F85">
        <w:fldChar w:fldCharType="separate"/>
      </w:r>
      <w:r w:rsidR="005B4F85">
        <w:rPr>
          <w:noProof/>
        </w:rPr>
        <w:t>(</w:t>
      </w:r>
      <w:hyperlink w:anchor="_ENREF_60" w:tooltip="Wege, 2008 #488" w:history="1">
        <w:r w:rsidR="00947670">
          <w:rPr>
            <w:noProof/>
          </w:rPr>
          <w:t>Wege and Anadon-Irizarry 2008</w:t>
        </w:r>
      </w:hyperlink>
      <w:r w:rsidR="005B4F85">
        <w:rPr>
          <w:noProof/>
        </w:rPr>
        <w:t>)</w:t>
      </w:r>
      <w:r w:rsidR="005B4F85">
        <w:fldChar w:fldCharType="end"/>
      </w:r>
      <w:r w:rsidR="005B4F85">
        <w:t xml:space="preserve">. </w:t>
      </w:r>
      <w:r>
        <w:t>Of these areas, only Mt Hartman and Perseverance are protected, with the other areas either crown land or under private ownership</w:t>
      </w:r>
      <w:r w:rsidR="005B4F85">
        <w:t xml:space="preserve"> </w:t>
      </w:r>
      <w:r w:rsidR="005B4F85">
        <w:fldChar w:fldCharType="begin"/>
      </w:r>
      <w:r w:rsidR="005B4F85">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rsidR="005B4F85">
        <w:fldChar w:fldCharType="separate"/>
      </w:r>
      <w:r w:rsidR="005B4F85">
        <w:rPr>
          <w:noProof/>
        </w:rPr>
        <w:t>(</w:t>
      </w:r>
      <w:hyperlink w:anchor="_ENREF_60" w:tooltip="Wege, 2008 #488" w:history="1">
        <w:r w:rsidR="00947670">
          <w:rPr>
            <w:noProof/>
          </w:rPr>
          <w:t>Wege and Anadon-Irizarry 2008</w:t>
        </w:r>
      </w:hyperlink>
      <w:r w:rsidR="005B4F85">
        <w:rPr>
          <w:noProof/>
        </w:rPr>
        <w:t>)</w:t>
      </w:r>
      <w:r w:rsidR="005B4F85">
        <w:fldChar w:fldCharType="end"/>
      </w:r>
      <w:r>
        <w:t>. Connectivity bet</w:t>
      </w:r>
      <w:r w:rsidR="005B4F85">
        <w:t>we</w:t>
      </w:r>
      <w:r w:rsidR="006F3670">
        <w:t xml:space="preserve">en these IBAs is an issue due to </w:t>
      </w:r>
      <w:r w:rsidR="005B4F85">
        <w:t xml:space="preserve">the constant threat of development. </w:t>
      </w:r>
      <w:r>
        <w:t xml:space="preserve"> </w:t>
      </w:r>
    </w:p>
    <w:p w:rsidR="00384AFA" w:rsidRDefault="00384AFA" w:rsidP="00DC4491"/>
    <w:p w:rsidR="003578C8" w:rsidRDefault="003578C8" w:rsidP="00CF5F8B">
      <w:pPr>
        <w:pStyle w:val="Heading2"/>
        <w:numPr>
          <w:ilvl w:val="0"/>
          <w:numId w:val="5"/>
        </w:numPr>
      </w:pPr>
      <w:r>
        <w:t>Tropical Dry Forests</w:t>
      </w:r>
    </w:p>
    <w:p w:rsidR="00FD0589" w:rsidRDefault="00FD0589" w:rsidP="00FD0589">
      <w:pPr>
        <w:pStyle w:val="Heading3"/>
        <w:numPr>
          <w:ilvl w:val="1"/>
          <w:numId w:val="5"/>
        </w:numPr>
      </w:pPr>
      <w:r>
        <w:t xml:space="preserve">Extent and status of TDF in the Caribbean </w:t>
      </w:r>
    </w:p>
    <w:p w:rsidR="00FD0589" w:rsidRDefault="00FD0589" w:rsidP="00FD0589">
      <w:r>
        <w:t xml:space="preserve">TDF has long been considered one of the most threatened tropical forest types </w:t>
      </w:r>
      <w:r>
        <w:fldChar w:fldCharType="begin"/>
      </w:r>
      <w:r w:rsidR="00524E29">
        <w:instrText xml:space="preserve"> ADDIN EN.CITE &lt;EndNote&gt;&lt;Cite&gt;&lt;Author&gt;Murphy&lt;/Author&gt;&lt;Year&gt;1986&lt;/Year&gt;&lt;RecNum&gt;493&lt;/RecNum&gt;&lt;DisplayText&gt;(Murphy and Lugo 1986; Miles et al. 200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Cite&gt;&lt;Author&gt;Miles&lt;/Author&gt;&lt;Year&gt;2006&lt;/Year&gt;&lt;RecNum&gt;495&lt;/RecNum&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fldChar w:fldCharType="separate"/>
      </w:r>
      <w:r w:rsidR="00524E29">
        <w:rPr>
          <w:noProof/>
        </w:rPr>
        <w:t>(</w:t>
      </w:r>
      <w:hyperlink w:anchor="_ENREF_43" w:tooltip="Murphy, 1986 #493" w:history="1">
        <w:r w:rsidR="00947670">
          <w:rPr>
            <w:noProof/>
          </w:rPr>
          <w:t>Murphy and Lugo 1986</w:t>
        </w:r>
      </w:hyperlink>
      <w:r w:rsidR="00524E29">
        <w:rPr>
          <w:noProof/>
        </w:rPr>
        <w:t xml:space="preserve">; </w:t>
      </w:r>
      <w:hyperlink w:anchor="_ENREF_40" w:tooltip="Miles, 2006 #495" w:history="1">
        <w:r w:rsidR="00947670">
          <w:rPr>
            <w:noProof/>
          </w:rPr>
          <w:t>Miles et al. 2006</w:t>
        </w:r>
      </w:hyperlink>
      <w:r w:rsidR="00524E29">
        <w:rPr>
          <w:noProof/>
        </w:rPr>
        <w:t>)</w:t>
      </w:r>
      <w:r>
        <w:fldChar w:fldCharType="end"/>
      </w:r>
      <w:r>
        <w:t xml:space="preserve">, and is underrepresented both in terms of research </w:t>
      </w:r>
      <w:r>
        <w:fldChar w:fldCharType="begin">
          <w:fldData xml:space="preserve">PEVuZE5vdGU+PENpdGU+PEF1dGhvcj5Tw6FuY2hlei1Bem9mZWlmYTwvQXV0aG9yPjxZZWFyPjIw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</w:fldData>
        </w:fldChar>
      </w:r>
      <w:r>
        <w:instrText xml:space="preserve"> ADDIN EN.CITE </w:instrText>
      </w:r>
      <w:r>
        <w:fldChar w:fldCharType="begin">
          <w:fldData xml:space="preserve">PEVuZE5vdGU+PENpdGU+PEF1dGhvcj5Tw6FuY2hlei1Bem9mZWlmYTwvQXV0aG9yPjxZZWFyPjIw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</w:fldData>
        </w:fldChar>
      </w:r>
      <w:r>
        <w:instrText xml:space="preserve"> ADDIN EN.CITE.DATA </w:instrText>
      </w:r>
      <w:r>
        <w:fldChar w:fldCharType="end"/>
      </w:r>
      <w:r>
        <w:fldChar w:fldCharType="separate"/>
      </w:r>
      <w:r>
        <w:rPr>
          <w:noProof/>
        </w:rPr>
        <w:t>(</w:t>
      </w:r>
      <w:hyperlink w:anchor="_ENREF_54" w:tooltip="Sánchez-Azofeifa, 2005 #508" w:history="1">
        <w:r w:rsidR="00947670">
          <w:rPr>
            <w:noProof/>
          </w:rPr>
          <w:t>Sánchez-Azofeifa et al. 2005</w:t>
        </w:r>
      </w:hyperlink>
      <w:r>
        <w:rPr>
          <w:noProof/>
        </w:rPr>
        <w:t>)</w:t>
      </w:r>
      <w:r>
        <w:fldChar w:fldCharType="end"/>
      </w:r>
      <w:r>
        <w:t xml:space="preserve"> and protection </w:t>
      </w:r>
      <w:r>
        <w:fldChar w:fldCharType="begin"/>
      </w:r>
      <w:r>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fldChar w:fldCharType="separate"/>
      </w:r>
      <w:r>
        <w:rPr>
          <w:noProof/>
        </w:rPr>
        <w:t>(</w:t>
      </w:r>
      <w:hyperlink w:anchor="_ENREF_40" w:tooltip="Miles, 2006 #495" w:history="1">
        <w:r w:rsidR="00947670">
          <w:rPr>
            <w:noProof/>
          </w:rPr>
          <w:t>Miles et al. 2006</w:t>
        </w:r>
      </w:hyperlink>
      <w:r>
        <w:rPr>
          <w:noProof/>
        </w:rPr>
        <w:t>)</w:t>
      </w:r>
      <w:r>
        <w:fldChar w:fldCharType="end"/>
      </w:r>
      <w:r>
        <w:t>. Over half of all T</w:t>
      </w:r>
      <w:r w:rsidR="00E40E52">
        <w:t xml:space="preserve">DF are found in the Neotropics, with </w:t>
      </w:r>
      <w:r>
        <w:t xml:space="preserve">9% of the remaining global TDF located in the insular Caribbean </w:t>
      </w:r>
      <w:r>
        <w:fldChar w:fldCharType="begin"/>
      </w:r>
      <w:r>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fldChar w:fldCharType="separate"/>
      </w:r>
      <w:r>
        <w:rPr>
          <w:noProof/>
        </w:rPr>
        <w:t>(</w:t>
      </w:r>
      <w:hyperlink w:anchor="_ENREF_48" w:tooltip="Portillo-Quintero, 2010 #489" w:history="1">
        <w:r w:rsidR="00947670">
          <w:rPr>
            <w:noProof/>
          </w:rPr>
          <w:t>Portillo-Quintero and Sánchez-Azofeifa 2010</w:t>
        </w:r>
      </w:hyperlink>
      <w:r>
        <w:rPr>
          <w:noProof/>
        </w:rPr>
        <w:t>)</w:t>
      </w:r>
      <w:r>
        <w:fldChar w:fldCharType="end"/>
      </w:r>
      <w:r>
        <w:t>. However, the Caribbean ha</w:t>
      </w:r>
      <w:r w:rsidR="00E40E52">
        <w:t>s lost 66% of the original TDF [</w:t>
      </w:r>
      <w:r>
        <w:t>since?</w:t>
      </w:r>
      <w:r w:rsidR="00E40E52">
        <w:t>]</w:t>
      </w:r>
      <w:r>
        <w:t xml:space="preserve"> and over 80% of the remaining TDF is highly fragmented </w:t>
      </w:r>
      <w:r>
        <w:fldChar w:fldCharType="begin"/>
      </w:r>
      <w:r>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fldChar w:fldCharType="separate"/>
      </w:r>
      <w:r>
        <w:rPr>
          <w:noProof/>
        </w:rPr>
        <w:t>(</w:t>
      </w:r>
      <w:hyperlink w:anchor="_ENREF_48" w:tooltip="Portillo-Quintero, 2010 #489" w:history="1">
        <w:r w:rsidR="00947670">
          <w:rPr>
            <w:noProof/>
          </w:rPr>
          <w:t>Portillo-Quintero and Sánchez-Azofeifa 2010</w:t>
        </w:r>
      </w:hyperlink>
      <w:r>
        <w:rPr>
          <w:noProof/>
        </w:rPr>
        <w:t>)</w:t>
      </w:r>
      <w:r>
        <w:fldChar w:fldCharType="end"/>
      </w:r>
      <w:r>
        <w:t xml:space="preserve">. </w:t>
      </w:r>
    </w:p>
    <w:p w:rsidR="00FD0589" w:rsidRDefault="00FD0589" w:rsidP="00FD0589">
      <w:r>
        <w:t xml:space="preserve">TDF share many common threats throughout their range. </w:t>
      </w:r>
      <w:r w:rsidR="00524E29">
        <w:t xml:space="preserve">Deforestation is higher for TDF compared to tropical moist forests </w:t>
      </w:r>
      <w:r w:rsidR="00524E29">
        <w:fldChar w:fldCharType="begin"/>
      </w:r>
      <w:r w:rsidR="00524E29">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rsidR="00524E29">
        <w:fldChar w:fldCharType="separate"/>
      </w:r>
      <w:r w:rsidR="00524E29">
        <w:rPr>
          <w:noProof/>
        </w:rPr>
        <w:t>(</w:t>
      </w:r>
      <w:hyperlink w:anchor="_ENREF_40" w:tooltip="Miles, 2006 #495" w:history="1">
        <w:r w:rsidR="00947670">
          <w:rPr>
            <w:noProof/>
          </w:rPr>
          <w:t>Miles et al. 2006</w:t>
        </w:r>
      </w:hyperlink>
      <w:r w:rsidR="00524E29">
        <w:rPr>
          <w:noProof/>
        </w:rPr>
        <w:t>)</w:t>
      </w:r>
      <w:r w:rsidR="00524E29">
        <w:fldChar w:fldCharType="end"/>
      </w:r>
      <w:r w:rsidR="00524E29">
        <w:t xml:space="preserve">. </w:t>
      </w:r>
      <w:r>
        <w:t xml:space="preserve">Fire and habitat fragmentation are consistently significant threats, while agricultural conversion and climate change, respectively, are lower and higher threats in the Americas compared to other global regions </w:t>
      </w:r>
      <w:r>
        <w:fldChar w:fldCharType="begin"/>
      </w:r>
      <w:r>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fldChar w:fldCharType="separate"/>
      </w:r>
      <w:r>
        <w:rPr>
          <w:noProof/>
        </w:rPr>
        <w:t>(</w:t>
      </w:r>
      <w:hyperlink w:anchor="_ENREF_40" w:tooltip="Miles, 2006 #495" w:history="1">
        <w:r w:rsidR="00947670">
          <w:rPr>
            <w:noProof/>
          </w:rPr>
          <w:t>Miles et al. 2006</w:t>
        </w:r>
      </w:hyperlink>
      <w:r>
        <w:rPr>
          <w:noProof/>
        </w:rPr>
        <w:t>)</w:t>
      </w:r>
      <w:r>
        <w:fldChar w:fldCharType="end"/>
      </w:r>
      <w:r>
        <w:t xml:space="preserve">. Over 95% of all global TDF are subject to two of more of these threats </w:t>
      </w:r>
      <w:r>
        <w:fldChar w:fldCharType="begin"/>
      </w:r>
      <w:r>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fldChar w:fldCharType="separate"/>
      </w:r>
      <w:r>
        <w:rPr>
          <w:noProof/>
        </w:rPr>
        <w:t>(</w:t>
      </w:r>
      <w:hyperlink w:anchor="_ENREF_40" w:tooltip="Miles, 2006 #495" w:history="1">
        <w:r w:rsidR="00947670">
          <w:rPr>
            <w:noProof/>
          </w:rPr>
          <w:t>Miles et al. 2006</w:t>
        </w:r>
      </w:hyperlink>
      <w:r>
        <w:rPr>
          <w:noProof/>
        </w:rPr>
        <w:t>)</w:t>
      </w:r>
      <w:r>
        <w:fldChar w:fldCharType="end"/>
      </w:r>
      <w:r>
        <w:t xml:space="preserve">, with dry forest and </w:t>
      </w:r>
      <w:proofErr w:type="spellStart"/>
      <w:r>
        <w:t>savanna</w:t>
      </w:r>
      <w:proofErr w:type="spellEnd"/>
      <w:r>
        <w:t>/shrub biomes in Latin America and Caribbean (LAC) having lost approximately 200,000km</w:t>
      </w:r>
      <w:r>
        <w:rPr>
          <w:vertAlign w:val="superscript"/>
        </w:rPr>
        <w:t>2</w:t>
      </w:r>
      <w:r>
        <w:t xml:space="preserve"> of woody vegetation between 2001 and 2010 </w:t>
      </w:r>
      <w:r>
        <w:fldChar w:fldCharType="begin"/>
      </w:r>
      <w:r>
        <w:instrText xml:space="preserve"> ADDIN EN.CITE &lt;EndNote&gt;&lt;Cite&gt;&lt;Author&gt;Aide&lt;/Author&gt;&lt;Year&gt;2012&lt;/Year&gt;&lt;RecNum&gt;494&lt;/RecNum&gt;&lt;DisplayText&gt;(Aide et al. 2012)&lt;/DisplayText&gt;&lt;record&gt;&lt;rec-number&gt;494&lt;/rec-number&gt;&lt;foreign-keys&gt;&lt;key app="EN" db-id="fspvvwa2qw9sedeteflvfvfcdvwrds2psxxe"&gt;494&lt;/key&gt;&lt;/foreign-keys&gt;&lt;ref-type name="Journal Article"&gt;17&lt;/ref-type&gt;&lt;contributors&gt;&lt;authors&gt;&lt;author&gt;Aide, T. M. &lt;/author&gt;&lt;author&gt;Clark, M. L.&lt;/author&gt;&lt;author&gt;Grau, H. R.&lt;/author&gt;&lt;author&gt;López-Carr, D. &lt;/author&gt;&lt;author&gt;Levy, M. A.&lt;/author&gt;&lt;author&gt;Redo, D. &lt;/author&gt;&lt;author&gt;Bonilla-Moheno, M.&lt;/author&gt;&lt;author&gt;Riner, G.&lt;/author&gt;&lt;author&gt;&lt;style face="normal" font="default" charset="162" size="100%"&gt;Andrade-Núñ&lt;/style&gt;&lt;style face="normal" font="default" size="100%"&gt;ez, M. J.&lt;/style&gt;&lt;/author&gt;&lt;author&gt;&lt;style face="normal" font="default" charset="162" size="100%"&gt;Muñ&lt;/style&gt;&lt;style face="normal" font="default" size="100%"&gt;iz, M. &lt;/style&gt;&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dates&gt;&lt;year&gt;2012&lt;/year&gt;&lt;/dates&gt;&lt;urls&gt;&lt;/urls&gt;&lt;/record&gt;&lt;/Cite&gt;&lt;/EndNote&gt;</w:instrText>
      </w:r>
      <w:r>
        <w:fldChar w:fldCharType="separate"/>
      </w:r>
      <w:r>
        <w:rPr>
          <w:noProof/>
        </w:rPr>
        <w:t>(</w:t>
      </w:r>
      <w:hyperlink w:anchor="_ENREF_1" w:tooltip="Aide, 2012 #494" w:history="1">
        <w:r w:rsidR="00947670">
          <w:rPr>
            <w:noProof/>
          </w:rPr>
          <w:t>Aide et al. 2012</w:t>
        </w:r>
      </w:hyperlink>
      <w:r>
        <w:rPr>
          <w:noProof/>
        </w:rPr>
        <w:t>)</w:t>
      </w:r>
      <w:r>
        <w:fldChar w:fldCharType="end"/>
      </w:r>
      <w:r>
        <w:t xml:space="preserve">. In the Caribbean, habitat fragmentation and degradation has been driven by </w:t>
      </w:r>
      <w:r w:rsidRPr="00EC4E69">
        <w:t>urban expansion, tourism</w:t>
      </w:r>
      <w:r>
        <w:t xml:space="preserve">, </w:t>
      </w:r>
      <w:r w:rsidRPr="00EC4E69">
        <w:t>development and agriculture</w:t>
      </w:r>
      <w:r>
        <w:t xml:space="preserve"> </w:t>
      </w:r>
      <w:r>
        <w:fldChar w:fldCharType="begin"/>
      </w:r>
      <w:r>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fldChar w:fldCharType="separate"/>
      </w:r>
      <w:r>
        <w:rPr>
          <w:noProof/>
        </w:rPr>
        <w:t>(</w:t>
      </w:r>
      <w:hyperlink w:anchor="_ENREF_48" w:tooltip="Portillo-Quintero, 2010 #489" w:history="1">
        <w:r w:rsidR="00947670">
          <w:rPr>
            <w:noProof/>
          </w:rPr>
          <w:t>Portillo-Quintero and Sánchez-Azofeifa 2010</w:t>
        </w:r>
      </w:hyperlink>
      <w:r>
        <w:rPr>
          <w:noProof/>
        </w:rPr>
        <w:t>)</w:t>
      </w:r>
      <w:r>
        <w:fldChar w:fldCharType="end"/>
      </w:r>
      <w:r>
        <w:t xml:space="preserve">. </w:t>
      </w:r>
    </w:p>
    <w:p w:rsidR="00FD0589" w:rsidRDefault="00FD0589" w:rsidP="00FD0589">
      <w:r>
        <w:t xml:space="preserve">Fire reporting is inconsistent in the Caribbean, but fires typically occur in dry forest types and are anthropogenic in nature </w:t>
      </w:r>
      <w:r>
        <w:fldChar w:fldCharType="begin"/>
      </w:r>
      <w:r>
        <w:instrText xml:space="preserve"> ADDIN EN.CITE &lt;EndNote&gt;&lt;Cite&gt;&lt;Author&gt;Robbins&lt;/Author&gt;&lt;Year&gt;2008&lt;/Year&gt;&lt;RecNum&gt;511&lt;/RecNum&gt;&lt;DisplayText&gt;(Robbins et al. 2008)&lt;/DisplayText&gt;&lt;record&gt;&lt;rec-number&gt;511&lt;/rec-number&gt;&lt;foreign-keys&gt;&lt;key app="EN" db-id="fspvvwa2qw9sedeteflvfvfcdvwrds2psxxe"&gt;511&lt;/key&gt;&lt;/foreign-keys&gt;&lt;ref-type name="Journal Article"&gt;17&lt;/ref-type&gt;&lt;contributors&gt;&lt;authors&gt;&lt;author&gt;Robbins, A. M. J.&lt;/author&gt;&lt;author&gt;Eckelmann, C.-M.&lt;/author&gt;&lt;author&gt;Quiñones, M.&lt;/author&gt;&lt;/authors&gt;&lt;/contributors&gt;&lt;titles&gt;&lt;title&gt;Forest fires in the insular Caribbean&lt;/title&gt;&lt;secondary-title&gt;Ambio&lt;/secondary-title&gt;&lt;/titles&gt;&lt;periodical&gt;&lt;full-title&gt;Ambio&lt;/full-title&gt;&lt;abbr-1&gt;Ambio&lt;/abbr-1&gt;&lt;abbr-2&gt;Ambio&lt;/abbr-2&gt;&lt;/periodical&gt;&lt;pages&gt;528-534&lt;/pages&gt;&lt;volume&gt;37&lt;/volume&gt;&lt;number&gt;7-8&lt;/number&gt;&lt;dates&gt;&lt;year&gt;2008&lt;/year&gt;&lt;/dates&gt;&lt;urls&gt;&lt;/urls&gt;&lt;/record&gt;&lt;/Cite&gt;&lt;/EndNote&gt;</w:instrText>
      </w:r>
      <w:r>
        <w:fldChar w:fldCharType="separate"/>
      </w:r>
      <w:r>
        <w:rPr>
          <w:noProof/>
        </w:rPr>
        <w:t>(</w:t>
      </w:r>
      <w:hyperlink w:anchor="_ENREF_52" w:tooltip="Robbins, 2008 #511" w:history="1">
        <w:r w:rsidR="00947670">
          <w:rPr>
            <w:noProof/>
          </w:rPr>
          <w:t>Robbins et al. 2008</w:t>
        </w:r>
      </w:hyperlink>
      <w:r>
        <w:rPr>
          <w:noProof/>
        </w:rPr>
        <w:t>)</w:t>
      </w:r>
      <w:r>
        <w:fldChar w:fldCharType="end"/>
      </w:r>
      <w:r>
        <w:t>. In Grenada, there are approximately 100 wildfires annually that tend to be small in size (&lt;1ha),</w:t>
      </w:r>
      <w:r w:rsidRPr="00E63E7A">
        <w:t xml:space="preserve"> </w:t>
      </w:r>
      <w:r>
        <w:t xml:space="preserve">occurring due to human activity, mostly in the lowland, dry, coastal forest </w:t>
      </w:r>
      <w:r>
        <w:fldChar w:fldCharType="begin"/>
      </w:r>
      <w:r>
        <w:instrText xml:space="preserve"> ADDIN EN.CITE &lt;EndNote&gt;&lt;Cite&gt;&lt;Author&gt;Thomas&lt;/Author&gt;&lt;Year&gt;2005&lt;/Year&gt;&lt;RecNum&gt;510&lt;/RecNum&gt;&lt;DisplayText&gt;(Thomas 2005)&lt;/DisplayText&gt;&lt;record&gt;&lt;rec-number&gt;510&lt;/rec-number&gt;&lt;foreign-keys&gt;&lt;key app="EN" db-id="fspvvwa2qw9sedeteflvfvfcdvwrds2psxxe"&gt;510&lt;/key&gt;&lt;/foreign-keys&gt;&lt;ref-type name="Conference Proceedings"&gt;10&lt;/ref-type&gt;&lt;contributors&gt;&lt;authors&gt;&lt;author&gt;Thomas, A.&lt;/author&gt;&lt;/authors&gt;&lt;secondary-authors&gt;&lt;author&gt;Weaver, P.L. &lt;/author&gt;&lt;author&gt;González, K.A.&lt;/author&gt;&lt;/secondary-authors&gt;&lt;/contributors&gt;&lt;titles&gt;&lt;title&gt;Wildfire management and restoration in Grenada&lt;/title&gt;&lt;secondary-title&gt;Wildfire Management and Restoration: Proceedings of the Twelfth Meeting of Caribbean Foresters in Puerto Rico.&lt;/secondary-title&gt;&lt;/titles&gt;&lt;pages&gt;&lt;style face="normal" font="default" charset="162" size="100%"&gt;13&lt;/style&gt;&lt;style face="normal" font="default" size="100%"&gt;–17&lt;/style&gt;&lt;/pages&gt;&lt;dates&gt;&lt;year&gt;2005&lt;/year&gt;&lt;/dates&gt;&lt;pub-location&gt;&lt;style face="normal" font="default" size="100%"&gt;Rí&lt;/style&gt;&lt;style face="normal" font="default" charset="162" size="100%"&gt;o&lt;/style&gt;&lt;style face="normal" font="default" size="100%"&gt; &lt;/style&gt;&lt;style face="normal" font="default" charset="162" size="100%"&gt;Piedras, Puerto Rico&lt;/style&gt;&lt;/pub-location&gt;&lt;publisher&gt;USDA Forest Service&lt;/publisher&gt;&lt;urls&gt;&lt;/urls&gt;&lt;/record&gt;&lt;/Cite&gt;&lt;/EndNote&gt;</w:instrText>
      </w:r>
      <w:r>
        <w:fldChar w:fldCharType="separate"/>
      </w:r>
      <w:r>
        <w:rPr>
          <w:noProof/>
        </w:rPr>
        <w:t>(</w:t>
      </w:r>
      <w:hyperlink w:anchor="_ENREF_58" w:tooltip="Thomas, 2005 #510" w:history="1">
        <w:r w:rsidR="00947670">
          <w:rPr>
            <w:noProof/>
          </w:rPr>
          <w:t>Thomas 2005</w:t>
        </w:r>
      </w:hyperlink>
      <w:r>
        <w:rPr>
          <w:noProof/>
        </w:rPr>
        <w:t>)</w:t>
      </w:r>
      <w:r>
        <w:fldChar w:fldCharType="end"/>
      </w:r>
      <w:r w:rsidR="005C256B">
        <w:t xml:space="preserve"> [can we access these data?]</w:t>
      </w:r>
      <w:r>
        <w:t xml:space="preserve">. </w:t>
      </w:r>
      <w:r w:rsidR="00EA6FD8">
        <w:t>[</w:t>
      </w:r>
      <w:r w:rsidR="00AF2738" w:rsidRPr="00EA6FD8">
        <w:t>Gillespie</w:t>
      </w:r>
      <w:r w:rsidR="00EA6FD8">
        <w:t>]</w:t>
      </w:r>
    </w:p>
    <w:p w:rsidR="00FD0589" w:rsidRDefault="00FD0589" w:rsidP="00FD0589">
      <w:r>
        <w:t xml:space="preserve">In the Caribbean, extreme weather events, in the form of hurricanes, are another significant threat to TDF </w:t>
      </w:r>
      <w:r>
        <w:fldChar w:fldCharType="begin"/>
      </w:r>
      <w:r>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fldChar w:fldCharType="separate"/>
      </w:r>
      <w:r>
        <w:rPr>
          <w:noProof/>
        </w:rPr>
        <w:t>(</w:t>
      </w:r>
      <w:hyperlink w:anchor="_ENREF_27" w:tooltip="Imbert, 2008 #492" w:history="1">
        <w:r w:rsidR="00947670">
          <w:rPr>
            <w:noProof/>
          </w:rPr>
          <w:t>Imbert and Portecop 2008</w:t>
        </w:r>
      </w:hyperlink>
      <w:r>
        <w:rPr>
          <w:noProof/>
        </w:rPr>
        <w:t>)</w:t>
      </w:r>
      <w:r>
        <w:fldChar w:fldCharType="end"/>
      </w:r>
      <w:r>
        <w:t xml:space="preserve">. Regeneration after hurricanes can be slow. For example, after a hurricane in </w:t>
      </w:r>
      <w:r w:rsidRPr="00D45D53">
        <w:t>Guadeloupe</w:t>
      </w:r>
      <w:r>
        <w:t xml:space="preserve"> the annual growth of those stems that survived was lower than in other forest types, up to 8 years after the hurricane </w:t>
      </w:r>
      <w:r>
        <w:fldChar w:fldCharType="begin"/>
      </w:r>
      <w:r>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fldChar w:fldCharType="separate"/>
      </w:r>
      <w:r>
        <w:rPr>
          <w:noProof/>
        </w:rPr>
        <w:t>(</w:t>
      </w:r>
      <w:hyperlink w:anchor="_ENREF_27" w:tooltip="Imbert, 2008 #492" w:history="1">
        <w:r w:rsidR="00947670">
          <w:rPr>
            <w:noProof/>
          </w:rPr>
          <w:t>Imbert and Portecop 2008</w:t>
        </w:r>
      </w:hyperlink>
      <w:r>
        <w:rPr>
          <w:noProof/>
        </w:rPr>
        <w:t>)</w:t>
      </w:r>
      <w:r>
        <w:fldChar w:fldCharType="end"/>
      </w:r>
      <w:r>
        <w:t xml:space="preserve">. Although Grenada lies to the south of the hurricane belt, since 1955 it has been hit by 3 hurricanes (1955: Janet Category 3; 2004: Ivan, Category 3; 2005: Emily, Category 1) </w:t>
      </w:r>
      <w:r>
        <w:fldChar w:fldCharType="begin"/>
      </w:r>
      <w:r>
        <w:instrText xml:space="preserve"> ADDIN EN.CITE &lt;EndNote&gt;&lt;Cite&gt;&lt;Author&gt;Wege&lt;/Author&gt;&lt;Year&gt;2008&lt;/Year&gt;&lt;RecNum&gt;488&lt;/RecNum&gt;&lt;DisplayText&gt;(Wege and Anadon-Irizarry 2008)&lt;/DisplayText&gt;&lt;record&gt;&lt;rec-number&gt;488&lt;/rec-number&gt;&lt;foreign-keys&gt;&lt;key app="EN" db-id="fspvvwa2qw9sedeteflvfvfcdvwrds2psxxe"&gt;488&lt;/key&gt;&lt;/foreign-keys&gt;&lt;ref-type name="Book"&gt;6&lt;/ref-type&gt;&lt;contributors&gt;&lt;authors&gt;&lt;author&gt;Wege, D. C.&lt;/author&gt;&lt;author&gt;Anadon-Irizarry, V. &lt;/author&gt;&lt;/authors&gt;&lt;/contributors&gt;&lt;titles&gt;&lt;title&gt;Important Bird Areas in the Caribbean: Key Sites for Conservation&lt;/title&gt;&lt;/titles&gt;&lt;dates&gt;&lt;year&gt;2008&lt;/year&gt;&lt;/dates&gt;&lt;publisher&gt;BirdLife International&lt;/publisher&gt;&lt;urls&gt;&lt;/urls&gt;&lt;/record&gt;&lt;/Cite&gt;&lt;/EndNote&gt;</w:instrText>
      </w:r>
      <w:r>
        <w:fldChar w:fldCharType="separate"/>
      </w:r>
      <w:r>
        <w:rPr>
          <w:noProof/>
        </w:rPr>
        <w:t>(</w:t>
      </w:r>
      <w:hyperlink w:anchor="_ENREF_60" w:tooltip="Wege, 2008 #488" w:history="1">
        <w:r w:rsidR="00947670">
          <w:rPr>
            <w:noProof/>
          </w:rPr>
          <w:t>Wege and Anadon-Irizarry 2008</w:t>
        </w:r>
      </w:hyperlink>
      <w:r>
        <w:rPr>
          <w:noProof/>
        </w:rPr>
        <w:t>)</w:t>
      </w:r>
      <w:r>
        <w:fldChar w:fldCharType="end"/>
      </w:r>
      <w:r>
        <w:t xml:space="preserve">. Hurricane Ivan </w:t>
      </w:r>
      <w:r>
        <w:lastRenderedPageBreak/>
        <w:t xml:space="preserve">caused significant damage to forests (). Even tropical storms and hurricanes that are not a direct hit, such as Hurricane Lenny in 1999 </w:t>
      </w:r>
      <w:r>
        <w:fldChar w:fldCharType="begin"/>
      </w:r>
      <w:r>
        <w:instrText xml:space="preserve"> ADDIN EN.CITE &lt;EndNote&gt;&lt;Cite&gt;&lt;Author&gt;Cambers&lt;/Author&gt;&lt;Year&gt;2009&lt;/Year&gt;&lt;RecNum&gt;512&lt;/RecNum&gt;&lt;DisplayText&gt;(Cambers 2009)&lt;/DisplayText&gt;&lt;record&gt;&lt;rec-number&gt;512&lt;/rec-number&gt;&lt;foreign-keys&gt;&lt;key app="EN" db-id="fspvvwa2qw9sedeteflvfvfcdvwrds2psxxe"&gt;512&lt;/key&gt;&lt;/foreign-keys&gt;&lt;ref-type name="Journal Article"&gt;17&lt;/ref-type&gt;&lt;contributors&gt;&lt;authors&gt;&lt;author&gt;Cambers, G.&lt;/author&gt;&lt;/authors&gt;&lt;/contributors&gt;&lt;titles&gt;&lt;title&gt;Caribbean beach changes and climate change adaptation&lt;/title&gt;&lt;secondary-title&gt;Aquatic Ecosystem Health &amp;amp; Management&lt;/secondary-title&gt;&lt;/titles&gt;&lt;periodical&gt;&lt;full-title&gt;Aquatic Ecosystem Health &amp;amp; Management&lt;/full-title&gt;&lt;abbr-1&gt;Aquat. Ecosyst. Health Manag.&lt;/abbr-1&gt;&lt;abbr-2&gt;Aquat Ecosyst Health Manag&lt;/abbr-2&gt;&lt;/periodical&gt;&lt;pages&gt;168-176&lt;/pages&gt;&lt;volume&gt;12&lt;/volume&gt;&lt;number&gt;2&lt;/number&gt;&lt;dates&gt;&lt;year&gt;2009&lt;/year&gt;&lt;/dates&gt;&lt;urls&gt;&lt;/urls&gt;&lt;/record&gt;&lt;/Cite&gt;&lt;/EndNote&gt;</w:instrText>
      </w:r>
      <w:r>
        <w:fldChar w:fldCharType="separate"/>
      </w:r>
      <w:r>
        <w:rPr>
          <w:noProof/>
        </w:rPr>
        <w:t>(</w:t>
      </w:r>
      <w:hyperlink w:anchor="_ENREF_12" w:tooltip="Cambers, 2009 #512" w:history="1">
        <w:r w:rsidR="00947670">
          <w:rPr>
            <w:noProof/>
          </w:rPr>
          <w:t>Cambers 2009</w:t>
        </w:r>
      </w:hyperlink>
      <w:r>
        <w:rPr>
          <w:noProof/>
        </w:rPr>
        <w:t>)</w:t>
      </w:r>
      <w:r>
        <w:fldChar w:fldCharType="end"/>
      </w:r>
      <w:r>
        <w:t xml:space="preserve">, can cause significant damage. </w:t>
      </w:r>
    </w:p>
    <w:p w:rsidR="004D71AA" w:rsidRDefault="004D71AA" w:rsidP="00CF5F8B">
      <w:pPr>
        <w:pStyle w:val="Heading3"/>
        <w:numPr>
          <w:ilvl w:val="1"/>
          <w:numId w:val="5"/>
        </w:numPr>
      </w:pPr>
      <w:r>
        <w:t xml:space="preserve">A note about Tropical Dry Forest Classification </w:t>
      </w:r>
    </w:p>
    <w:p w:rsidR="00524E29" w:rsidRDefault="004D71AA" w:rsidP="00CF5F8B">
      <w:r>
        <w:t xml:space="preserve">Historically, </w:t>
      </w:r>
      <w:r w:rsidR="002E02C2">
        <w:t xml:space="preserve">the </w:t>
      </w:r>
      <w:r w:rsidR="00321B3C">
        <w:t>definition</w:t>
      </w:r>
      <w:r w:rsidR="002E02C2">
        <w:t xml:space="preserve"> of </w:t>
      </w:r>
      <w:r>
        <w:t xml:space="preserve">tropical dry forests (TDF) </w:t>
      </w:r>
      <w:r w:rsidR="002E02C2">
        <w:t xml:space="preserve">has </w:t>
      </w:r>
      <w:r>
        <w:t xml:space="preserve">been notoriously </w:t>
      </w:r>
      <w:r w:rsidR="00D55C98">
        <w:t>subject to</w:t>
      </w:r>
      <w:r w:rsidR="002E02C2">
        <w:t xml:space="preserve"> wide interpretation. </w:t>
      </w:r>
      <w:r w:rsidR="000955C3">
        <w:t xml:space="preserve">Dry forests are often referred to as deciduous, but not all deciduous forests are dry and vice versa </w:t>
      </w:r>
      <w:r w:rsidR="000955C3">
        <w:fldChar w:fldCharType="begin"/>
      </w:r>
      <w:r w:rsidR="007D7C8E">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0955C3">
        <w:fldChar w:fldCharType="separate"/>
      </w:r>
      <w:r w:rsidR="000955C3">
        <w:rPr>
          <w:noProof/>
        </w:rPr>
        <w:t>(</w:t>
      </w:r>
      <w:hyperlink w:anchor="_ENREF_44" w:tooltip="Murphy, 1995 #504" w:history="1">
        <w:r w:rsidR="00947670">
          <w:rPr>
            <w:noProof/>
          </w:rPr>
          <w:t>Murphy and Lugo 1995</w:t>
        </w:r>
      </w:hyperlink>
      <w:r w:rsidR="000955C3">
        <w:rPr>
          <w:noProof/>
        </w:rPr>
        <w:t>)</w:t>
      </w:r>
      <w:r w:rsidR="000955C3">
        <w:fldChar w:fldCharType="end"/>
      </w:r>
      <w:r w:rsidR="000955C3">
        <w:t xml:space="preserve">. </w:t>
      </w:r>
      <w:r w:rsidR="00321B3C">
        <w:t xml:space="preserve">Pronounced seasonality in rainfall underpins the definition of TDF </w:t>
      </w:r>
      <w:r w:rsidR="00321B3C">
        <w:fldChar w:fldCharType="begin"/>
      </w:r>
      <w:r w:rsidR="00321B3C">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rsidR="00321B3C">
        <w:fldChar w:fldCharType="separate"/>
      </w:r>
      <w:r w:rsidR="00321B3C">
        <w:rPr>
          <w:noProof/>
        </w:rPr>
        <w:t>(</w:t>
      </w:r>
      <w:hyperlink w:anchor="_ENREF_40" w:tooltip="Miles, 2006 #495" w:history="1">
        <w:r w:rsidR="00947670">
          <w:rPr>
            <w:noProof/>
          </w:rPr>
          <w:t>Miles et al. 2006</w:t>
        </w:r>
      </w:hyperlink>
      <w:r w:rsidR="00321B3C">
        <w:rPr>
          <w:noProof/>
        </w:rPr>
        <w:t>)</w:t>
      </w:r>
      <w:r w:rsidR="00321B3C">
        <w:fldChar w:fldCharType="end"/>
      </w:r>
      <w:r w:rsidR="00D55C98">
        <w:t>, however, when trying to refine a classification system</w:t>
      </w:r>
      <w:r w:rsidR="00B22119">
        <w:t xml:space="preserve"> </w:t>
      </w:r>
      <w:r w:rsidR="00D55C98">
        <w:t>, such as by defining</w:t>
      </w:r>
      <w:r w:rsidR="00D55C98" w:rsidRPr="00D55C98">
        <w:t xml:space="preserve"> </w:t>
      </w:r>
      <w:r w:rsidR="00D55C98">
        <w:t xml:space="preserve">bioclimatic and </w:t>
      </w:r>
      <w:proofErr w:type="spellStart"/>
      <w:r w:rsidR="00D55C98">
        <w:t>phenological</w:t>
      </w:r>
      <w:proofErr w:type="spellEnd"/>
      <w:r w:rsidR="00D55C98">
        <w:t xml:space="preserve"> characteristics, the definition of TDF often includes grasslands, savannahs and moist forest </w:t>
      </w:r>
      <w:r w:rsidR="00D55C98">
        <w:fldChar w:fldCharType="begin"/>
      </w:r>
      <w:r w:rsidR="00D55C98">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rsidR="00D55C98">
        <w:fldChar w:fldCharType="separate"/>
      </w:r>
      <w:r w:rsidR="00D55C98">
        <w:rPr>
          <w:noProof/>
        </w:rPr>
        <w:t>(</w:t>
      </w:r>
      <w:hyperlink w:anchor="_ENREF_48" w:tooltip="Portillo-Quintero, 2010 #489" w:history="1">
        <w:r w:rsidR="00947670">
          <w:rPr>
            <w:noProof/>
          </w:rPr>
          <w:t>Portillo-Quintero and Sánchez-Azofeifa 2010</w:t>
        </w:r>
      </w:hyperlink>
      <w:r w:rsidR="00D55C98">
        <w:rPr>
          <w:noProof/>
        </w:rPr>
        <w:t>)</w:t>
      </w:r>
      <w:r w:rsidR="00D55C98">
        <w:fldChar w:fldCharType="end"/>
      </w:r>
      <w:r w:rsidR="00D55C98">
        <w:t xml:space="preserve">. Under the </w:t>
      </w:r>
      <w:proofErr w:type="spellStart"/>
      <w:r w:rsidR="00D55C98">
        <w:t>Holdridge</w:t>
      </w:r>
      <w:proofErr w:type="spellEnd"/>
      <w:r w:rsidR="002E02C2">
        <w:t xml:space="preserve"> life zone classification, </w:t>
      </w:r>
      <w:r w:rsidR="00D55C98">
        <w:t>a widely-referenced system</w:t>
      </w:r>
      <w:r w:rsidR="00282A37">
        <w:t xml:space="preserve"> using geo-climatic factors</w:t>
      </w:r>
      <w:r w:rsidR="00D55C98">
        <w:t xml:space="preserve">, </w:t>
      </w:r>
      <w:r w:rsidR="002E02C2">
        <w:t xml:space="preserve">TDF occur when the mean </w:t>
      </w:r>
      <w:r w:rsidR="002E02C2" w:rsidRPr="002D4AC2">
        <w:t xml:space="preserve">annual </w:t>
      </w:r>
      <w:proofErr w:type="spellStart"/>
      <w:r w:rsidR="002E02C2" w:rsidRPr="002D4AC2">
        <w:t>biotemperature</w:t>
      </w:r>
      <w:proofErr w:type="spellEnd"/>
      <w:r w:rsidR="002E02C2" w:rsidRPr="002D4AC2">
        <w:t xml:space="preserve"> is higher than 17</w:t>
      </w:r>
      <w:r w:rsidR="002E02C2">
        <w:t>°</w:t>
      </w:r>
      <w:r w:rsidR="002E02C2" w:rsidRPr="002D4AC2">
        <w:t>C, where mean annual</w:t>
      </w:r>
      <w:r w:rsidR="002E02C2">
        <w:t xml:space="preserve"> </w:t>
      </w:r>
      <w:r w:rsidR="002E02C2" w:rsidRPr="002D4AC2">
        <w:t>rainfall is 250-2000 mm, and where the annual ratio of potential</w:t>
      </w:r>
      <w:r w:rsidR="002E02C2">
        <w:t xml:space="preserve"> evapotranspiration to precipitation</w:t>
      </w:r>
      <w:r w:rsidR="002E02C2" w:rsidRPr="002D4AC2">
        <w:t xml:space="preserve"> exceeds unity</w:t>
      </w:r>
      <w:r w:rsidR="002E02C2">
        <w:t xml:space="preserve"> </w:t>
      </w:r>
      <w:r w:rsidR="002E02C2" w:rsidRPr="00524E29">
        <w:fldChar w:fldCharType="begin"/>
      </w:r>
      <w:r w:rsidR="002E02C2" w:rsidRPr="00524E29">
        <w:instrText xml:space="preserve"> ADDIN EN.CITE &lt;EndNote&gt;&lt;Cite&gt;&lt;Author&gt;Murphy&lt;/Author&gt;&lt;Year&gt;1986&lt;/Year&gt;&lt;RecNum&gt;493&lt;/RecNum&gt;&lt;DisplayText&gt;(Murphy and Lugo 198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EndNote&gt;</w:instrText>
      </w:r>
      <w:r w:rsidR="002E02C2" w:rsidRPr="00524E29">
        <w:fldChar w:fldCharType="separate"/>
      </w:r>
      <w:r w:rsidR="002E02C2" w:rsidRPr="00524E29">
        <w:rPr>
          <w:noProof/>
        </w:rPr>
        <w:t>(</w:t>
      </w:r>
      <w:hyperlink w:anchor="_ENREF_43" w:tooltip="Murphy, 1986 #493" w:history="1">
        <w:r w:rsidR="00947670" w:rsidRPr="00524E29">
          <w:rPr>
            <w:noProof/>
          </w:rPr>
          <w:t>Murphy and Lugo 1986</w:t>
        </w:r>
      </w:hyperlink>
      <w:r w:rsidR="002E02C2" w:rsidRPr="00524E29">
        <w:rPr>
          <w:noProof/>
        </w:rPr>
        <w:t>)</w:t>
      </w:r>
      <w:r w:rsidR="002E02C2" w:rsidRPr="00524E29">
        <w:fldChar w:fldCharType="end"/>
      </w:r>
      <w:r w:rsidR="00524E29" w:rsidRPr="00524E29">
        <w:t xml:space="preserve">. </w:t>
      </w:r>
      <w:r w:rsidR="00D55C98" w:rsidRPr="00524E29">
        <w:t>Another</w:t>
      </w:r>
      <w:r w:rsidR="00D55C98">
        <w:t xml:space="preserve"> </w:t>
      </w:r>
      <w:r w:rsidR="006840EA">
        <w:t>well-</w:t>
      </w:r>
      <w:r w:rsidR="00D55C98">
        <w:t xml:space="preserve">cited system, that of WWF’s </w:t>
      </w:r>
      <w:r w:rsidR="00D55C98" w:rsidRPr="00D55C98">
        <w:t>Terrestr</w:t>
      </w:r>
      <w:r w:rsidR="002B1E07">
        <w:t>ial Ecoregions of the World</w:t>
      </w:r>
      <w:r w:rsidR="007D7C8E">
        <w:t xml:space="preserve"> </w:t>
      </w:r>
      <w:r w:rsidR="00B92245">
        <w:t xml:space="preserve">is based on </w:t>
      </w:r>
      <w:r w:rsidR="00B92245" w:rsidRPr="00282A37">
        <w:t>geo-climatic and biotic factors</w:t>
      </w:r>
      <w:r w:rsidR="00B92245">
        <w:t>, including biogeographic information and distributions of both plant and animal species</w:t>
      </w:r>
      <w:r w:rsidR="002502C9">
        <w:t>, which defines TDF as one biome, Tropical and Subtropical Dry Forest</w:t>
      </w:r>
      <w:r w:rsidR="00B92245">
        <w:t xml:space="preserve"> </w:t>
      </w:r>
      <w:r w:rsidR="007D7C8E">
        <w:fldChar w:fldCharType="begin"/>
      </w:r>
      <w:r w:rsidR="007D7C8E">
        <w:instrText xml:space="preserve"> ADDIN EN.CITE &lt;EndNote&gt;&lt;Cite&gt;&lt;Author&gt;Olson&lt;/Author&gt;&lt;Year&gt;2001&lt;/Year&gt;&lt;RecNum&gt;506&lt;/RecNum&gt;&lt;DisplayText&gt;(Olson et al. 2001)&lt;/DisplayText&gt;&lt;record&gt;&lt;rec-number&gt;506&lt;/rec-number&gt;&lt;foreign-keys&gt;&lt;key app="EN" db-id="fspvvwa2qw9sedeteflvfvfcdvwrds2psxxe"&gt;506&lt;/key&gt;&lt;/foreign-keys&gt;&lt;ref-type name="Journal Article"&gt;17&lt;/ref-type&gt;&lt;contributors&gt;&lt;authors&gt;&lt;author&gt;Olson, D.M.&lt;/author&gt;&lt;author&gt;Dinerstein, E.&lt;/author&gt;&lt;author&gt;Wikramanayake, E.D.&lt;/author&gt;&lt;author&gt;Burgess, N.D.&lt;/author&gt;&lt;author&gt;Powell, G.V.N.&lt;/author&gt;&lt;author&gt;Underwood, E.C.&lt;/author&gt;&lt;author&gt;D’Amico, J.A.&lt;/author&gt;&lt;author&gt;Itoua, I.&lt;/author&gt;&lt;author&gt;Strand, H.E.&lt;/author&gt;&lt;author&gt;Morrison, J.C.&lt;/author&gt;&lt;author&gt;Loucks, C.J.&lt;/author&gt;&lt;author&gt;Allnutt, T.F.&lt;/author&gt;&lt;author&gt;Ricketts, T.H.&lt;/author&gt;&lt;author&gt;Kura, Y.&lt;/author&gt;&lt;author&gt;Lamoreux, J.F.&lt;/author&gt;&lt;author&gt;Wettengel, W.W.&lt;/author&gt;&lt;author&gt;Hedao, P.&lt;/author&gt;&lt;author&gt;Kassem, K.R.&lt;/author&gt;&lt;/authors&gt;&lt;/contributors&gt;&lt;titles&gt;&lt;title&gt;Terrestrial ecoregions of the world: a new map of life on Earth&lt;/title&gt;&lt;secondary-title&gt;BioScience&lt;/secondary-title&gt;&lt;/titles&gt;&lt;periodical&gt;&lt;full-title&gt;BioScience&lt;/full-title&gt;&lt;/periodical&gt;&lt;pages&gt;933–938&lt;/pages&gt;&lt;volume&gt;51&lt;/volume&gt;&lt;number&gt;11&lt;/number&gt;&lt;dates&gt;&lt;year&gt;2001&lt;/year&gt;&lt;/dates&gt;&lt;urls&gt;&lt;/urls&gt;&lt;/record&gt;&lt;/Cite&gt;&lt;/EndNote&gt;</w:instrText>
      </w:r>
      <w:r w:rsidR="007D7C8E">
        <w:fldChar w:fldCharType="separate"/>
      </w:r>
      <w:r w:rsidR="007D7C8E">
        <w:rPr>
          <w:noProof/>
        </w:rPr>
        <w:t>(</w:t>
      </w:r>
      <w:hyperlink w:anchor="_ENREF_46" w:tooltip="Olson, 2001 #506" w:history="1">
        <w:r w:rsidR="00947670">
          <w:rPr>
            <w:noProof/>
          </w:rPr>
          <w:t>Olson et al. 2001</w:t>
        </w:r>
      </w:hyperlink>
      <w:r w:rsidR="007D7C8E">
        <w:rPr>
          <w:noProof/>
        </w:rPr>
        <w:t>)</w:t>
      </w:r>
      <w:r w:rsidR="007D7C8E">
        <w:fldChar w:fldCharType="end"/>
      </w:r>
      <w:r w:rsidR="006840EA">
        <w:t xml:space="preserve">. </w:t>
      </w:r>
      <w:r w:rsidR="00282A37">
        <w:t>O</w:t>
      </w:r>
      <w:r w:rsidR="006840EA">
        <w:t>ther classification systems</w:t>
      </w:r>
      <w:r w:rsidR="00282A37">
        <w:t xml:space="preserve"> are based on the distribution and composition of major plant communities</w:t>
      </w:r>
      <w:r w:rsidR="006840EA">
        <w:t xml:space="preserve"> </w:t>
      </w:r>
      <w:r w:rsidR="00282A37">
        <w:fldChar w:fldCharType="begin"/>
      </w:r>
      <w:r w:rsidR="00282A37">
        <w:instrText xml:space="preserve"> ADDIN EN.CITE &lt;EndNote&gt;&lt;Cite&gt;&lt;Author&gt;Beard&lt;/Author&gt;&lt;Year&gt;1949&lt;/Year&gt;&lt;RecNum&gt;501&lt;/RecNum&gt;&lt;Prefix&gt;e.g. &lt;/Prefix&gt;&lt;DisplayText&gt;(e.g. Beard 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rsidR="00282A37">
        <w:fldChar w:fldCharType="separate"/>
      </w:r>
      <w:r w:rsidR="00282A37">
        <w:rPr>
          <w:noProof/>
        </w:rPr>
        <w:t>(</w:t>
      </w:r>
      <w:hyperlink w:anchor="_ENREF_5" w:tooltip="Beard, 1949 #501" w:history="1">
        <w:r w:rsidR="00947670">
          <w:rPr>
            <w:noProof/>
          </w:rPr>
          <w:t>e.g. Beard 1949</w:t>
        </w:r>
      </w:hyperlink>
      <w:r w:rsidR="00282A37">
        <w:rPr>
          <w:noProof/>
        </w:rPr>
        <w:t>)</w:t>
      </w:r>
      <w:r w:rsidR="00282A37">
        <w:fldChar w:fldCharType="end"/>
      </w:r>
      <w:r w:rsidR="00282A37">
        <w:t xml:space="preserve"> or hierarchical systems of </w:t>
      </w:r>
      <w:r w:rsidR="00282A37" w:rsidRPr="00282A37">
        <w:t>geo-climatic and biotic factors</w:t>
      </w:r>
      <w:r w:rsidR="00642C2B">
        <w:t xml:space="preserve"> ()</w:t>
      </w:r>
      <w:r w:rsidR="00B92245">
        <w:t>. In terms of TDF definition, a</w:t>
      </w:r>
      <w:r w:rsidR="006840EA">
        <w:t>ll</w:t>
      </w:r>
      <w:r w:rsidR="00282A37">
        <w:t xml:space="preserve"> these systems</w:t>
      </w:r>
      <w:r w:rsidR="006840EA">
        <w:t xml:space="preserve"> </w:t>
      </w:r>
      <w:r w:rsidR="002B1E07">
        <w:t>overlap to some degree, but have differing number of biomes</w:t>
      </w:r>
      <w:r w:rsidR="00011545">
        <w:t xml:space="preserve"> for TDF</w:t>
      </w:r>
      <w:r w:rsidR="004C5B7D">
        <w:t xml:space="preserve">, </w:t>
      </w:r>
      <w:r w:rsidR="00524E29">
        <w:t xml:space="preserve">thus impeding </w:t>
      </w:r>
      <w:r w:rsidR="00524E29" w:rsidRPr="00524E29">
        <w:t>comparison</w:t>
      </w:r>
      <w:r w:rsidR="00524E29">
        <w:t>s</w:t>
      </w:r>
      <w:r w:rsidR="00524E29" w:rsidRPr="00524E29">
        <w:t xml:space="preserve"> </w:t>
      </w:r>
      <w:r w:rsidR="006840EA">
        <w:fldChar w:fldCharType="begin"/>
      </w:r>
      <w:r w:rsidR="006840EA">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rsidR="006840EA">
        <w:fldChar w:fldCharType="separate"/>
      </w:r>
      <w:r w:rsidR="006840EA">
        <w:rPr>
          <w:noProof/>
        </w:rPr>
        <w:t>(</w:t>
      </w:r>
      <w:hyperlink w:anchor="_ENREF_48" w:tooltip="Portillo-Quintero, 2010 #489" w:history="1">
        <w:r w:rsidR="00947670">
          <w:rPr>
            <w:noProof/>
          </w:rPr>
          <w:t>Portillo-Quintero and Sánchez-Azofeifa 2010</w:t>
        </w:r>
      </w:hyperlink>
      <w:r w:rsidR="006840EA">
        <w:rPr>
          <w:noProof/>
        </w:rPr>
        <w:t>)</w:t>
      </w:r>
      <w:r w:rsidR="006840EA">
        <w:fldChar w:fldCharType="end"/>
      </w:r>
      <w:r w:rsidR="00B536D6">
        <w:t>. M</w:t>
      </w:r>
      <w:r w:rsidR="00524E29">
        <w:t>any do not do not have the detail required to be useful at a</w:t>
      </w:r>
      <w:r w:rsidR="00524E29" w:rsidRPr="00524E29">
        <w:t xml:space="preserve"> local scale</w:t>
      </w:r>
      <w:r w:rsidR="00524E29">
        <w:t xml:space="preserve"> </w:t>
      </w:r>
      <w:r w:rsidR="00524E29">
        <w:fldChar w:fldCharType="begin"/>
      </w:r>
      <w:r w:rsidR="00524E29">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rsidR="00524E29">
        <w:fldChar w:fldCharType="separate"/>
      </w:r>
      <w:r w:rsidR="00524E29">
        <w:rPr>
          <w:noProof/>
        </w:rPr>
        <w:t>(</w:t>
      </w:r>
      <w:hyperlink w:anchor="_ENREF_40" w:tooltip="Miles, 2006 #495" w:history="1">
        <w:r w:rsidR="00947670">
          <w:rPr>
            <w:noProof/>
          </w:rPr>
          <w:t>Miles et al. 2006</w:t>
        </w:r>
      </w:hyperlink>
      <w:r w:rsidR="00524E29">
        <w:rPr>
          <w:noProof/>
        </w:rPr>
        <w:t>)</w:t>
      </w:r>
      <w:r w:rsidR="00524E29">
        <w:fldChar w:fldCharType="end"/>
      </w:r>
      <w:r w:rsidR="00B536D6">
        <w:t xml:space="preserve"> and are often</w:t>
      </w:r>
      <w:r w:rsidR="00947670" w:rsidRPr="00B536D6">
        <w:t xml:space="preserve"> deemed b</w:t>
      </w:r>
      <w:r w:rsidR="00B536D6">
        <w:t xml:space="preserve">iased due to the subjectivity of </w:t>
      </w:r>
      <w:r w:rsidR="003D09AE">
        <w:t xml:space="preserve">research teams (). </w:t>
      </w:r>
    </w:p>
    <w:p w:rsidR="00ED2529" w:rsidRPr="00ED2529" w:rsidRDefault="00ED2529" w:rsidP="00DC4491"/>
    <w:p w:rsidR="002C1AC3" w:rsidRDefault="005A4168" w:rsidP="00CF5F8B">
      <w:pPr>
        <w:pStyle w:val="Heading3"/>
        <w:numPr>
          <w:ilvl w:val="1"/>
          <w:numId w:val="11"/>
        </w:numPr>
      </w:pPr>
      <w:r>
        <w:t xml:space="preserve">Classification systems for </w:t>
      </w:r>
      <w:r w:rsidR="007E6A4E">
        <w:t xml:space="preserve">TDF in </w:t>
      </w:r>
      <w:r w:rsidR="002C1AC3">
        <w:t>Grenada</w:t>
      </w:r>
      <w:r w:rsidR="00FD0589">
        <w:t xml:space="preserve"> and the Caribbean</w:t>
      </w:r>
    </w:p>
    <w:p w:rsidR="009F2286" w:rsidRDefault="001A68A7" w:rsidP="009F356E">
      <w:r>
        <w:t xml:space="preserve">No </w:t>
      </w:r>
      <w:r w:rsidR="000010D1">
        <w:t xml:space="preserve">systematic, </w:t>
      </w:r>
      <w:r>
        <w:t>detailed v</w:t>
      </w:r>
      <w:r w:rsidR="000010D1">
        <w:t>egetation classification system</w:t>
      </w:r>
      <w:r>
        <w:t xml:space="preserve"> exist</w:t>
      </w:r>
      <w:r w:rsidR="000010D1">
        <w:t>s that covers the entirety of</w:t>
      </w:r>
      <w:r>
        <w:t xml:space="preserve"> the </w:t>
      </w:r>
      <w:r w:rsidR="000010D1">
        <w:t xml:space="preserve">insular </w:t>
      </w:r>
      <w:r>
        <w:t>Caribbean</w:t>
      </w:r>
      <w:r w:rsidR="0033096E">
        <w:t>. Applying global systems is a particular</w:t>
      </w:r>
      <w:r w:rsidR="009F2286">
        <w:t xml:space="preserve"> </w:t>
      </w:r>
      <w:r w:rsidR="0033096E">
        <w:t>c</w:t>
      </w:r>
      <w:r w:rsidR="009F2286">
        <w:t xml:space="preserve">hallenge for the Caribbean </w:t>
      </w:r>
      <w:r w:rsidR="003469BD">
        <w:t xml:space="preserve">as </w:t>
      </w:r>
      <w:r w:rsidR="0033096E">
        <w:t>these systems</w:t>
      </w:r>
      <w:r w:rsidR="003469BD">
        <w:t xml:space="preserve"> tend to be too coarse to take into account </w:t>
      </w:r>
      <w:r w:rsidR="009F2286">
        <w:t>the complex topography</w:t>
      </w:r>
      <w:r w:rsidR="0033096E">
        <w:t xml:space="preserve"> </w:t>
      </w:r>
      <w:r w:rsidR="005834A7">
        <w:t>and steep environmental gradients</w:t>
      </w:r>
      <w:r w:rsidR="009F2286">
        <w:t xml:space="preserve"> of the islands</w:t>
      </w:r>
      <w:r w:rsidR="0033096E">
        <w:t xml:space="preserve"> </w:t>
      </w:r>
      <w:r w:rsidR="005834A7">
        <w:t>that</w:t>
      </w:r>
      <w:r w:rsidR="0033096E">
        <w:t xml:space="preserve"> results in varied, frequently changing vegetation formations </w:t>
      </w:r>
      <w:r w:rsidR="0033096E">
        <w:fldChar w:fldCharType="begin"/>
      </w:r>
      <w:r w:rsidR="0033096E">
        <w:instrText xml:space="preserve"> ADDIN EN.CITE &lt;EndNote&gt;&lt;Cite&gt;&lt;Author&gt;Helmer&lt;/Author&gt;&lt;Year&gt;2002&lt;/Year&gt;&lt;RecNum&gt;505&lt;/RecNum&gt;&lt;DisplayText&gt;(Helmer et al. 2002)&lt;/DisplayText&gt;&lt;record&gt;&lt;rec-number&gt;505&lt;/rec-number&gt;&lt;foreign-keys&gt;&lt;key app="EN" db-id="fspvvwa2qw9sedeteflvfvfcdvwrds2psxxe"&gt;505&lt;/key&gt;&lt;/foreign-keys&gt;&lt;ref-type name="Journal Article"&gt;17&lt;/ref-type&gt;&lt;contributors&gt;&lt;authors&gt;&lt;author&gt;Helmer, E. H.&lt;/author&gt;&lt;author&gt;Ramos, O.&lt;/author&gt;&lt;author&gt;López, T. del M.&lt;/author&gt;&lt;author&gt;Quiñones, M.&lt;/author&gt;&lt;author&gt;Diaz, W.&lt;/author&gt;&lt;/authors&gt;&lt;/contributors&gt;&lt;titles&gt;&lt;title&gt;Mapping the forest type and land cover of Puerto Rico, a component of the Caribbean Biodiversity Hotspot&lt;/title&gt;&lt;secondary-title&gt;Caribbean Journal of Science&lt;/secondary-title&gt;&lt;/titles&gt;&lt;periodical&gt;&lt;full-title&gt;Caribbean Journal of Science&lt;/full-title&gt;&lt;/periodical&gt;&lt;pages&gt;165-183&lt;/pages&gt;&lt;volume&gt;38&lt;/volume&gt;&lt;number&gt;3-4&lt;/number&gt;&lt;dates&gt;&lt;year&gt;2002&lt;/year&gt;&lt;/dates&gt;&lt;urls&gt;&lt;/urls&gt;&lt;/record&gt;&lt;/Cite&gt;&lt;/EndNote&gt;</w:instrText>
      </w:r>
      <w:r w:rsidR="0033096E">
        <w:fldChar w:fldCharType="separate"/>
      </w:r>
      <w:r w:rsidR="0033096E">
        <w:rPr>
          <w:noProof/>
        </w:rPr>
        <w:t>(</w:t>
      </w:r>
      <w:hyperlink w:anchor="_ENREF_25" w:tooltip="Helmer, 2002 #505" w:history="1">
        <w:r w:rsidR="00947670">
          <w:rPr>
            <w:noProof/>
          </w:rPr>
          <w:t>Helmer et al. 2002</w:t>
        </w:r>
      </w:hyperlink>
      <w:r w:rsidR="0033096E">
        <w:rPr>
          <w:noProof/>
        </w:rPr>
        <w:t>)</w:t>
      </w:r>
      <w:r w:rsidR="0033096E">
        <w:fldChar w:fldCharType="end"/>
      </w:r>
      <w:r w:rsidR="0033096E">
        <w:t xml:space="preserve">. </w:t>
      </w:r>
    </w:p>
    <w:p w:rsidR="00AF6374" w:rsidRDefault="000010D1" w:rsidP="009F356E">
      <w:r>
        <w:t>Given th</w:t>
      </w:r>
      <w:r w:rsidR="00283F49">
        <w:t xml:space="preserve">e </w:t>
      </w:r>
      <w:r>
        <w:t>caveat</w:t>
      </w:r>
      <w:r w:rsidR="00283F49" w:rsidRPr="00283F49">
        <w:t xml:space="preserve"> </w:t>
      </w:r>
      <w:r w:rsidR="00283F49">
        <w:t>above</w:t>
      </w:r>
      <w:r>
        <w:t>, t</w:t>
      </w:r>
      <w:r w:rsidR="0028349B">
        <w:t>here are a number of</w:t>
      </w:r>
      <w:r w:rsidR="0013100D">
        <w:t xml:space="preserve"> forest classification systems </w:t>
      </w:r>
      <w:r w:rsidR="0028349B">
        <w:t xml:space="preserve">that are relevant for Grenada. One of the earliest, and still applicable, is Beard’s </w:t>
      </w:r>
      <w:r w:rsidR="0028349B">
        <w:fldChar w:fldCharType="begin"/>
      </w:r>
      <w:r w:rsidR="0028349B">
        <w:instrText xml:space="preserve"> ADDIN EN.CITE &lt;EndNote&gt;&lt;Cite ExcludeAuth="1"&gt;&lt;Author&gt;Beard&lt;/Author&gt;&lt;Year&gt;1949&lt;/Year&gt;&lt;RecNum&gt;501&lt;/RecNum&gt;&lt;DisplayText&gt;(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rsidR="0028349B">
        <w:fldChar w:fldCharType="separate"/>
      </w:r>
      <w:r w:rsidR="0028349B">
        <w:rPr>
          <w:noProof/>
        </w:rPr>
        <w:t>(</w:t>
      </w:r>
      <w:hyperlink w:anchor="_ENREF_5" w:tooltip="Beard, 1949 #501" w:history="1">
        <w:r w:rsidR="00947670">
          <w:rPr>
            <w:noProof/>
          </w:rPr>
          <w:t>1949</w:t>
        </w:r>
      </w:hyperlink>
      <w:r w:rsidR="0028349B">
        <w:rPr>
          <w:noProof/>
        </w:rPr>
        <w:t>)</w:t>
      </w:r>
      <w:r w:rsidR="0028349B">
        <w:fldChar w:fldCharType="end"/>
      </w:r>
      <w:r w:rsidR="008B6FF7">
        <w:t xml:space="preserve"> classification system for </w:t>
      </w:r>
      <w:r w:rsidR="0028349B">
        <w:t xml:space="preserve">the </w:t>
      </w:r>
      <w:r w:rsidR="0013100D">
        <w:t>Windward and Leeward Islands</w:t>
      </w:r>
      <w:r w:rsidR="008B6FF7">
        <w:t>, based on floristic, physiognomy and habitat categories</w:t>
      </w:r>
      <w:r w:rsidR="00642C2B">
        <w:t xml:space="preserve"> to define ‘forest formations’</w:t>
      </w:r>
      <w:r w:rsidR="008B6FF7">
        <w:t xml:space="preserve">. Within this system, </w:t>
      </w:r>
      <w:r w:rsidR="0021403E">
        <w:t xml:space="preserve">Beard </w:t>
      </w:r>
      <w:r w:rsidR="0021403E">
        <w:fldChar w:fldCharType="begin"/>
      </w:r>
      <w:r w:rsidR="0021403E">
        <w:instrText xml:space="preserve"> ADDIN EN.CITE &lt;EndNote&gt;&lt;Cite ExcludeAuth="1"&gt;&lt;Author&gt;Beard&lt;/Author&gt;&lt;Year&gt;1949&lt;/Year&gt;&lt;RecNum&gt;501&lt;/RecNum&gt;&lt;DisplayText&gt;(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rsidR="0021403E">
        <w:fldChar w:fldCharType="separate"/>
      </w:r>
      <w:r w:rsidR="0021403E">
        <w:rPr>
          <w:noProof/>
        </w:rPr>
        <w:t>(</w:t>
      </w:r>
      <w:hyperlink w:anchor="_ENREF_5" w:tooltip="Beard, 1949 #501" w:history="1">
        <w:r w:rsidR="00947670">
          <w:rPr>
            <w:noProof/>
          </w:rPr>
          <w:t>1949</w:t>
        </w:r>
      </w:hyperlink>
      <w:r w:rsidR="0021403E">
        <w:rPr>
          <w:noProof/>
        </w:rPr>
        <w:t>)</w:t>
      </w:r>
      <w:r w:rsidR="0021403E">
        <w:fldChar w:fldCharType="end"/>
      </w:r>
      <w:r w:rsidR="0021403E">
        <w:t xml:space="preserve"> describes TDF in Grenada as ‘Dry Scrub Woodland</w:t>
      </w:r>
      <w:r w:rsidR="000955C3">
        <w:t>’</w:t>
      </w:r>
      <w:r w:rsidR="00DA1BBE">
        <w:t xml:space="preserve"> (</w:t>
      </w:r>
      <w:r w:rsidR="00DA1BBE">
        <w:fldChar w:fldCharType="begin"/>
      </w:r>
      <w:r w:rsidR="00DA1BBE">
        <w:instrText xml:space="preserve"> REF _Ref390769251 \h </w:instrText>
      </w:r>
      <w:r w:rsidR="00DA1BBE">
        <w:fldChar w:fldCharType="separate"/>
      </w:r>
      <w:r w:rsidR="00DA1BBE">
        <w:t xml:space="preserve">Figure </w:t>
      </w:r>
      <w:r w:rsidR="00DA1BBE">
        <w:rPr>
          <w:noProof/>
        </w:rPr>
        <w:t>1</w:t>
      </w:r>
      <w:r w:rsidR="00DA1BBE">
        <w:fldChar w:fldCharType="end"/>
      </w:r>
      <w:r w:rsidR="00DA1BBE">
        <w:t>)</w:t>
      </w:r>
      <w:r w:rsidR="008B6FF7">
        <w:t xml:space="preserve">. </w:t>
      </w:r>
      <w:r w:rsidR="00AF6374">
        <w:t xml:space="preserve">In Grenada, three forest formations fall under Beard’s dry scrub woodland classification. Semi-evergreen Seasonal forests are mainly found in the west of the island, on steep slopes, with a canopy reaching 12-17m. Due to the terrain, older trees remain, although there has been charcoal extraction </w:t>
      </w:r>
      <w:r w:rsidR="00AF6374">
        <w:fldChar w:fldCharType="begin"/>
      </w:r>
      <w:r w:rsidR="00AF6374">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AF6374">
        <w:fldChar w:fldCharType="separate"/>
      </w:r>
      <w:r w:rsidR="00AF6374">
        <w:rPr>
          <w:noProof/>
        </w:rPr>
        <w:t>(</w:t>
      </w:r>
      <w:hyperlink w:anchor="_ENREF_51" w:tooltip="Rivera Lugo, 2005 #483" w:history="1">
        <w:r w:rsidR="00947670">
          <w:rPr>
            <w:noProof/>
          </w:rPr>
          <w:t>Rivera Lugo 2005</w:t>
        </w:r>
      </w:hyperlink>
      <w:r w:rsidR="00AF6374">
        <w:rPr>
          <w:noProof/>
        </w:rPr>
        <w:t>)</w:t>
      </w:r>
      <w:r w:rsidR="00AF6374">
        <w:fldChar w:fldCharType="end"/>
      </w:r>
      <w:r w:rsidR="00AF6374">
        <w:t xml:space="preserve">. Deciduous Seasonal Forests have a canopy of 10-15m and are found on varying steepness of slopes and is dominated by naked </w:t>
      </w:r>
      <w:proofErr w:type="spellStart"/>
      <w:r w:rsidR="00AF6374">
        <w:t>indian</w:t>
      </w:r>
      <w:proofErr w:type="spellEnd"/>
      <w:r w:rsidR="00AF6374">
        <w:t xml:space="preserve"> </w:t>
      </w:r>
      <w:proofErr w:type="spellStart"/>
      <w:r w:rsidR="00AF6374" w:rsidRPr="00EF778B">
        <w:rPr>
          <w:i/>
        </w:rPr>
        <w:t>Bursera</w:t>
      </w:r>
      <w:proofErr w:type="spellEnd"/>
      <w:r w:rsidR="00AF6374" w:rsidRPr="00EF778B">
        <w:rPr>
          <w:i/>
        </w:rPr>
        <w:t xml:space="preserve"> </w:t>
      </w:r>
      <w:proofErr w:type="spellStart"/>
      <w:r w:rsidR="00AF6374" w:rsidRPr="00EF778B">
        <w:rPr>
          <w:i/>
        </w:rPr>
        <w:t>simaruba</w:t>
      </w:r>
      <w:proofErr w:type="spellEnd"/>
      <w:r w:rsidR="00AF6374">
        <w:t xml:space="preserve"> </w:t>
      </w:r>
      <w:r w:rsidR="00AF6374">
        <w:fldChar w:fldCharType="begin"/>
      </w:r>
      <w:r w:rsidR="00AF6374">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AF6374">
        <w:fldChar w:fldCharType="separate"/>
      </w:r>
      <w:r w:rsidR="00AF6374">
        <w:rPr>
          <w:noProof/>
        </w:rPr>
        <w:t>(</w:t>
      </w:r>
      <w:hyperlink w:anchor="_ENREF_51" w:tooltip="Rivera Lugo, 2005 #483" w:history="1">
        <w:r w:rsidR="00947670">
          <w:rPr>
            <w:noProof/>
          </w:rPr>
          <w:t>Rivera Lugo 2005</w:t>
        </w:r>
      </w:hyperlink>
      <w:r w:rsidR="00AF6374">
        <w:rPr>
          <w:noProof/>
        </w:rPr>
        <w:t>)</w:t>
      </w:r>
      <w:r w:rsidR="00AF6374">
        <w:fldChar w:fldCharType="end"/>
      </w:r>
      <w:r w:rsidR="00AF6374">
        <w:t xml:space="preserve">. Thorn Woodland reaches a height of 5-10m and is found on degraded and eroded slopes, often colonised by non-native species </w:t>
      </w:r>
      <w:r w:rsidR="00AF6374">
        <w:fldChar w:fldCharType="begin"/>
      </w:r>
      <w:r w:rsidR="00AF6374">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AF6374">
        <w:fldChar w:fldCharType="separate"/>
      </w:r>
      <w:r w:rsidR="00AF6374">
        <w:rPr>
          <w:noProof/>
        </w:rPr>
        <w:t>(</w:t>
      </w:r>
      <w:hyperlink w:anchor="_ENREF_51" w:tooltip="Rivera Lugo, 2005 #483" w:history="1">
        <w:r w:rsidR="00947670">
          <w:rPr>
            <w:noProof/>
          </w:rPr>
          <w:t>Rivera Lugo 2005</w:t>
        </w:r>
      </w:hyperlink>
      <w:r w:rsidR="00AF6374">
        <w:rPr>
          <w:noProof/>
        </w:rPr>
        <w:t>)</w:t>
      </w:r>
      <w:r w:rsidR="00AF6374">
        <w:fldChar w:fldCharType="end"/>
      </w:r>
      <w:r w:rsidR="00AF6374">
        <w:t xml:space="preserve">. </w:t>
      </w:r>
    </w:p>
    <w:p w:rsidR="00D146BE" w:rsidRPr="00D146BE" w:rsidRDefault="003478B5" w:rsidP="009F356E">
      <w:r>
        <w:t xml:space="preserve">While Beard’s system is still useful, it is too coarse to predict environmentally-drive change in vegetation </w:t>
      </w:r>
      <w:r>
        <w:fldChar w:fldCharType="begin"/>
      </w:r>
      <w:r>
        <w:instrText xml:space="preserve"> ADDIN EN.CITE &lt;EndNote&gt;&lt;Cite&gt;&lt;Author&gt;Helmer&lt;/Author&gt;&lt;Year&gt;2008&lt;/Year&gt;&lt;RecNum&gt;490&lt;/RecNum&gt;&lt;DisplayText&gt;(Nelson 2004; Helmer et al. 2008)&lt;/DisplayText&gt;&lt;record&gt;&lt;rec-number&gt;490&lt;/rec-number&gt;&lt;foreign-keys&gt;&lt;key app="EN" db-id="fspvvwa2qw9sedeteflvfvfcdvwrds2psxxe"&gt;490&lt;/key&gt;&lt;/foreign-keys&gt;&lt;ref-type name="Journal Article"&gt;17&lt;/ref-type&gt;&lt;contributors&gt;&lt;authors&gt;&lt;author&gt;Helmer, E. H.&lt;/author&gt;&lt;author&gt;Kennaway, T. A&lt;/author&gt;&lt;author&gt;Pedreros, D. H.&lt;/author&gt;&lt;author&gt;Clark, M. L.&lt;/author&gt;&lt;author&gt;Marcano-Vega, H. &lt;/author&gt;&lt;author&gt;Tieszen, L. L.&lt;/author&gt;&lt;author&gt;Ruzycki, T. R. &lt;/author&gt;&lt;author&gt;Schill, S. R.&lt;/author&gt;&lt;author&gt;Carrington, C.M.S.&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Cite&gt;&lt;Author&gt;Nelson&lt;/Author&gt;&lt;Year&gt;2004&lt;/Year&gt;&lt;RecNum&gt;269&lt;/RecNum&gt;&lt;record&gt;&lt;rec-number&gt;269&lt;/rec-number&gt;&lt;foreign-keys&gt;&lt;key app="EN" db-id="fspvvwa2qw9sedeteflvfvfcdvwrds2psxxe"&gt;269&lt;/key&gt;&lt;/foreign-keys&gt;&lt;ref-type name="Thesis"&gt;32&lt;/ref-type&gt;&lt;contributors&gt;&lt;authors&gt;&lt;author&gt;Nelson, H. P.&lt;/author&gt;&lt;/authors&gt;&lt;/contributors&gt;&lt;titles&gt;&lt;title&gt;Tropical forest ecosystems of Trinidad: ecological patterns and public perceptions&lt;/title&gt;&lt;/titles&gt;&lt;volume&gt;PhD Thesis&lt;/volume&gt;&lt;dates&gt;&lt;year&gt;2004&lt;/year&gt;&lt;/dates&gt;&lt;publisher&gt;University of Wisconsin: Madison, USA.&lt;/publisher&gt;&lt;urls&gt;&lt;/urls&gt;&lt;/record&gt;&lt;/Cite&gt;&lt;/EndNote&gt;</w:instrText>
      </w:r>
      <w:r>
        <w:fldChar w:fldCharType="separate"/>
      </w:r>
      <w:r>
        <w:rPr>
          <w:noProof/>
        </w:rPr>
        <w:t>(</w:t>
      </w:r>
      <w:hyperlink w:anchor="_ENREF_45" w:tooltip="Nelson, 2004 #269" w:history="1">
        <w:r w:rsidR="00947670">
          <w:rPr>
            <w:noProof/>
          </w:rPr>
          <w:t>Nelson 2004</w:t>
        </w:r>
      </w:hyperlink>
      <w:r>
        <w:rPr>
          <w:noProof/>
        </w:rPr>
        <w:t xml:space="preserve">; </w:t>
      </w:r>
      <w:hyperlink w:anchor="_ENREF_24" w:tooltip="Helmer, 2008 #490" w:history="1">
        <w:r w:rsidR="00947670">
          <w:rPr>
            <w:noProof/>
          </w:rPr>
          <w:t>Helmer et al. 2008</w:t>
        </w:r>
      </w:hyperlink>
      <w:r>
        <w:rPr>
          <w:noProof/>
        </w:rPr>
        <w:t>)</w:t>
      </w:r>
      <w:r>
        <w:fldChar w:fldCharType="end"/>
      </w:r>
      <w:r>
        <w:t>.</w:t>
      </w:r>
      <w:r w:rsidR="00E05A2C" w:rsidRPr="00E05A2C">
        <w:t xml:space="preserve"> </w:t>
      </w:r>
      <w:r w:rsidR="00642C2B">
        <w:t xml:space="preserve">Olson et al. </w:t>
      </w:r>
      <w:r w:rsidR="00642C2B">
        <w:fldChar w:fldCharType="begin"/>
      </w:r>
      <w:r w:rsidR="00642C2B">
        <w:instrText xml:space="preserve"> ADDIN EN.CITE &lt;EndNote&gt;&lt;Cite ExcludeAuth="1"&gt;&lt;Author&gt;Olson&lt;/Author&gt;&lt;Year&gt;2001&lt;/Year&gt;&lt;RecNum&gt;506&lt;/RecNum&gt;&lt;DisplayText&gt;(2001)&lt;/DisplayText&gt;&lt;record&gt;&lt;rec-number&gt;506&lt;/rec-number&gt;&lt;foreign-keys&gt;&lt;key app="EN" db-id="fspvvwa2qw9sedeteflvfvfcdvwrds2psxxe"&gt;506&lt;/key&gt;&lt;/foreign-keys&gt;&lt;ref-type name="Journal Article"&gt;17&lt;/ref-type&gt;&lt;contributors&gt;&lt;authors&gt;&lt;author&gt;Olson, D.M.&lt;/author&gt;&lt;author&gt;Dinerstein, E.&lt;/author&gt;&lt;author&gt;Wikramanayake, E.D.&lt;/author&gt;&lt;author&gt;Burgess, N.D.&lt;/author&gt;&lt;author&gt;Powell, G.V.N.&lt;/author&gt;&lt;author&gt;Underwood, E.C.&lt;/author&gt;&lt;author&gt;D’Amico, J.A.&lt;/author&gt;&lt;author&gt;Itoua, I.&lt;/author&gt;&lt;author&gt;Strand, H.E.&lt;/author&gt;&lt;author&gt;Morrison, J.C.&lt;/author&gt;&lt;author&gt;Loucks, C.J.&lt;/author&gt;&lt;author&gt;Allnutt, T.F.&lt;/author&gt;&lt;author&gt;Ricketts, T.H.&lt;/author&gt;&lt;author&gt;Kura, Y.&lt;/author&gt;&lt;author&gt;Lamoreux, J.F.&lt;/author&gt;&lt;author&gt;Wettengel, W.W.&lt;/author&gt;&lt;author&gt;Hedao, P.&lt;/author&gt;&lt;author&gt;Kassem, K.R.&lt;/author&gt;&lt;/authors&gt;&lt;/contributors&gt;&lt;titles&gt;&lt;title&gt;Terrestrial ecoregions of the world: a new map of life on Earth&lt;/title&gt;&lt;secondary-title&gt;BioScience&lt;/secondary-title&gt;&lt;/titles&gt;&lt;periodical&gt;&lt;full-title&gt;BioScience&lt;/full-title&gt;&lt;/periodical&gt;&lt;pages&gt;933–938&lt;/pages&gt;&lt;volume&gt;51&lt;/volume&gt;&lt;number&gt;11&lt;/number&gt;&lt;dates&gt;&lt;year&gt;2001&lt;/year&gt;&lt;/dates&gt;&lt;urls&gt;&lt;/urls&gt;&lt;/record&gt;&lt;/Cite&gt;&lt;/EndNote&gt;</w:instrText>
      </w:r>
      <w:r w:rsidR="00642C2B">
        <w:fldChar w:fldCharType="separate"/>
      </w:r>
      <w:r w:rsidR="00642C2B">
        <w:rPr>
          <w:noProof/>
        </w:rPr>
        <w:t>(</w:t>
      </w:r>
      <w:hyperlink w:anchor="_ENREF_46" w:tooltip="Olson, 2001 #506" w:history="1">
        <w:r w:rsidR="00947670">
          <w:rPr>
            <w:noProof/>
          </w:rPr>
          <w:t>2001</w:t>
        </w:r>
      </w:hyperlink>
      <w:r w:rsidR="00642C2B">
        <w:rPr>
          <w:noProof/>
        </w:rPr>
        <w:t>)</w:t>
      </w:r>
      <w:r w:rsidR="00642C2B">
        <w:fldChar w:fldCharType="end"/>
      </w:r>
      <w:r w:rsidR="00642C2B">
        <w:t xml:space="preserve"> is frequently cited as a vegetation classification system that can be meaningfully applied for climate change modelling [limited use in Caribbean?], but again, has not been used in Grenada, and is not without limitations (). </w:t>
      </w:r>
      <w:r w:rsidR="00E05A2C">
        <w:t xml:space="preserve">The </w:t>
      </w:r>
      <w:proofErr w:type="spellStart"/>
      <w:r w:rsidR="00E05A2C">
        <w:t>Holdridge</w:t>
      </w:r>
      <w:proofErr w:type="spellEnd"/>
      <w:r w:rsidR="00E05A2C">
        <w:t xml:space="preserve"> </w:t>
      </w:r>
      <w:r w:rsidR="00642C2B">
        <w:t xml:space="preserve">life zones (approx. equivalent to forest formations) </w:t>
      </w:r>
      <w:r w:rsidR="00E05A2C">
        <w:t>ha</w:t>
      </w:r>
      <w:r w:rsidR="00642C2B">
        <w:t>ve</w:t>
      </w:r>
      <w:r w:rsidR="00E05A2C">
        <w:t xml:space="preserve"> been successfully applied to St Lucia </w:t>
      </w:r>
      <w:r w:rsidR="00E05A2C">
        <w:fldChar w:fldCharType="begin"/>
      </w:r>
      <w:r w:rsidR="00E05A2C">
        <w:instrText xml:space="preserve"> ADDIN EN.CITE &lt;EndNote&gt;&lt;Cite&gt;&lt;Author&gt;Isaac&lt;/Author&gt;&lt;Year&gt;2001&lt;/Year&gt;&lt;RecNum&gt;502&lt;/RecNum&gt;&lt;DisplayText&gt;(Isaac and Bourque 2001)&lt;/DisplayText&gt;&lt;record&gt;&lt;rec-number&gt;502&lt;/rec-number&gt;&lt;foreign-keys&gt;&lt;key app="EN" db-id="fspvvwa2qw9sedeteflvfvfcdvwrds2psxxe"&gt;502&lt;/key&gt;&lt;/foreign-keys&gt;&lt;ref-type name="Journal Article"&gt;17&lt;/ref-type&gt;&lt;contributors&gt;&lt;authors&gt;&lt;author&gt;Isaac, C.&lt;/author&gt;&lt;author&gt;Bourque, C. P.-A.&lt;/author&gt;&lt;/authors&gt;&lt;/contributors&gt;&lt;titles&gt;&lt;title&gt;Ecological life zones of Saint Lucia&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549-566&lt;/pages&gt;&lt;volume&gt;10&lt;/volume&gt;&lt;dates&gt;&lt;year&gt;2001&lt;/year&gt;&lt;/dates&gt;&lt;urls&gt;&lt;/urls&gt;&lt;/record&gt;&lt;/Cite&gt;&lt;/EndNote&gt;</w:instrText>
      </w:r>
      <w:r w:rsidR="00E05A2C">
        <w:fldChar w:fldCharType="separate"/>
      </w:r>
      <w:r w:rsidR="00E05A2C">
        <w:rPr>
          <w:noProof/>
        </w:rPr>
        <w:t>(</w:t>
      </w:r>
      <w:hyperlink w:anchor="_ENREF_29" w:tooltip="Isaac, 2001 #502" w:history="1">
        <w:r w:rsidR="00947670">
          <w:rPr>
            <w:noProof/>
          </w:rPr>
          <w:t>Isaac and Bourque 2001</w:t>
        </w:r>
      </w:hyperlink>
      <w:r w:rsidR="00E05A2C">
        <w:rPr>
          <w:noProof/>
        </w:rPr>
        <w:t>)</w:t>
      </w:r>
      <w:r w:rsidR="00E05A2C">
        <w:fldChar w:fldCharType="end"/>
      </w:r>
      <w:r w:rsidR="00E05A2C">
        <w:t xml:space="preserve"> and Trinidad </w:t>
      </w:r>
      <w:r w:rsidR="00E05A2C">
        <w:fldChar w:fldCharType="begin"/>
      </w:r>
      <w:r w:rsidR="00E05A2C">
        <w:instrText xml:space="preserve"> ADDIN EN.CITE &lt;EndNote&gt;&lt;Cite&gt;&lt;Author&gt;Nelson&lt;/Author&gt;&lt;Year&gt;2004&lt;/Year&gt;&lt;RecNum&gt;269&lt;/RecNum&gt;&lt;DisplayText&gt;(Nelson 2004)&lt;/DisplayText&gt;&lt;record&gt;&lt;rec-number&gt;269&lt;/rec-number&gt;&lt;foreign-keys&gt;&lt;key app="EN" db-id="fspvvwa2qw9sedeteflvfvfcdvwrds2psxxe"&gt;269&lt;/key&gt;&lt;/foreign-keys&gt;&lt;ref-type name="Thesis"&gt;32&lt;/ref-type&gt;&lt;contributors&gt;&lt;authors&gt;&lt;author&gt;Nelson, H. P.&lt;/author&gt;&lt;/authors&gt;&lt;/contributors&gt;&lt;titles&gt;&lt;title&gt;Tropical forest ecosystems of Trinidad: ecological patterns and public perceptions&lt;/title&gt;&lt;/titles&gt;&lt;volume&gt;PhD Thesis&lt;/volume&gt;&lt;dates&gt;&lt;year&gt;2004&lt;/year&gt;&lt;/dates&gt;&lt;publisher&gt;University of Wisconsin: Madison, USA.&lt;/publisher&gt;&lt;urls&gt;&lt;/urls&gt;&lt;/record&gt;&lt;/Cite&gt;&lt;/EndNote&gt;</w:instrText>
      </w:r>
      <w:r w:rsidR="00E05A2C">
        <w:fldChar w:fldCharType="separate"/>
      </w:r>
      <w:r w:rsidR="00E05A2C">
        <w:rPr>
          <w:noProof/>
        </w:rPr>
        <w:t>(</w:t>
      </w:r>
      <w:hyperlink w:anchor="_ENREF_45" w:tooltip="Nelson, 2004 #269" w:history="1">
        <w:r w:rsidR="00947670">
          <w:rPr>
            <w:noProof/>
          </w:rPr>
          <w:t>Nelson 2004</w:t>
        </w:r>
      </w:hyperlink>
      <w:r w:rsidR="00E05A2C">
        <w:rPr>
          <w:noProof/>
        </w:rPr>
        <w:t>)</w:t>
      </w:r>
      <w:r w:rsidR="00E05A2C">
        <w:fldChar w:fldCharType="end"/>
      </w:r>
      <w:r w:rsidR="00E05A2C">
        <w:t>, among other islands, but h</w:t>
      </w:r>
      <w:r w:rsidR="00642C2B">
        <w:t>ave</w:t>
      </w:r>
      <w:r w:rsidR="00E05A2C">
        <w:t xml:space="preserve"> not been </w:t>
      </w:r>
      <w:r w:rsidR="00E05A2C">
        <w:lastRenderedPageBreak/>
        <w:t>systematically applied to Grenada</w:t>
      </w:r>
      <w:r w:rsidR="00EA65BD">
        <w:t xml:space="preserve">. </w:t>
      </w:r>
      <w:r w:rsidR="00642C2B">
        <w:t xml:space="preserve">While </w:t>
      </w:r>
      <w:proofErr w:type="spellStart"/>
      <w:r w:rsidR="00642C2B">
        <w:t>Holdridge’s</w:t>
      </w:r>
      <w:proofErr w:type="spellEnd"/>
      <w:r w:rsidR="00642C2B">
        <w:t xml:space="preserve"> system is not without limitations, </w:t>
      </w:r>
      <w:r w:rsidR="00AC0091">
        <w:t xml:space="preserve">one advantage is that </w:t>
      </w:r>
      <w:r w:rsidR="00D146BE">
        <w:t xml:space="preserve">bio-temperature </w:t>
      </w:r>
      <w:r w:rsidR="00C22693">
        <w:t xml:space="preserve">is used to define </w:t>
      </w:r>
      <w:r w:rsidR="00D146BE">
        <w:t xml:space="preserve">the physiological limits that plants </w:t>
      </w:r>
      <w:r w:rsidR="00C22693">
        <w:t xml:space="preserve">face </w:t>
      </w:r>
      <w:r w:rsidR="00D146BE">
        <w:t>in extreme ambient temperatures; temperatures above 30</w:t>
      </w:r>
      <w:r w:rsidR="00D146BE">
        <w:rPr>
          <w:vertAlign w:val="superscript"/>
        </w:rPr>
        <w:t>0</w:t>
      </w:r>
      <w:r w:rsidR="00D146BE">
        <w:t>C or below 0</w:t>
      </w:r>
      <w:r w:rsidR="00D146BE">
        <w:rPr>
          <w:vertAlign w:val="superscript"/>
        </w:rPr>
        <w:t>0</w:t>
      </w:r>
      <w:r w:rsidR="00D146BE">
        <w:t xml:space="preserve">C are considered sub-optimal for primary productivity </w:t>
      </w:r>
      <w:r w:rsidR="00D146BE">
        <w:fldChar w:fldCharType="begin"/>
      </w:r>
      <w:r w:rsidR="00D146BE">
        <w:instrText xml:space="preserve"> ADDIN EN.CITE &lt;EndNote&gt;&lt;Cite&gt;&lt;Author&gt;Isaac&lt;/Author&gt;&lt;Year&gt;2001&lt;/Year&gt;&lt;RecNum&gt;502&lt;/RecNum&gt;&lt;DisplayText&gt;(Lugo et al. 1999; Isaac and Bourque 2001)&lt;/DisplayText&gt;&lt;record&gt;&lt;rec-number&gt;502&lt;/rec-number&gt;&lt;foreign-keys&gt;&lt;key app="EN" db-id="fspvvwa2qw9sedeteflvfvfcdvwrds2psxxe"&gt;502&lt;/key&gt;&lt;/foreign-keys&gt;&lt;ref-type name="Journal Article"&gt;17&lt;/ref-type&gt;&lt;contributors&gt;&lt;authors&gt;&lt;author&gt;Isaac, C.&lt;/author&gt;&lt;author&gt;Bourque, C. P.-A.&lt;/author&gt;&lt;/authors&gt;&lt;/contributors&gt;&lt;titles&gt;&lt;title&gt;Ecological life zones of Saint Lucia&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549-566&lt;/pages&gt;&lt;volume&gt;10&lt;/volume&gt;&lt;dates&gt;&lt;year&gt;2001&lt;/year&gt;&lt;/dates&gt;&lt;urls&gt;&lt;/urls&gt;&lt;/record&gt;&lt;/Cite&gt;&lt;Cite&gt;&lt;Author&gt;Lugo&lt;/Author&gt;&lt;Year&gt;1999&lt;/Year&gt;&lt;RecNum&gt;546&lt;/RecNum&gt;&lt;record&gt;&lt;rec-number&gt;546&lt;/rec-number&gt;&lt;foreign-keys&gt;&lt;key app="EN" db-id="fspvvwa2qw9sedeteflvfvfcdvwrds2psxxe"&gt;546&lt;/key&gt;&lt;/foreign-keys&gt;&lt;ref-type name="Journal Article"&gt;17&lt;/ref-type&gt;&lt;contributors&gt;&lt;authors&gt;&lt;author&gt;Lugo, A. E.&lt;/author&gt;&lt;author&gt;Brown, S. L.&lt;/author&gt;&lt;author&gt;Dodson, R.&lt;/author&gt;&lt;author&gt;Smith, T. S.&lt;/author&gt;&lt;author&gt;Shugart, H. H.&lt;/author&gt;&lt;/authors&gt;&lt;/contributors&gt;&lt;titles&gt;&lt;title&gt;The Holdridge life zones of the conterminous United States in relation to ecosystem mapping&lt;/title&gt;&lt;secondary-title&gt;Journal of Biogeography&lt;/secondary-title&gt;&lt;/titles&gt;&lt;periodical&gt;&lt;full-title&gt;Journal of Biogeography&lt;/full-title&gt;&lt;/periodical&gt;&lt;pages&gt;1025-1038&lt;/pages&gt;&lt;volume&gt;26&lt;/volume&gt;&lt;dates&gt;&lt;year&gt;1999&lt;/year&gt;&lt;/dates&gt;&lt;urls&gt;&lt;/urls&gt;&lt;/record&gt;&lt;/Cite&gt;&lt;/EndNote&gt;</w:instrText>
      </w:r>
      <w:r w:rsidR="00D146BE">
        <w:fldChar w:fldCharType="separate"/>
      </w:r>
      <w:r w:rsidR="00D146BE">
        <w:rPr>
          <w:noProof/>
        </w:rPr>
        <w:t>(</w:t>
      </w:r>
      <w:hyperlink w:anchor="_ENREF_35" w:tooltip="Lugo, 1999 #546" w:history="1">
        <w:r w:rsidR="00947670">
          <w:rPr>
            <w:noProof/>
          </w:rPr>
          <w:t>Lugo et al. 1999</w:t>
        </w:r>
      </w:hyperlink>
      <w:r w:rsidR="00D146BE">
        <w:rPr>
          <w:noProof/>
        </w:rPr>
        <w:t xml:space="preserve">; </w:t>
      </w:r>
      <w:hyperlink w:anchor="_ENREF_29" w:tooltip="Isaac, 2001 #502" w:history="1">
        <w:r w:rsidR="00947670">
          <w:rPr>
            <w:noProof/>
          </w:rPr>
          <w:t>Isaac and Bourque 2001</w:t>
        </w:r>
      </w:hyperlink>
      <w:r w:rsidR="00D146BE">
        <w:rPr>
          <w:noProof/>
        </w:rPr>
        <w:t>)</w:t>
      </w:r>
      <w:r w:rsidR="00D146BE">
        <w:fldChar w:fldCharType="end"/>
      </w:r>
      <w:r w:rsidR="00CC013E">
        <w:t>.</w:t>
      </w:r>
    </w:p>
    <w:p w:rsidR="004D2DCE" w:rsidRDefault="003469BD" w:rsidP="00271500">
      <w:r>
        <w:t xml:space="preserve">In 1999, The Nature Conservancy </w:t>
      </w:r>
      <w:r w:rsidR="00976A36">
        <w:t>attempted to create a systematic vegetation classification across all the islands, through their</w:t>
      </w:r>
      <w:r>
        <w:t xml:space="preserve"> </w:t>
      </w:r>
      <w:r w:rsidRPr="003469BD">
        <w:t>Caribbean Vegetation Atlas</w:t>
      </w:r>
      <w:r w:rsidR="00976A36">
        <w:t xml:space="preserve"> project. They applied </w:t>
      </w:r>
      <w:r>
        <w:t>a</w:t>
      </w:r>
      <w:r w:rsidR="00976A36">
        <w:t xml:space="preserve"> satellite mapping technique</w:t>
      </w:r>
      <w:r>
        <w:t xml:space="preserve"> </w:t>
      </w:r>
      <w:r w:rsidR="009D602F">
        <w:t xml:space="preserve">following the </w:t>
      </w:r>
      <w:r w:rsidR="009D602F" w:rsidRPr="00E05A2C">
        <w:t>International Classification of Ecological Communities (ICEC)</w:t>
      </w:r>
      <w:r w:rsidR="009D602F">
        <w:t xml:space="preserve"> </w:t>
      </w:r>
      <w:r>
        <w:fldChar w:fldCharType="begin"/>
      </w:r>
      <w:r>
        <w:instrText xml:space="preserve"> ADDIN EN.CITE &lt;EndNote&gt;&lt;Cite&gt;&lt;Author&gt;Areces-Mallea&lt;/Author&gt;&lt;Year&gt;1999&lt;/Year&gt;&lt;RecNum&gt;503&lt;/RecNum&gt;&lt;DisplayText&gt;(Areces-Mallea et al. 1999)&lt;/DisplayText&gt;&lt;record&gt;&lt;rec-number&gt;503&lt;/rec-number&gt;&lt;foreign-keys&gt;&lt;key app="EN" db-id="fspvvwa2qw9sedeteflvfvfcdvwrds2psxxe"&gt;503&lt;/key&gt;&lt;/foreign-keys&gt;&lt;ref-type name="Book"&gt;6&lt;/ref-type&gt;&lt;contributors&gt;&lt;authors&gt;&lt;author&gt;Areces-Mallea, A. &lt;/author&gt;&lt;author&gt;Weakley, A. S.&lt;/author&gt;&lt;author&gt;Li, X.&lt;/author&gt;&lt;author&gt;Sayre,  R. G. &lt;/author&gt;&lt;author&gt;Parrish, J. D. &lt;/author&gt;&lt;author&gt;Tipton, C. V. &lt;/author&gt;&lt;author&gt;Boucher, T. &lt;/author&gt;&lt;/authors&gt;&lt;/contributors&gt;&lt;titles&gt;&lt;title&gt;A guide to Caribbean vegetation types: preliminary classification system and descriptions&lt;/title&gt;&lt;/titles&gt;&lt;dates&gt;&lt;year&gt;1999&lt;/year&gt;&lt;/dates&gt;&lt;pub-location&gt;Washington, D.C&lt;/pub-location&gt;&lt;publisher&gt;The Nature Conservancy&lt;/publisher&gt;&lt;urls&gt;&lt;/urls&gt;&lt;/record&gt;&lt;/Cite&gt;&lt;/EndNote&gt;</w:instrText>
      </w:r>
      <w:r>
        <w:fldChar w:fldCharType="separate"/>
      </w:r>
      <w:r>
        <w:rPr>
          <w:noProof/>
        </w:rPr>
        <w:t>(</w:t>
      </w:r>
      <w:hyperlink w:anchor="_ENREF_3" w:tooltip="Areces-Mallea, 1999 #503" w:history="1">
        <w:r w:rsidR="00947670">
          <w:rPr>
            <w:noProof/>
          </w:rPr>
          <w:t>Areces-Mallea et al. 1999</w:t>
        </w:r>
      </w:hyperlink>
      <w:r>
        <w:rPr>
          <w:noProof/>
        </w:rPr>
        <w:t>)</w:t>
      </w:r>
      <w:r>
        <w:fldChar w:fldCharType="end"/>
      </w:r>
      <w:r w:rsidR="009D602F">
        <w:t xml:space="preserve">. The ICEC modifies the UNESCO worldwide framework for classifying vegetation, which uses physiognomic characteristics in a multiple-tiered classification hierarchy, by adding a new layer that incorporates floristic characteristics </w:t>
      </w:r>
      <w:r>
        <w:fldChar w:fldCharType="begin"/>
      </w:r>
      <w:r>
        <w:instrText xml:space="preserve"> ADDIN EN.CITE &lt;EndNote&gt;&lt;Cite&gt;&lt;Author&gt;Areces-Mallea&lt;/Author&gt;&lt;Year&gt;1999&lt;/Year&gt;&lt;RecNum&gt;503&lt;/RecNum&gt;&lt;DisplayText&gt;(Areces-Mallea et al. 1999)&lt;/DisplayText&gt;&lt;record&gt;&lt;rec-number&gt;503&lt;/rec-number&gt;&lt;foreign-keys&gt;&lt;key app="EN" db-id="fspvvwa2qw9sedeteflvfvfcdvwrds2psxxe"&gt;503&lt;/key&gt;&lt;/foreign-keys&gt;&lt;ref-type name="Book"&gt;6&lt;/ref-type&gt;&lt;contributors&gt;&lt;authors&gt;&lt;author&gt;Areces-Mallea, A. &lt;/author&gt;&lt;author&gt;Weakley, A. S.&lt;/author&gt;&lt;author&gt;Li, X.&lt;/author&gt;&lt;author&gt;Sayre,  R. G. &lt;/author&gt;&lt;author&gt;Parrish, J. D. &lt;/author&gt;&lt;author&gt;Tipton, C. V. &lt;/author&gt;&lt;author&gt;Boucher, T. &lt;/author&gt;&lt;/authors&gt;&lt;/contributors&gt;&lt;titles&gt;&lt;title&gt;A guide to Caribbean vegetation types: preliminary classification system and descriptions&lt;/title&gt;&lt;/titles&gt;&lt;dates&gt;&lt;year&gt;1999&lt;/year&gt;&lt;/dates&gt;&lt;pub-location&gt;Washington, D.C&lt;/pub-location&gt;&lt;publisher&gt;The Nature Conservancy&lt;/publisher&gt;&lt;urls&gt;&lt;/urls&gt;&lt;/record&gt;&lt;/Cite&gt;&lt;/EndNote&gt;</w:instrText>
      </w:r>
      <w:r>
        <w:fldChar w:fldCharType="separate"/>
      </w:r>
      <w:r>
        <w:rPr>
          <w:noProof/>
        </w:rPr>
        <w:t>(</w:t>
      </w:r>
      <w:hyperlink w:anchor="_ENREF_3" w:tooltip="Areces-Mallea, 1999 #503" w:history="1">
        <w:r w:rsidR="00947670">
          <w:rPr>
            <w:noProof/>
          </w:rPr>
          <w:t>Areces-Mallea et al. 1999</w:t>
        </w:r>
      </w:hyperlink>
      <w:r>
        <w:rPr>
          <w:noProof/>
        </w:rPr>
        <w:t>)</w:t>
      </w:r>
      <w:r>
        <w:fldChar w:fldCharType="end"/>
      </w:r>
      <w:r w:rsidR="00E05A2C">
        <w:t xml:space="preserve">. </w:t>
      </w:r>
      <w:r>
        <w:t>Their mapping resulted in 104 forest formations</w:t>
      </w:r>
      <w:r w:rsidR="00803F04">
        <w:t xml:space="preserve"> across the insular Caribbean</w:t>
      </w:r>
      <w:r w:rsidR="004B15AF">
        <w:t xml:space="preserve"> </w:t>
      </w:r>
      <w:r w:rsidR="004D2DCE">
        <w:t>[link to actual atlas no longer valid].</w:t>
      </w:r>
      <w:r w:rsidR="00E05A2C">
        <w:t xml:space="preserve"> </w:t>
      </w:r>
      <w:r w:rsidR="004F20CB">
        <w:t xml:space="preserve">Rivera </w:t>
      </w:r>
      <w:r w:rsidR="004D2DCE">
        <w:t xml:space="preserve">Lugo </w:t>
      </w:r>
      <w:r w:rsidR="004D2DCE">
        <w:fldChar w:fldCharType="begin"/>
      </w:r>
      <w:r w:rsidR="004D2DCE">
        <w:instrText xml:space="preserve"> ADDIN EN.CITE &lt;EndNote&gt;&lt;Cite ExcludeAuth="1"&gt;&lt;Author&gt;Rivera Lugo&lt;/Author&gt;&lt;Year&gt;2005&lt;/Year&gt;&lt;RecNum&gt;483&lt;/RecNum&gt;&lt;DisplayText&gt;(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4D2DCE">
        <w:fldChar w:fldCharType="separate"/>
      </w:r>
      <w:r w:rsidR="004D2DCE">
        <w:rPr>
          <w:noProof/>
        </w:rPr>
        <w:t>(</w:t>
      </w:r>
      <w:hyperlink w:anchor="_ENREF_51" w:tooltip="Rivera Lugo, 2005 #483" w:history="1">
        <w:r w:rsidR="00947670">
          <w:rPr>
            <w:noProof/>
          </w:rPr>
          <w:t>2005</w:t>
        </w:r>
      </w:hyperlink>
      <w:r w:rsidR="004D2DCE">
        <w:rPr>
          <w:noProof/>
        </w:rPr>
        <w:t>)</w:t>
      </w:r>
      <w:r w:rsidR="004D2DCE">
        <w:fldChar w:fldCharType="end"/>
      </w:r>
      <w:r w:rsidR="004D2DCE">
        <w:t xml:space="preserve"> makes reference to a vegetation map of Grenada</w:t>
      </w:r>
      <w:r w:rsidR="00947670">
        <w:t xml:space="preserve"> </w:t>
      </w:r>
      <w:r w:rsidR="004D2DCE">
        <w:t xml:space="preserve">that the Nature Conservancy developed in 2000 </w:t>
      </w:r>
      <w:r w:rsidR="009304C0">
        <w:t xml:space="preserve">and uses this system for a habitat suitability model </w:t>
      </w:r>
      <w:r w:rsidR="004D2DCE">
        <w:t>[</w:t>
      </w:r>
      <w:r w:rsidR="00DA1BBE">
        <w:fldChar w:fldCharType="begin"/>
      </w:r>
      <w:r w:rsidR="00DA1BBE">
        <w:instrText xml:space="preserve"> REF _Ref390769274 \h </w:instrText>
      </w:r>
      <w:r w:rsidR="00DA1BBE">
        <w:fldChar w:fldCharType="separate"/>
      </w:r>
      <w:r w:rsidR="00DA1BBE">
        <w:t xml:space="preserve">Figure </w:t>
      </w:r>
      <w:r w:rsidR="00DA1BBE">
        <w:rPr>
          <w:noProof/>
        </w:rPr>
        <w:t>2</w:t>
      </w:r>
      <w:r w:rsidR="00DA1BBE">
        <w:fldChar w:fldCharType="end"/>
      </w:r>
      <w:r w:rsidR="00FC548D">
        <w:t xml:space="preserve">- </w:t>
      </w:r>
      <w:r w:rsidR="004D2DCE">
        <w:t>assume this is from the same atlas]</w:t>
      </w:r>
      <w:r w:rsidR="00976A36">
        <w:t xml:space="preserve">. </w:t>
      </w:r>
      <w:r w:rsidR="00947670">
        <w:t xml:space="preserve">In Grenada, 7 vegetation types are recognised, with two TDF formations: seasonal evergreen/semi-deciduous forests and drought-deciduous and mixed evergreen deciduous thorn forest and woodlands </w:t>
      </w:r>
      <w:r w:rsidR="00947670">
        <w:fldChar w:fldCharType="begin"/>
      </w:r>
      <w:r w:rsidR="00947670">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947670">
        <w:fldChar w:fldCharType="separate"/>
      </w:r>
      <w:r w:rsidR="00947670">
        <w:rPr>
          <w:noProof/>
        </w:rPr>
        <w:t>(</w:t>
      </w:r>
      <w:hyperlink w:anchor="_ENREF_51" w:tooltip="Rivera Lugo, 2005 #483" w:history="1">
        <w:r w:rsidR="00947670">
          <w:rPr>
            <w:noProof/>
          </w:rPr>
          <w:t>Rivera Lugo 2005</w:t>
        </w:r>
      </w:hyperlink>
      <w:r w:rsidR="00947670">
        <w:rPr>
          <w:noProof/>
        </w:rPr>
        <w:t>)</w:t>
      </w:r>
      <w:r w:rsidR="00947670">
        <w:fldChar w:fldCharType="end"/>
      </w:r>
      <w:r w:rsidR="00947670">
        <w:t xml:space="preserve">. </w:t>
      </w:r>
    </w:p>
    <w:p w:rsidR="003469BD" w:rsidRDefault="003469BD" w:rsidP="008120F4">
      <w:proofErr w:type="spellStart"/>
      <w:r w:rsidRPr="00E40E52">
        <w:t>Helmer</w:t>
      </w:r>
      <w:proofErr w:type="spellEnd"/>
      <w:r w:rsidRPr="00E40E52">
        <w:t xml:space="preserve"> et al. </w:t>
      </w:r>
      <w:r w:rsidR="00E40E52" w:rsidRPr="00E40E52">
        <w:fldChar w:fldCharType="begin"/>
      </w:r>
      <w:r w:rsidR="00E40E52" w:rsidRPr="00E40E52">
        <w:instrText xml:space="preserve"> ADDIN EN.CITE &lt;EndNote&gt;&lt;Cite ExcludeAuth="1"&gt;&lt;Author&gt;Helmer&lt;/Author&gt;&lt;Year&gt;2008&lt;/Year&gt;&lt;RecNum&gt;490&lt;/RecNum&gt;&lt;DisplayText&gt;(2008)&lt;/DisplayText&gt;&lt;record&gt;&lt;rec-number&gt;490&lt;/rec-number&gt;&lt;foreign-keys&gt;&lt;key app="EN" db-id="fspvvwa2qw9sedeteflvfvfcdvwrds2psxxe"&gt;490&lt;/key&gt;&lt;/foreign-keys&gt;&lt;ref-type name="Journal Article"&gt;17&lt;/ref-type&gt;&lt;contributors&gt;&lt;authors&gt;&lt;author&gt;Helmer, E. H.&lt;/author&gt;&lt;author&gt;Kennaway, T. A&lt;/author&gt;&lt;author&gt;Pedreros, D. H.&lt;/author&gt;&lt;author&gt;Clark, M. L.&lt;/author&gt;&lt;author&gt;Marcano-Vega, H. &lt;/author&gt;&lt;author&gt;Tieszen, L. L.&lt;/author&gt;&lt;author&gt;Ruzycki, T. R. &lt;/author&gt;&lt;author&gt;Schill, S. R.&lt;/author&gt;&lt;author&gt;Carrington, C.M.S.&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sidR="00E40E52" w:rsidRPr="00E40E52">
        <w:fldChar w:fldCharType="separate"/>
      </w:r>
      <w:r w:rsidR="00E40E52" w:rsidRPr="00E40E52">
        <w:rPr>
          <w:noProof/>
        </w:rPr>
        <w:t>(</w:t>
      </w:r>
      <w:hyperlink w:anchor="_ENREF_24" w:tooltip="Helmer, 2008 #490" w:history="1">
        <w:r w:rsidR="00947670" w:rsidRPr="00E40E52">
          <w:rPr>
            <w:noProof/>
          </w:rPr>
          <w:t>2008</w:t>
        </w:r>
      </w:hyperlink>
      <w:r w:rsidR="00E40E52" w:rsidRPr="00E40E52">
        <w:rPr>
          <w:noProof/>
        </w:rPr>
        <w:t>)</w:t>
      </w:r>
      <w:r w:rsidR="00E40E52" w:rsidRPr="00E40E52">
        <w:fldChar w:fldCharType="end"/>
      </w:r>
      <w:r w:rsidR="00E40E52" w:rsidRPr="00E40E52">
        <w:t xml:space="preserve"> performed a </w:t>
      </w:r>
      <w:r w:rsidR="006B0CC5" w:rsidRPr="00E40E52">
        <w:t>decision-tree classification of s</w:t>
      </w:r>
      <w:r w:rsidRPr="00E40E52">
        <w:t>a</w:t>
      </w:r>
      <w:r w:rsidR="006B0CC5" w:rsidRPr="00E40E52">
        <w:t>tellite imagery for several Caribbean islands, including Grenada</w:t>
      </w:r>
      <w:r w:rsidR="00FC548D" w:rsidRPr="00E40E52">
        <w:t xml:space="preserve"> (</w:t>
      </w:r>
      <w:r w:rsidR="00DA1BBE" w:rsidRPr="00E40E52">
        <w:fldChar w:fldCharType="begin"/>
      </w:r>
      <w:r w:rsidR="00DA1BBE" w:rsidRPr="00E40E52">
        <w:instrText xml:space="preserve"> REF _Ref390769283 \h </w:instrText>
      </w:r>
      <w:r w:rsidR="00E40E52">
        <w:instrText xml:space="preserve"> \* MERGEFORMAT </w:instrText>
      </w:r>
      <w:r w:rsidR="00DA1BBE" w:rsidRPr="00E40E52">
        <w:fldChar w:fldCharType="separate"/>
      </w:r>
      <w:r w:rsidR="00DA1BBE" w:rsidRPr="00E40E52">
        <w:t xml:space="preserve">Figure </w:t>
      </w:r>
      <w:r w:rsidR="00DA1BBE" w:rsidRPr="00E40E52">
        <w:rPr>
          <w:noProof/>
        </w:rPr>
        <w:t>3</w:t>
      </w:r>
      <w:r w:rsidR="00DA1BBE" w:rsidRPr="00E40E52">
        <w:fldChar w:fldCharType="end"/>
      </w:r>
      <w:r w:rsidR="00FC548D" w:rsidRPr="00E40E52">
        <w:t>)</w:t>
      </w:r>
      <w:r w:rsidR="006B0CC5" w:rsidRPr="00E40E52">
        <w:t xml:space="preserve">, adapting their forest formations from </w:t>
      </w:r>
      <w:r w:rsidR="00271500" w:rsidRPr="00E40E52">
        <w:t>the</w:t>
      </w:r>
      <w:r w:rsidR="0069497C" w:rsidRPr="00E40E52">
        <w:t xml:space="preserve"> 1999</w:t>
      </w:r>
      <w:r w:rsidRPr="00E40E52">
        <w:t xml:space="preserve"> </w:t>
      </w:r>
      <w:r w:rsidR="00271500" w:rsidRPr="00E40E52">
        <w:t xml:space="preserve">Nature Conservancy </w:t>
      </w:r>
      <w:r w:rsidR="0069497C" w:rsidRPr="00E40E52">
        <w:t>Caribbean Vegetation Atlas</w:t>
      </w:r>
      <w:r w:rsidR="00803F04" w:rsidRPr="00E40E52">
        <w:t xml:space="preserve"> and comparing it to Beard’s 1949 classification system</w:t>
      </w:r>
      <w:r w:rsidR="009304C0">
        <w:t xml:space="preserve"> [see discussion below]</w:t>
      </w:r>
      <w:r w:rsidR="006B0CC5" w:rsidRPr="00E40E52">
        <w:t>.</w:t>
      </w:r>
      <w:r w:rsidR="001B2939" w:rsidRPr="00E40E52">
        <w:t xml:space="preserve"> </w:t>
      </w:r>
      <w:r w:rsidR="00E40E52">
        <w:t>The</w:t>
      </w:r>
      <w:r w:rsidR="009304C0">
        <w:t>ir</w:t>
      </w:r>
      <w:r w:rsidR="00E40E52">
        <w:t xml:space="preserve"> resultant classification included d</w:t>
      </w:r>
      <w:r w:rsidR="001B2939" w:rsidRPr="00E40E52">
        <w:t>rought dec</w:t>
      </w:r>
      <w:r w:rsidR="00E40E52">
        <w:t>iduous or semi-deciduous forest and</w:t>
      </w:r>
      <w:r w:rsidR="001B2939" w:rsidRPr="00E40E52">
        <w:t xml:space="preserve"> lowland of </w:t>
      </w:r>
      <w:proofErr w:type="spellStart"/>
      <w:r w:rsidR="001B2939" w:rsidRPr="00E40E52">
        <w:t>submont</w:t>
      </w:r>
      <w:r w:rsidR="00E40E52">
        <w:t>a</w:t>
      </w:r>
      <w:r w:rsidR="009304C0">
        <w:t>ne</w:t>
      </w:r>
      <w:proofErr w:type="spellEnd"/>
      <w:r w:rsidR="009304C0">
        <w:t xml:space="preserve"> (dry, dry-moist) formations.</w:t>
      </w:r>
    </w:p>
    <w:p w:rsidR="00880C87" w:rsidRDefault="00880C87" w:rsidP="00880C87">
      <w:pPr>
        <w:pStyle w:val="ListParagraph"/>
      </w:pPr>
    </w:p>
    <w:p w:rsidR="00880C87" w:rsidRDefault="00880C87" w:rsidP="00FD0589">
      <w:pPr>
        <w:pStyle w:val="Heading3"/>
        <w:numPr>
          <w:ilvl w:val="1"/>
          <w:numId w:val="11"/>
        </w:numPr>
      </w:pPr>
      <w:r>
        <w:t>Extent of TDF in Grenada</w:t>
      </w:r>
    </w:p>
    <w:p w:rsidR="00386A56" w:rsidRDefault="00912C58" w:rsidP="008120F4">
      <w:r>
        <w:t xml:space="preserve">Beard </w:t>
      </w:r>
      <w:r>
        <w:fldChar w:fldCharType="begin"/>
      </w:r>
      <w:r>
        <w:instrText xml:space="preserve"> ADDIN EN.CITE &lt;EndNote&gt;&lt;Cite ExcludeAuth="1"&gt;&lt;Author&gt;Beard&lt;/Author&gt;&lt;Year&gt;1949&lt;/Year&gt;&lt;RecNum&gt;501&lt;/RecNum&gt;&lt;DisplayText&gt;(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fldChar w:fldCharType="separate"/>
      </w:r>
      <w:r>
        <w:rPr>
          <w:noProof/>
        </w:rPr>
        <w:t>(</w:t>
      </w:r>
      <w:hyperlink w:anchor="_ENREF_5" w:tooltip="Beard, 1949 #501" w:history="1">
        <w:r w:rsidR="00947670">
          <w:rPr>
            <w:noProof/>
          </w:rPr>
          <w:t>1949</w:t>
        </w:r>
      </w:hyperlink>
      <w:r>
        <w:rPr>
          <w:noProof/>
        </w:rPr>
        <w:t>)</w:t>
      </w:r>
      <w:r>
        <w:fldChar w:fldCharType="end"/>
      </w:r>
      <w:r>
        <w:t xml:space="preserve"> provided a detailed description of the vegetation formations in Grenada</w:t>
      </w:r>
      <w:r w:rsidR="008407CD">
        <w:t>, including</w:t>
      </w:r>
      <w:r>
        <w:t xml:space="preserve"> a vegetation map of the island</w:t>
      </w:r>
      <w:r w:rsidR="009E4075">
        <w:t>. According to Beard’s classification, t</w:t>
      </w:r>
      <w:r w:rsidR="00B46140">
        <w:t xml:space="preserve">he dry scrub woodland </w:t>
      </w:r>
      <w:r w:rsidR="00A23073">
        <w:t>covered</w:t>
      </w:r>
      <w:r w:rsidR="006B6462">
        <w:t xml:space="preserve"> approximately </w:t>
      </w:r>
      <w:r w:rsidR="006B6462" w:rsidRPr="008528EC">
        <w:t>1052</w:t>
      </w:r>
      <w:r w:rsidR="006B6462">
        <w:t xml:space="preserve"> ha (19% of total forested land). </w:t>
      </w:r>
      <w:r w:rsidR="00A23073">
        <w:t>It was not found in any large extent, with t</w:t>
      </w:r>
      <w:r w:rsidR="0004713F">
        <w:t xml:space="preserve">he largest intact area located on </w:t>
      </w:r>
      <w:proofErr w:type="spellStart"/>
      <w:r w:rsidR="0004713F">
        <w:t>Morne</w:t>
      </w:r>
      <w:proofErr w:type="spellEnd"/>
      <w:r w:rsidR="0004713F">
        <w:t xml:space="preserve"> </w:t>
      </w:r>
      <w:proofErr w:type="spellStart"/>
      <w:r w:rsidR="0004713F">
        <w:t>Delice</w:t>
      </w:r>
      <w:proofErr w:type="spellEnd"/>
      <w:r w:rsidR="0004713F">
        <w:t xml:space="preserve"> [north-east of Mt Harman] in the south of the island </w:t>
      </w:r>
      <w:r w:rsidR="0004713F">
        <w:fldChar w:fldCharType="begin"/>
      </w:r>
      <w:r w:rsidR="0004713F">
        <w:instrText xml:space="preserve"> ADDIN EN.CITE &lt;EndNote&gt;&lt;Cite&gt;&lt;Author&gt;Beard&lt;/Author&gt;&lt;Year&gt;1949&lt;/Year&gt;&lt;RecNum&gt;501&lt;/RecNum&gt;&lt;DisplayText&gt;(Beard 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rsidR="0004713F">
        <w:fldChar w:fldCharType="separate"/>
      </w:r>
      <w:r w:rsidR="0004713F">
        <w:rPr>
          <w:noProof/>
        </w:rPr>
        <w:t>(</w:t>
      </w:r>
      <w:hyperlink w:anchor="_ENREF_5" w:tooltip="Beard, 1949 #501" w:history="1">
        <w:r w:rsidR="00947670">
          <w:rPr>
            <w:noProof/>
          </w:rPr>
          <w:t>Beard 1949</w:t>
        </w:r>
      </w:hyperlink>
      <w:r w:rsidR="0004713F">
        <w:rPr>
          <w:noProof/>
        </w:rPr>
        <w:t>)</w:t>
      </w:r>
      <w:r w:rsidR="0004713F">
        <w:fldChar w:fldCharType="end"/>
      </w:r>
      <w:r w:rsidR="0004713F">
        <w:t>.</w:t>
      </w:r>
      <w:r w:rsidR="00EC4E69">
        <w:t xml:space="preserve"> Remnants of this habitat type are found in Mt Hartman and Perseverance</w:t>
      </w:r>
      <w:r w:rsidR="00E17955">
        <w:t xml:space="preserve"> (</w:t>
      </w:r>
      <w:r w:rsidR="00DA1BBE">
        <w:fldChar w:fldCharType="begin"/>
      </w:r>
      <w:r w:rsidR="00DA1BBE">
        <w:instrText xml:space="preserve"> REF _Ref390769251 \h </w:instrText>
      </w:r>
      <w:r w:rsidR="00DA1BBE">
        <w:fldChar w:fldCharType="separate"/>
      </w:r>
      <w:r w:rsidR="00DA1BBE">
        <w:t xml:space="preserve">Figure </w:t>
      </w:r>
      <w:r w:rsidR="00DA1BBE">
        <w:rPr>
          <w:noProof/>
        </w:rPr>
        <w:t>1</w:t>
      </w:r>
      <w:r w:rsidR="00DA1BBE">
        <w:fldChar w:fldCharType="end"/>
      </w:r>
      <w:r w:rsidR="00E17955">
        <w:t>)</w:t>
      </w:r>
      <w:r w:rsidR="00EC4E69">
        <w:t>.</w:t>
      </w:r>
      <w:r w:rsidR="0004713F">
        <w:t xml:space="preserve"> </w:t>
      </w:r>
      <w:r w:rsidR="005125D5">
        <w:t>Even in</w:t>
      </w:r>
      <w:r>
        <w:t xml:space="preserve"> 1949</w:t>
      </w:r>
      <w:r w:rsidR="005125D5">
        <w:t>, it was evident that th</w:t>
      </w:r>
      <w:r w:rsidR="0004713F">
        <w:t>is</w:t>
      </w:r>
      <w:r>
        <w:t xml:space="preserve"> dry</w:t>
      </w:r>
      <w:r w:rsidR="005125D5">
        <w:t xml:space="preserve"> habitat-type had been subj</w:t>
      </w:r>
      <w:r w:rsidR="0004713F">
        <w:t>ect to much degradation</w:t>
      </w:r>
      <w:r>
        <w:t xml:space="preserve"> </w:t>
      </w:r>
      <w:r>
        <w:fldChar w:fldCharType="begin"/>
      </w:r>
      <w:r w:rsidR="0004713F">
        <w:instrText xml:space="preserve"> ADDIN EN.CITE &lt;EndNote&gt;&lt;Cite&gt;&lt;Author&gt;Beard&lt;/Author&gt;&lt;Year&gt;1949&lt;/Year&gt;&lt;RecNum&gt;501&lt;/RecNum&gt;&lt;DisplayText&gt;(Beard 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fldChar w:fldCharType="separate"/>
      </w:r>
      <w:r w:rsidR="0004713F">
        <w:rPr>
          <w:noProof/>
        </w:rPr>
        <w:t>(</w:t>
      </w:r>
      <w:hyperlink w:anchor="_ENREF_5" w:tooltip="Beard, 1949 #501" w:history="1">
        <w:r w:rsidR="00947670">
          <w:rPr>
            <w:noProof/>
          </w:rPr>
          <w:t>Beard 1949</w:t>
        </w:r>
      </w:hyperlink>
      <w:r w:rsidR="0004713F">
        <w:rPr>
          <w:noProof/>
        </w:rPr>
        <w:t>)</w:t>
      </w:r>
      <w:r>
        <w:fldChar w:fldCharType="end"/>
      </w:r>
      <w:r w:rsidR="0004713F">
        <w:t xml:space="preserve">. </w:t>
      </w:r>
    </w:p>
    <w:p w:rsidR="00B46140" w:rsidRDefault="00B46140" w:rsidP="00B46140">
      <w:r>
        <w:t xml:space="preserve">Interestingly, according to the vegetation mapping study of </w:t>
      </w:r>
      <w:proofErr w:type="spellStart"/>
      <w:r>
        <w:t>Helmer</w:t>
      </w:r>
      <w:proofErr w:type="spellEnd"/>
      <w:r>
        <w:t xml:space="preserve"> et al. </w:t>
      </w:r>
      <w:r>
        <w:fldChar w:fldCharType="begin"/>
      </w:r>
      <w:r w:rsidR="00FC548D">
        <w:instrText xml:space="preserve"> ADDIN EN.CITE &lt;EndNote&gt;&lt;Cite ExcludeAuth="1"&gt;&lt;Author&gt;Helmer&lt;/Author&gt;&lt;Year&gt;2008&lt;/Year&gt;&lt;RecNum&gt;490&lt;/RecNum&gt;&lt;DisplayText&gt;(2008)&lt;/DisplayText&gt;&lt;record&gt;&lt;rec-number&gt;490&lt;/rec-number&gt;&lt;foreign-keys&gt;&lt;key app="EN" db-id="fspvvwa2qw9sedeteflvfvfcdvwrds2psxxe"&gt;490&lt;/key&gt;&lt;/foreign-keys&gt;&lt;ref-type name="Journal Article"&gt;17&lt;/ref-type&gt;&lt;contributors&gt;&lt;authors&gt;&lt;author&gt;Helmer, E. H.&lt;/author&gt;&lt;author&gt;Kennaway, T. A&lt;/author&gt;&lt;author&gt;Pedreros, D. H.&lt;/author&gt;&lt;author&gt;Clark, M. L.&lt;/author&gt;&lt;author&gt;Marcano-Vega, H. &lt;/author&gt;&lt;author&gt;Tieszen, L. L.&lt;/author&gt;&lt;author&gt;Ruzycki, T. R. &lt;/author&gt;&lt;author&gt;Schill, S. R.&lt;/author&gt;&lt;author&gt;Carrington, C.M.S.&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fldChar w:fldCharType="separate"/>
      </w:r>
      <w:r w:rsidR="00FC548D">
        <w:rPr>
          <w:noProof/>
        </w:rPr>
        <w:t>(</w:t>
      </w:r>
      <w:hyperlink w:anchor="_ENREF_24" w:tooltip="Helmer, 2008 #490" w:history="1">
        <w:r w:rsidR="00947670">
          <w:rPr>
            <w:noProof/>
          </w:rPr>
          <w:t>2008</w:t>
        </w:r>
      </w:hyperlink>
      <w:r w:rsidR="00FC548D">
        <w:rPr>
          <w:noProof/>
        </w:rPr>
        <w:t>)</w:t>
      </w:r>
      <w:r>
        <w:fldChar w:fldCharType="end"/>
      </w:r>
      <w:r>
        <w:t>, forest cover has increased on Grenada, by a total of 220% since 1945 (based on an estimate from Beard 1949). The increase in TDF was higher than the overall rate of increase, at 716% (</w:t>
      </w:r>
      <w:r w:rsidR="00DA1BBE">
        <w:fldChar w:fldCharType="begin"/>
      </w:r>
      <w:r w:rsidR="00DA1BBE">
        <w:instrText xml:space="preserve"> REF _Ref390769295 \h </w:instrText>
      </w:r>
      <w:r w:rsidR="00DA1BBE">
        <w:fldChar w:fldCharType="separate"/>
      </w:r>
      <w:r w:rsidR="00DA1BBE" w:rsidRPr="003935AD">
        <w:t>Table 1</w:t>
      </w:r>
      <w:r w:rsidR="00DA1BBE">
        <w:fldChar w:fldCharType="end"/>
      </w:r>
      <w:r>
        <w:t>). However, the results of</w:t>
      </w:r>
      <w:r w:rsidR="009A7318">
        <w:t xml:space="preserve"> a</w:t>
      </w:r>
      <w:r>
        <w:t xml:space="preserve"> similar study for Trinidad </w:t>
      </w:r>
      <w:r>
        <w:fldChar w:fldCharType="begin"/>
      </w:r>
      <w:r>
        <w:instrText xml:space="preserve"> ADDIN EN.CITE &lt;EndNote&gt;&lt;Cite&gt;&lt;Author&gt;Helmer&lt;/Author&gt;&lt;Year&gt;2012&lt;/Year&gt;&lt;RecNum&gt;507&lt;/RecNum&gt;&lt;DisplayText&gt;(Helmer et al. 2012)&lt;/DisplayText&gt;&lt;record&gt;&lt;rec-number&gt;507&lt;/rec-number&gt;&lt;foreign-keys&gt;&lt;key app="EN" db-id="fspvvwa2qw9sedeteflvfvfcdvwrds2psxxe"&gt;507&lt;/key&gt;&lt;/foreign-keys&gt;&lt;ref-type name="Journal Article"&gt;17&lt;/ref-type&gt;&lt;contributors&gt;&lt;authors&gt;&lt;author&gt;Helmer, E. H.&lt;/author&gt;&lt;author&gt;Ruzycki, T. S.&lt;/author&gt;&lt;author&gt;Benner, J.&lt;/author&gt;&lt;author&gt;Voggesser, S. M.&lt;/author&gt;&lt;author&gt;Scobie, B. P.&lt;/author&gt;&lt;author&gt;Park, C.&lt;/author&gt;&lt;author&gt;Fanning, D. W.&lt;/author&gt;&lt;author&gt;Ramnarine, S.&lt;/author&gt;&lt;/authors&gt;&lt;/contributors&gt;&lt;titles&gt;&lt;title&gt;Detailed maps of tropical forest types are within reach: Forest tree communities for Trinidad and Tobago mapped with multiseason Landsat and multiseason fine-resolution imagery&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47-166&lt;/pages&gt;&lt;volume&gt;279&lt;/volume&gt;&lt;dates&gt;&lt;year&gt;2012&lt;/year&gt;&lt;/dates&gt;&lt;urls&gt;&lt;/urls&gt;&lt;/record&gt;&lt;/Cite&gt;&lt;/EndNote&gt;</w:instrText>
      </w:r>
      <w:r>
        <w:fldChar w:fldCharType="separate"/>
      </w:r>
      <w:r>
        <w:rPr>
          <w:noProof/>
        </w:rPr>
        <w:t>(</w:t>
      </w:r>
      <w:hyperlink w:anchor="_ENREF_26" w:tooltip="Helmer, 2012 #507" w:history="1">
        <w:r w:rsidR="00947670">
          <w:rPr>
            <w:noProof/>
          </w:rPr>
          <w:t>Helmer et al. 2012</w:t>
        </w:r>
      </w:hyperlink>
      <w:r>
        <w:rPr>
          <w:noProof/>
        </w:rPr>
        <w:t>)</w:t>
      </w:r>
      <w:r>
        <w:fldChar w:fldCharType="end"/>
      </w:r>
      <w:r>
        <w:t xml:space="preserve"> have been questioned regarding the validity of the classification from satellite imagery (Nelson, </w:t>
      </w:r>
      <w:r w:rsidRPr="002C70E5">
        <w:rPr>
          <w:i/>
        </w:rPr>
        <w:t>pers. comm</w:t>
      </w:r>
      <w:r>
        <w:t xml:space="preserve">., </w:t>
      </w:r>
      <w:proofErr w:type="spellStart"/>
      <w:r>
        <w:t>Agard</w:t>
      </w:r>
      <w:proofErr w:type="spellEnd"/>
      <w:r>
        <w:t xml:space="preserve">, </w:t>
      </w:r>
      <w:r w:rsidRPr="002C70E5">
        <w:rPr>
          <w:i/>
        </w:rPr>
        <w:t>pers. comm</w:t>
      </w:r>
      <w:r>
        <w:t xml:space="preserve">.), thus these results </w:t>
      </w:r>
      <w:r w:rsidR="00305329">
        <w:t xml:space="preserve">may require further validation. </w:t>
      </w:r>
      <w:r w:rsidR="009A7318">
        <w:t xml:space="preserve">Aide et al. </w:t>
      </w:r>
      <w:r w:rsidR="009A7318">
        <w:fldChar w:fldCharType="begin"/>
      </w:r>
      <w:r w:rsidR="009A7318">
        <w:instrText xml:space="preserve"> ADDIN EN.CITE &lt;EndNote&gt;&lt;Cite ExcludeAuth="1"&gt;&lt;Author&gt;Aide&lt;/Author&gt;&lt;Year&gt;2012&lt;/Year&gt;&lt;RecNum&gt;494&lt;/RecNum&gt;&lt;DisplayText&gt;(2012)&lt;/DisplayText&gt;&lt;record&gt;&lt;rec-number&gt;494&lt;/rec-number&gt;&lt;foreign-keys&gt;&lt;key app="EN" db-id="fspvvwa2qw9sedeteflvfvfcdvwrds2psxxe"&gt;494&lt;/key&gt;&lt;/foreign-keys&gt;&lt;ref-type name="Journal Article"&gt;17&lt;/ref-type&gt;&lt;contributors&gt;&lt;authors&gt;&lt;author&gt;Aide, T. M. &lt;/author&gt;&lt;author&gt;Clark, M. L.&lt;/author&gt;&lt;author&gt;Grau, H. R.&lt;/author&gt;&lt;author&gt;López-Carr, D. &lt;/author&gt;&lt;author&gt;Levy, M. A.&lt;/author&gt;&lt;author&gt;Redo, D. &lt;/author&gt;&lt;author&gt;Bonilla-Moheno, M.&lt;/author&gt;&lt;author&gt;Riner, G.&lt;/author&gt;&lt;author&gt;&lt;style face="normal" font="default" charset="162" size="100%"&gt;Andrade-Núñ&lt;/style&gt;&lt;style face="normal" font="default" size="100%"&gt;ez, M. J.&lt;/style&gt;&lt;/author&gt;&lt;author&gt;&lt;style face="normal" font="default" charset="162" size="100%"&gt;Muñ&lt;/style&gt;&lt;style face="normal" font="default" size="100%"&gt;iz, M. &lt;/style&gt;&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dates&gt;&lt;year&gt;2012&lt;/year&gt;&lt;/dates&gt;&lt;urls&gt;&lt;/urls&gt;&lt;/record&gt;&lt;/Cite&gt;&lt;/EndNote&gt;</w:instrText>
      </w:r>
      <w:r w:rsidR="009A7318">
        <w:fldChar w:fldCharType="separate"/>
      </w:r>
      <w:r w:rsidR="009A7318">
        <w:rPr>
          <w:noProof/>
        </w:rPr>
        <w:t>(</w:t>
      </w:r>
      <w:hyperlink w:anchor="_ENREF_1" w:tooltip="Aide, 2012 #494" w:history="1">
        <w:r w:rsidR="00947670">
          <w:rPr>
            <w:noProof/>
          </w:rPr>
          <w:t>2012</w:t>
        </w:r>
      </w:hyperlink>
      <w:r w:rsidR="009A7318">
        <w:rPr>
          <w:noProof/>
        </w:rPr>
        <w:t>)</w:t>
      </w:r>
      <w:r w:rsidR="009A7318">
        <w:fldChar w:fldCharType="end"/>
      </w:r>
      <w:r w:rsidR="009A7318">
        <w:t xml:space="preserve"> found a net gain in woody vegetation in the Caribbean, although a net loss in Trinidad (the study did not discuss Grenada) and other studies find a general trend of TDF loss for the LAC region </w:t>
      </w:r>
      <w:r w:rsidR="002B642D">
        <w:fldChar w:fldCharType="begin"/>
      </w:r>
      <w:r w:rsidR="009A7318">
        <w:instrText xml:space="preserve"> ADDIN EN.CITE &lt;EndNote&gt;&lt;Cite&gt;&lt;Author&gt;Miles&lt;/Author&gt;&lt;Year&gt;2006&lt;/Year&gt;&lt;RecNum&gt;495&lt;/RecNum&gt;&lt;DisplayText&gt;(Miles et al. 2006; Portillo-Quintero and Sánchez-Azofeifa 2010)&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Cite&gt;&lt;Author&gt;Portillo-Quintero&lt;/Author&gt;&lt;Year&gt;2010&lt;/Year&gt;&lt;RecNum&gt;489&lt;/RecNum&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rsidR="002B642D">
        <w:fldChar w:fldCharType="separate"/>
      </w:r>
      <w:r w:rsidR="009A7318">
        <w:rPr>
          <w:noProof/>
        </w:rPr>
        <w:t>(</w:t>
      </w:r>
      <w:hyperlink w:anchor="_ENREF_40" w:tooltip="Miles, 2006 #495" w:history="1">
        <w:r w:rsidR="00947670">
          <w:rPr>
            <w:noProof/>
          </w:rPr>
          <w:t>Miles et al. 2006</w:t>
        </w:r>
      </w:hyperlink>
      <w:r w:rsidR="009A7318">
        <w:rPr>
          <w:noProof/>
        </w:rPr>
        <w:t xml:space="preserve">; </w:t>
      </w:r>
      <w:hyperlink w:anchor="_ENREF_48" w:tooltip="Portillo-Quintero, 2010 #489" w:history="1">
        <w:r w:rsidR="00947670">
          <w:rPr>
            <w:noProof/>
          </w:rPr>
          <w:t>Portillo-Quintero and Sánchez-Azofeifa 2010</w:t>
        </w:r>
      </w:hyperlink>
      <w:r w:rsidR="009A7318">
        <w:rPr>
          <w:noProof/>
        </w:rPr>
        <w:t>)</w:t>
      </w:r>
      <w:r w:rsidR="002B642D">
        <w:fldChar w:fldCharType="end"/>
      </w:r>
      <w:r w:rsidR="009A7318">
        <w:t xml:space="preserve">. </w:t>
      </w:r>
    </w:p>
    <w:p w:rsidR="00ED7E76" w:rsidRDefault="00ED7E76" w:rsidP="00ED7E76">
      <w:r>
        <w:t>Regardless of whether the extent of TDF</w:t>
      </w:r>
      <w:r w:rsidR="00A23073">
        <w:t xml:space="preserve"> has increased</w:t>
      </w:r>
      <w:r>
        <w:t xml:space="preserve">, Grenada follows the regional trend </w:t>
      </w:r>
      <w:r w:rsidRPr="00DE18CE">
        <w:t>()</w:t>
      </w:r>
      <w:r>
        <w:t xml:space="preserve"> that much smaller proportions of TDF is under protection compared to other forest formations (</w:t>
      </w:r>
      <w:r w:rsidR="00DA1BBE">
        <w:fldChar w:fldCharType="begin"/>
      </w:r>
      <w:r w:rsidR="00DA1BBE">
        <w:instrText xml:space="preserve"> REF _Ref390769295 \h </w:instrText>
      </w:r>
      <w:r w:rsidR="00DA1BBE">
        <w:fldChar w:fldCharType="separate"/>
      </w:r>
      <w:r w:rsidR="00DA1BBE" w:rsidRPr="003935AD">
        <w:t>Table 1</w:t>
      </w:r>
      <w:r w:rsidR="00DA1BBE">
        <w:fldChar w:fldCharType="end"/>
      </w:r>
      <w:r w:rsidR="00DE18CE">
        <w:t>) such as</w:t>
      </w:r>
      <w:r>
        <w:t xml:space="preserve"> cloud and montane forests </w:t>
      </w:r>
      <w:r>
        <w:fldChar w:fldCharType="begin"/>
      </w:r>
      <w:r>
        <w:instrText xml:space="preserve"> ADDIN EN.CITE &lt;EndNote&gt;&lt;Cite&gt;&lt;Author&gt;Helmer&lt;/Author&gt;&lt;Year&gt;2008&lt;/Year&gt;&lt;RecNum&gt;490&lt;/RecNum&gt;&lt;DisplayText&gt;(Helmer et al. 2008)&lt;/DisplayText&gt;&lt;record&gt;&lt;rec-number&gt;490&lt;/rec-number&gt;&lt;foreign-keys&gt;&lt;key app="EN" db-id="fspvvwa2qw9sedeteflvfvfcdvwrds2psxxe"&gt;490&lt;/key&gt;&lt;/foreign-keys&gt;&lt;ref-type name="Journal Article"&gt;17&lt;/ref-type&gt;&lt;contributors&gt;&lt;authors&gt;&lt;author&gt;Helmer, E. H.&lt;/author&gt;&lt;author&gt;Kennaway, T. A&lt;/author&gt;&lt;author&gt;Pedreros, D. H.&lt;/author&gt;&lt;author&gt;Clark, M. L.&lt;/author&gt;&lt;author&gt;Marcano-Vega, H. &lt;/author&gt;&lt;author&gt;Tieszen, L. L.&lt;/author&gt;&lt;author&gt;Ruzycki, T. R. &lt;/author&gt;&lt;author&gt;Schill, S. R.&lt;/author&gt;&lt;author&gt;Carrington, C.M.S.&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fldChar w:fldCharType="separate"/>
      </w:r>
      <w:r>
        <w:rPr>
          <w:noProof/>
        </w:rPr>
        <w:t>(</w:t>
      </w:r>
      <w:hyperlink w:anchor="_ENREF_24" w:tooltip="Helmer, 2008 #490" w:history="1">
        <w:r w:rsidR="00947670">
          <w:rPr>
            <w:noProof/>
          </w:rPr>
          <w:t>Helmer et al. 2008</w:t>
        </w:r>
      </w:hyperlink>
      <w:r>
        <w:rPr>
          <w:noProof/>
        </w:rPr>
        <w:t>)</w:t>
      </w:r>
      <w:r>
        <w:fldChar w:fldCharType="end"/>
      </w:r>
      <w:r>
        <w:t xml:space="preserve">. This is not surprisingly given that most land development occurs at lower elevations, where TDF is typically distributed. </w:t>
      </w:r>
      <w:r w:rsidR="00EA7FA9">
        <w:t xml:space="preserve">However, a relatively higher proportion of TDF is protected in </w:t>
      </w:r>
      <w:r w:rsidR="00E17955">
        <w:t xml:space="preserve">the Caribbean compared to South and </w:t>
      </w:r>
      <w:r w:rsidR="00EA7FA9">
        <w:t xml:space="preserve">Central America </w:t>
      </w:r>
      <w:r w:rsidR="00EA7FA9">
        <w:lastRenderedPageBreak/>
        <w:fldChar w:fldCharType="begin"/>
      </w:r>
      <w:r w:rsidR="00EA7FA9">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rsidR="00EA7FA9">
        <w:fldChar w:fldCharType="separate"/>
      </w:r>
      <w:r w:rsidR="00EA7FA9">
        <w:rPr>
          <w:noProof/>
        </w:rPr>
        <w:t>(</w:t>
      </w:r>
      <w:hyperlink w:anchor="_ENREF_48" w:tooltip="Portillo-Quintero, 2010 #489" w:history="1">
        <w:r w:rsidR="00947670">
          <w:rPr>
            <w:noProof/>
          </w:rPr>
          <w:t>Portillo-Quintero and Sánchez-Azofeifa 2010</w:t>
        </w:r>
      </w:hyperlink>
      <w:r w:rsidR="00EA7FA9">
        <w:rPr>
          <w:noProof/>
        </w:rPr>
        <w:t>)</w:t>
      </w:r>
      <w:r w:rsidR="00EA7FA9">
        <w:fldChar w:fldCharType="end"/>
      </w:r>
      <w:r w:rsidR="00B80FA4">
        <w:t xml:space="preserve"> (and the Americas have</w:t>
      </w:r>
      <w:r w:rsidR="00EA7FA9">
        <w:t xml:space="preserve"> </w:t>
      </w:r>
      <w:r w:rsidR="00B80FA4">
        <w:t xml:space="preserve">comparatively more </w:t>
      </w:r>
      <w:r w:rsidR="00EA7FA9">
        <w:t xml:space="preserve">TDF under protection globally </w:t>
      </w:r>
      <w:r w:rsidR="00EA7FA9">
        <w:fldChar w:fldCharType="begin"/>
      </w:r>
      <w:r w:rsidR="00EA7FA9">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rsidR="00EA7FA9">
        <w:fldChar w:fldCharType="separate"/>
      </w:r>
      <w:r w:rsidR="00EA7FA9">
        <w:rPr>
          <w:noProof/>
        </w:rPr>
        <w:t>(</w:t>
      </w:r>
      <w:hyperlink w:anchor="_ENREF_40" w:tooltip="Miles, 2006 #495" w:history="1">
        <w:r w:rsidR="00947670">
          <w:rPr>
            <w:noProof/>
          </w:rPr>
          <w:t>Miles et al. 2006</w:t>
        </w:r>
      </w:hyperlink>
      <w:r w:rsidR="00EA7FA9">
        <w:rPr>
          <w:noProof/>
        </w:rPr>
        <w:t>)</w:t>
      </w:r>
      <w:r w:rsidR="00EA7FA9">
        <w:fldChar w:fldCharType="end"/>
      </w:r>
      <w:r w:rsidR="00EA7FA9">
        <w:t xml:space="preserve">). </w:t>
      </w:r>
    </w:p>
    <w:p w:rsidR="005125D5" w:rsidRDefault="005125D5" w:rsidP="004A2CE2"/>
    <w:p w:rsidR="001F653C" w:rsidRDefault="00134C26" w:rsidP="00FD0589">
      <w:pPr>
        <w:pStyle w:val="Heading3"/>
        <w:numPr>
          <w:ilvl w:val="1"/>
          <w:numId w:val="11"/>
        </w:numPr>
      </w:pPr>
      <w:r>
        <w:t>TDF and Grenada Dove</w:t>
      </w:r>
    </w:p>
    <w:p w:rsidR="00D36550" w:rsidRDefault="00134C26" w:rsidP="00134C26">
      <w:r>
        <w:t xml:space="preserve">As mentioned previously, TDF is the preferred habitat of the Grenada dove. In 2004, a detailed vegetation survey of the dove’s habitat was conducted, intended to characterise the structure and composition of the forest formations, rather than undertake a re-classification </w:t>
      </w:r>
      <w:r>
        <w:fldChar w:fldCharType="begin"/>
      </w:r>
      <w:r>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fldChar w:fldCharType="separate"/>
      </w:r>
      <w:r>
        <w:rPr>
          <w:noProof/>
        </w:rPr>
        <w:t>(</w:t>
      </w:r>
      <w:hyperlink w:anchor="_ENREF_51" w:tooltip="Rivera Lugo, 2005 #483" w:history="1">
        <w:r w:rsidR="00947670">
          <w:rPr>
            <w:noProof/>
          </w:rPr>
          <w:t>Rivera Lugo 2005</w:t>
        </w:r>
      </w:hyperlink>
      <w:r>
        <w:rPr>
          <w:noProof/>
        </w:rPr>
        <w:t>)</w:t>
      </w:r>
      <w:r>
        <w:fldChar w:fldCharType="end"/>
      </w:r>
      <w:r w:rsidR="00006C04">
        <w:t xml:space="preserve">. </w:t>
      </w:r>
      <w:r w:rsidR="00D36550">
        <w:t>Summary of the survey:</w:t>
      </w:r>
    </w:p>
    <w:p w:rsidR="00134C26" w:rsidRDefault="00D36550" w:rsidP="00134C26">
      <w:r>
        <w:t>Sixteen</w:t>
      </w:r>
      <w:r w:rsidR="00006C04" w:rsidRPr="006D0918">
        <w:t xml:space="preserve"> 0.1ha plots </w:t>
      </w:r>
      <w:r w:rsidR="00006C04">
        <w:t xml:space="preserve">were surveyed throughout the dove’s potential habitat, </w:t>
      </w:r>
      <w:r w:rsidR="00006C04" w:rsidRPr="006D0918">
        <w:t xml:space="preserve">plus a </w:t>
      </w:r>
      <w:r w:rsidR="00006C04">
        <w:t>1</w:t>
      </w:r>
      <w:r w:rsidR="00006C04" w:rsidRPr="006D0918">
        <w:t>ha long-term monitoring plot</w:t>
      </w:r>
      <w:r w:rsidR="00006C04">
        <w:t xml:space="preserve"> (following </w:t>
      </w:r>
      <w:r w:rsidR="00006C04" w:rsidRPr="006D0918">
        <w:t>Smithsonian Institute MAB protocols</w:t>
      </w:r>
      <w:r w:rsidR="00006C04">
        <w:t>)</w:t>
      </w:r>
      <w:r w:rsidR="00006C04" w:rsidRPr="006D0918">
        <w:t xml:space="preserve"> </w:t>
      </w:r>
      <w:r w:rsidR="00006C04">
        <w:t xml:space="preserve">was </w:t>
      </w:r>
      <w:r w:rsidR="00006C04" w:rsidRPr="006D0918">
        <w:t>established in M</w:t>
      </w:r>
      <w:r w:rsidR="00006C04">
        <w:t>t</w:t>
      </w:r>
      <w:r w:rsidR="00006C04" w:rsidRPr="006D0918">
        <w:t xml:space="preserve"> Hartman</w:t>
      </w:r>
      <w:r w:rsidR="00DA1BBE">
        <w:t xml:space="preserve"> (</w:t>
      </w:r>
      <w:r w:rsidR="00DA1BBE">
        <w:fldChar w:fldCharType="begin"/>
      </w:r>
      <w:r w:rsidR="00DA1BBE">
        <w:instrText xml:space="preserve"> REF _Ref390769359 \h </w:instrText>
      </w:r>
      <w:r w:rsidR="00DA1BBE">
        <w:fldChar w:fldCharType="separate"/>
      </w:r>
      <w:r w:rsidR="00DA1BBE">
        <w:t xml:space="preserve">Figure </w:t>
      </w:r>
      <w:r w:rsidR="00DA1BBE">
        <w:rPr>
          <w:noProof/>
        </w:rPr>
        <w:t>4</w:t>
      </w:r>
      <w:r w:rsidR="00DA1BBE">
        <w:fldChar w:fldCharType="end"/>
      </w:r>
      <w:r w:rsidR="00DA1BBE">
        <w:t>)</w:t>
      </w:r>
      <w:r w:rsidR="00006C04">
        <w:t xml:space="preserve">. </w:t>
      </w:r>
      <w:r w:rsidR="00F8717B">
        <w:t xml:space="preserve">Plot sites were determined by using previous records of the dove, as well as establishing sites with no previous dove activity. </w:t>
      </w:r>
      <w:r>
        <w:t>Three nest plots were laid out within a modified-Whitaker plot of 20m x 50m. Trees within these plots were measured as follows:</w:t>
      </w:r>
    </w:p>
    <w:p w:rsidR="00D36550" w:rsidRDefault="00D36550" w:rsidP="00D36550">
      <w:pPr>
        <w:pStyle w:val="ListParagraph"/>
        <w:numPr>
          <w:ilvl w:val="2"/>
          <w:numId w:val="2"/>
        </w:numPr>
      </w:pPr>
      <w:r>
        <w:t>Large (Whitaker) plot: (</w:t>
      </w:r>
      <w:r w:rsidRPr="006D0918">
        <w:t>20 m X 50 m</w:t>
      </w:r>
      <w:r>
        <w:t xml:space="preserve">) trees &gt; 5cm </w:t>
      </w:r>
      <w:proofErr w:type="spellStart"/>
      <w:r>
        <w:t>dbh</w:t>
      </w:r>
      <w:proofErr w:type="spellEnd"/>
      <w:r>
        <w:t>.</w:t>
      </w:r>
    </w:p>
    <w:p w:rsidR="00D36550" w:rsidRDefault="00D36550" w:rsidP="00D36550">
      <w:pPr>
        <w:pStyle w:val="ListParagraph"/>
        <w:numPr>
          <w:ilvl w:val="2"/>
          <w:numId w:val="2"/>
        </w:numPr>
      </w:pPr>
      <w:r>
        <w:t xml:space="preserve">Medium (nested) plot: (5m x 20m) all stems &gt; 1.0 ≤ 4.9 cm </w:t>
      </w:r>
      <w:proofErr w:type="spellStart"/>
      <w:r>
        <w:t>dbh</w:t>
      </w:r>
      <w:proofErr w:type="spellEnd"/>
      <w:r>
        <w:t>.</w:t>
      </w:r>
    </w:p>
    <w:p w:rsidR="00D36550" w:rsidRDefault="00D36550" w:rsidP="00D36550">
      <w:pPr>
        <w:pStyle w:val="ListParagraph"/>
        <w:numPr>
          <w:ilvl w:val="2"/>
          <w:numId w:val="2"/>
        </w:numPr>
      </w:pPr>
      <w:r>
        <w:t>Small (nested) plots: (two diagonally opposite plots 2m x 5m) all seedlings/ saplings ≤ 1cm at 10cm height and estimated coverage using Braun Blanket Index.</w:t>
      </w:r>
    </w:p>
    <w:p w:rsidR="00C858C6" w:rsidRDefault="00FE5B83" w:rsidP="00C858C6">
      <w:r>
        <w:t>Plant specimens</w:t>
      </w:r>
      <w:r w:rsidR="00D36550">
        <w:t xml:space="preserve"> were double referenced (in country and at the Smithsonian) and two technicians </w:t>
      </w:r>
      <w:r>
        <w:t xml:space="preserve">from Grenada </w:t>
      </w:r>
      <w:r w:rsidR="00D36550">
        <w:t xml:space="preserve">were also trained during this survey. </w:t>
      </w:r>
      <w:r w:rsidR="00C858C6">
        <w:t>A total of 61 species and 4120 stems were sampled; summary tables of species composition for each plot are presented in the report. The most abund</w:t>
      </w:r>
      <w:r w:rsidR="00E87D78">
        <w:t>ant</w:t>
      </w:r>
      <w:r w:rsidR="00C858C6">
        <w:t xml:space="preserve"> species were </w:t>
      </w:r>
      <w:proofErr w:type="spellStart"/>
      <w:r w:rsidR="00C858C6" w:rsidRPr="00DE1143">
        <w:rPr>
          <w:i/>
        </w:rPr>
        <w:t>Haematoxylon</w:t>
      </w:r>
      <w:proofErr w:type="spellEnd"/>
      <w:r w:rsidR="00C858C6" w:rsidRPr="00DE1143">
        <w:rPr>
          <w:i/>
        </w:rPr>
        <w:t xml:space="preserve"> </w:t>
      </w:r>
      <w:proofErr w:type="spellStart"/>
      <w:r w:rsidR="00C858C6" w:rsidRPr="00DE1143">
        <w:rPr>
          <w:i/>
        </w:rPr>
        <w:t>campechianum</w:t>
      </w:r>
      <w:proofErr w:type="spellEnd"/>
      <w:r w:rsidR="00C858C6">
        <w:rPr>
          <w:i/>
        </w:rPr>
        <w:t xml:space="preserve"> </w:t>
      </w:r>
      <w:r w:rsidR="00C858C6">
        <w:t xml:space="preserve">and </w:t>
      </w:r>
      <w:proofErr w:type="spellStart"/>
      <w:r w:rsidR="00C858C6" w:rsidRPr="00DE1143">
        <w:rPr>
          <w:i/>
        </w:rPr>
        <w:t>Bourreria</w:t>
      </w:r>
      <w:proofErr w:type="spellEnd"/>
      <w:r w:rsidR="00C858C6" w:rsidRPr="00DE1143">
        <w:rPr>
          <w:i/>
        </w:rPr>
        <w:t xml:space="preserve"> </w:t>
      </w:r>
      <w:proofErr w:type="spellStart"/>
      <w:r w:rsidR="00C858C6">
        <w:rPr>
          <w:i/>
        </w:rPr>
        <w:t>succulent</w:t>
      </w:r>
      <w:r w:rsidR="000F767B">
        <w:rPr>
          <w:i/>
        </w:rPr>
        <w:t>a</w:t>
      </w:r>
      <w:proofErr w:type="spellEnd"/>
      <w:r w:rsidR="00C858C6">
        <w:t xml:space="preserve">. The most frequent species was </w:t>
      </w:r>
      <w:proofErr w:type="spellStart"/>
      <w:r w:rsidR="00C858C6" w:rsidRPr="00C858C6">
        <w:rPr>
          <w:i/>
        </w:rPr>
        <w:t>Pisonia</w:t>
      </w:r>
      <w:proofErr w:type="spellEnd"/>
      <w:r w:rsidR="00C858C6" w:rsidRPr="00C858C6">
        <w:rPr>
          <w:i/>
        </w:rPr>
        <w:t xml:space="preserve"> </w:t>
      </w:r>
      <w:proofErr w:type="spellStart"/>
      <w:r w:rsidR="00C858C6" w:rsidRPr="00C858C6">
        <w:rPr>
          <w:i/>
        </w:rPr>
        <w:t>fragans</w:t>
      </w:r>
      <w:proofErr w:type="spellEnd"/>
      <w:r w:rsidR="00C858C6">
        <w:t xml:space="preserve">, found in all 17 plots, and </w:t>
      </w:r>
      <w:proofErr w:type="spellStart"/>
      <w:r w:rsidR="00C858C6" w:rsidRPr="00C858C6">
        <w:rPr>
          <w:i/>
        </w:rPr>
        <w:t>Haematoxylon</w:t>
      </w:r>
      <w:proofErr w:type="spellEnd"/>
      <w:r w:rsidR="00C858C6" w:rsidRPr="00C858C6">
        <w:rPr>
          <w:i/>
        </w:rPr>
        <w:t xml:space="preserve"> </w:t>
      </w:r>
      <w:proofErr w:type="spellStart"/>
      <w:r w:rsidR="00C858C6" w:rsidRPr="00C858C6">
        <w:rPr>
          <w:i/>
        </w:rPr>
        <w:t>campechianum</w:t>
      </w:r>
      <w:proofErr w:type="spellEnd"/>
      <w:r w:rsidR="00C858C6" w:rsidRPr="00C858C6">
        <w:rPr>
          <w:i/>
        </w:rPr>
        <w:t xml:space="preserve">, </w:t>
      </w:r>
      <w:proofErr w:type="spellStart"/>
      <w:r w:rsidR="00C858C6" w:rsidRPr="00C858C6">
        <w:rPr>
          <w:i/>
        </w:rPr>
        <w:t>Citharexylum</w:t>
      </w:r>
      <w:proofErr w:type="spellEnd"/>
      <w:r w:rsidR="00C858C6" w:rsidRPr="00C858C6">
        <w:rPr>
          <w:i/>
        </w:rPr>
        <w:t xml:space="preserve"> </w:t>
      </w:r>
      <w:proofErr w:type="spellStart"/>
      <w:r w:rsidR="00C858C6" w:rsidRPr="00C858C6">
        <w:rPr>
          <w:i/>
        </w:rPr>
        <w:t>fruticosum</w:t>
      </w:r>
      <w:proofErr w:type="spellEnd"/>
      <w:r w:rsidR="00C858C6" w:rsidRPr="00C858C6">
        <w:rPr>
          <w:i/>
        </w:rPr>
        <w:t xml:space="preserve">, </w:t>
      </w:r>
      <w:proofErr w:type="spellStart"/>
      <w:r w:rsidR="00C858C6" w:rsidRPr="00C858C6">
        <w:rPr>
          <w:i/>
        </w:rPr>
        <w:t>Genipa</w:t>
      </w:r>
      <w:proofErr w:type="spellEnd"/>
      <w:r w:rsidR="00C858C6" w:rsidRPr="00C858C6">
        <w:rPr>
          <w:i/>
        </w:rPr>
        <w:t xml:space="preserve"> </w:t>
      </w:r>
      <w:proofErr w:type="spellStart"/>
      <w:proofErr w:type="gramStart"/>
      <w:r w:rsidR="00C858C6" w:rsidRPr="00C858C6">
        <w:rPr>
          <w:i/>
        </w:rPr>
        <w:t>americana</w:t>
      </w:r>
      <w:proofErr w:type="spellEnd"/>
      <w:proofErr w:type="gramEnd"/>
      <w:r w:rsidR="00C858C6" w:rsidRPr="00C858C6">
        <w:rPr>
          <w:i/>
        </w:rPr>
        <w:t xml:space="preserve"> </w:t>
      </w:r>
      <w:r w:rsidR="00C858C6" w:rsidRPr="00C858C6">
        <w:t xml:space="preserve">and </w:t>
      </w:r>
      <w:proofErr w:type="spellStart"/>
      <w:r w:rsidR="00C858C6" w:rsidRPr="00C858C6">
        <w:rPr>
          <w:i/>
        </w:rPr>
        <w:t>Chomelia</w:t>
      </w:r>
      <w:proofErr w:type="spellEnd"/>
      <w:r w:rsidR="00C858C6" w:rsidRPr="00C858C6">
        <w:rPr>
          <w:i/>
        </w:rPr>
        <w:t xml:space="preserve"> fasciculate</w:t>
      </w:r>
      <w:r w:rsidR="00C858C6">
        <w:t xml:space="preserve">, </w:t>
      </w:r>
      <w:proofErr w:type="spellStart"/>
      <w:r w:rsidR="00C858C6" w:rsidRPr="00C858C6">
        <w:rPr>
          <w:i/>
        </w:rPr>
        <w:t>Bourreria</w:t>
      </w:r>
      <w:proofErr w:type="spellEnd"/>
      <w:r w:rsidR="00C858C6" w:rsidRPr="00C858C6">
        <w:rPr>
          <w:i/>
        </w:rPr>
        <w:t xml:space="preserve">, </w:t>
      </w:r>
      <w:proofErr w:type="spellStart"/>
      <w:r w:rsidR="001F317D" w:rsidRPr="00C858C6">
        <w:rPr>
          <w:i/>
        </w:rPr>
        <w:t>Bursera</w:t>
      </w:r>
      <w:proofErr w:type="spellEnd"/>
      <w:r w:rsidR="001F317D">
        <w:rPr>
          <w:i/>
        </w:rPr>
        <w:t xml:space="preserve"> </w:t>
      </w:r>
      <w:proofErr w:type="spellStart"/>
      <w:r w:rsidR="001F317D" w:rsidRPr="000F767B">
        <w:rPr>
          <w:i/>
        </w:rPr>
        <w:t>simaruba</w:t>
      </w:r>
      <w:proofErr w:type="spellEnd"/>
      <w:r w:rsidR="00C858C6" w:rsidRPr="00C858C6">
        <w:rPr>
          <w:i/>
        </w:rPr>
        <w:t xml:space="preserve"> </w:t>
      </w:r>
      <w:r w:rsidR="00C858C6" w:rsidRPr="00C858C6">
        <w:t xml:space="preserve">and </w:t>
      </w:r>
      <w:proofErr w:type="spellStart"/>
      <w:r w:rsidR="00C858C6">
        <w:rPr>
          <w:i/>
        </w:rPr>
        <w:t>Leucaena</w:t>
      </w:r>
      <w:proofErr w:type="spellEnd"/>
      <w:r w:rsidR="00C858C6">
        <w:rPr>
          <w:i/>
        </w:rPr>
        <w:t xml:space="preserve">, </w:t>
      </w:r>
      <w:r w:rsidR="00C858C6">
        <w:t>were found in 14 to 11 plots.</w:t>
      </w:r>
    </w:p>
    <w:p w:rsidR="00503F16" w:rsidRDefault="0092314F" w:rsidP="00C858C6">
      <w:r>
        <w:t>Th</w:t>
      </w:r>
      <w:r w:rsidR="00FE5B83">
        <w:t xml:space="preserve">is study </w:t>
      </w:r>
      <w:r w:rsidR="00FE493D">
        <w:t xml:space="preserve">followed Beard’s classification, </w:t>
      </w:r>
      <w:r w:rsidR="00FE5B83">
        <w:t xml:space="preserve">with dove habitat classified as </w:t>
      </w:r>
      <w:r w:rsidR="00134C26">
        <w:t>Semi-evergreen Forest, Deciduous Seas</w:t>
      </w:r>
      <w:r w:rsidR="00FE5B83">
        <w:t>onal Forest and Thorn woodlands.</w:t>
      </w:r>
      <w:r w:rsidR="00FE493D">
        <w:t xml:space="preserve"> </w:t>
      </w:r>
      <w:r w:rsidR="00503F16">
        <w:t xml:space="preserve">While the three forest formations share similar species, a cluster analysis of the </w:t>
      </w:r>
      <w:r w:rsidR="00FE493D">
        <w:t xml:space="preserve">survey results of the plots </w:t>
      </w:r>
      <w:r w:rsidR="00503F16">
        <w:t xml:space="preserve">reflected the three different seasonal forests. </w:t>
      </w:r>
      <w:proofErr w:type="spellStart"/>
      <w:r w:rsidR="00503F16">
        <w:t>Detrended</w:t>
      </w:r>
      <w:proofErr w:type="spellEnd"/>
      <w:r w:rsidR="00503F16">
        <w:t xml:space="preserve"> Correspondence Analysis indicated that the three forest formations followed a course of succession along a declining precipitation gradient from Semi-evergreen Forest, Deciduous Seasonal Forest to Thorn woodlands.</w:t>
      </w:r>
      <w:r w:rsidR="00FE493D">
        <w:t xml:space="preserve"> </w:t>
      </w:r>
      <w:r w:rsidR="00503F16">
        <w:t xml:space="preserve">Principal Component Analysis suggested that doves favour plots with higher basal and </w:t>
      </w:r>
      <w:proofErr w:type="spellStart"/>
      <w:r w:rsidR="00503F16">
        <w:t>dbh</w:t>
      </w:r>
      <w:proofErr w:type="spellEnd"/>
      <w:r w:rsidR="00503F16">
        <w:t xml:space="preserve">, while Canonical Correspondence Analysis supported this relationship between dove activity with high basal area, </w:t>
      </w:r>
      <w:proofErr w:type="spellStart"/>
      <w:r w:rsidR="00503F16">
        <w:t>dbh</w:t>
      </w:r>
      <w:proofErr w:type="spellEnd"/>
      <w:r w:rsidR="00503F16">
        <w:t xml:space="preserve">, as well as species rich plots. </w:t>
      </w:r>
    </w:p>
    <w:p w:rsidR="00C858C6" w:rsidRDefault="00503F16" w:rsidP="00C858C6">
      <w:r>
        <w:t>A digital elevation model of dove habitat was created using the results of the su</w:t>
      </w:r>
      <w:r w:rsidR="003935AD">
        <w:t>rvey, following Beards’ classification?</w:t>
      </w:r>
      <w:r>
        <w:t xml:space="preserve"> (</w:t>
      </w:r>
      <w:r w:rsidR="00DA1BBE">
        <w:fldChar w:fldCharType="begin"/>
      </w:r>
      <w:r w:rsidR="00DA1BBE">
        <w:instrText xml:space="preserve"> REF _Ref390769374 \h </w:instrText>
      </w:r>
      <w:r w:rsidR="00DA1BBE">
        <w:fldChar w:fldCharType="separate"/>
      </w:r>
      <w:r w:rsidR="00DA1BBE">
        <w:t xml:space="preserve">Figure </w:t>
      </w:r>
      <w:r w:rsidR="00DA1BBE">
        <w:rPr>
          <w:noProof/>
        </w:rPr>
        <w:t>5</w:t>
      </w:r>
      <w:r w:rsidR="00DA1BBE">
        <w:fldChar w:fldCharType="end"/>
      </w:r>
      <w:r>
        <w:t xml:space="preserve">). </w:t>
      </w:r>
      <w:r w:rsidR="00E87D78">
        <w:t xml:space="preserve">A habitat suitability model was </w:t>
      </w:r>
      <w:r>
        <w:t xml:space="preserve">then </w:t>
      </w:r>
      <w:r w:rsidR="00E87D78">
        <w:t>conducted (</w:t>
      </w:r>
      <w:r w:rsidR="00DA1BBE">
        <w:fldChar w:fldCharType="begin"/>
      </w:r>
      <w:r w:rsidR="00DA1BBE">
        <w:instrText xml:space="preserve"> REF _Ref390769383 \h </w:instrText>
      </w:r>
      <w:r w:rsidR="00DA1BBE">
        <w:fldChar w:fldCharType="separate"/>
      </w:r>
      <w:r w:rsidR="00DA1BBE">
        <w:t xml:space="preserve">Figure </w:t>
      </w:r>
      <w:r w:rsidR="00DA1BBE">
        <w:rPr>
          <w:noProof/>
        </w:rPr>
        <w:t>6</w:t>
      </w:r>
      <w:r w:rsidR="00DA1BBE">
        <w:fldChar w:fldCharType="end"/>
      </w:r>
      <w:r w:rsidR="00E87D78">
        <w:t>), using the 95% kernel</w:t>
      </w:r>
      <w:r w:rsidR="00C8562A">
        <w:t xml:space="preserve"> method to calculate home range</w:t>
      </w:r>
      <w:r w:rsidR="00E87D78">
        <w:t xml:space="preserve">, </w:t>
      </w:r>
      <w:r w:rsidR="00C8562A">
        <w:t xml:space="preserve">and </w:t>
      </w:r>
      <w:r w:rsidR="00E87D78">
        <w:t xml:space="preserve">The Nature Conservancy’s vegetation map of Grenada [rather than their re-classified image – not sure why]. </w:t>
      </w:r>
      <w:r w:rsidR="00067783">
        <w:t xml:space="preserve">The model assumptions were as followed: </w:t>
      </w:r>
      <w:r w:rsidR="00C858C6">
        <w:t xml:space="preserve">(1) nesting, foraging, and cover </w:t>
      </w:r>
      <w:r w:rsidR="00067783">
        <w:t>were</w:t>
      </w:r>
      <w:r w:rsidR="00C858C6">
        <w:t xml:space="preserve"> equally limit</w:t>
      </w:r>
      <w:r w:rsidR="00067783">
        <w:t>ing to the Grenada dove;</w:t>
      </w:r>
      <w:r w:rsidR="00C858C6">
        <w:t xml:space="preserve"> (2) </w:t>
      </w:r>
      <w:r w:rsidR="00067783">
        <w:t>p</w:t>
      </w:r>
      <w:r w:rsidR="00C858C6">
        <w:t>otential</w:t>
      </w:r>
      <w:r w:rsidR="00067783">
        <w:t xml:space="preserve"> Grenada dove</w:t>
      </w:r>
      <w:r w:rsidR="00C858C6">
        <w:t xml:space="preserve"> habitat </w:t>
      </w:r>
      <w:r w:rsidR="00067783">
        <w:t>was best</w:t>
      </w:r>
      <w:r w:rsidR="00C858C6">
        <w:t xml:space="preserve"> satisfied </w:t>
      </w:r>
      <w:r w:rsidR="00067783">
        <w:t>by</w:t>
      </w:r>
      <w:r w:rsidR="00C858C6">
        <w:t xml:space="preserve"> closed forest canopies or fore</w:t>
      </w:r>
      <w:r w:rsidR="00067783">
        <w:t>sted areas with low shrub cover; and</w:t>
      </w:r>
      <w:r w:rsidR="00C858C6">
        <w:t xml:space="preserve"> (3) </w:t>
      </w:r>
      <w:r w:rsidR="00067783">
        <w:t>the Grenada Dove is unaffected by h</w:t>
      </w:r>
      <w:r w:rsidR="00C858C6">
        <w:t>uman use</w:t>
      </w:r>
      <w:r w:rsidR="00067783">
        <w:t xml:space="preserve">, </w:t>
      </w:r>
      <w:r w:rsidR="00C858C6">
        <w:t>development on clearings</w:t>
      </w:r>
      <w:r w:rsidR="00067783">
        <w:t>,</w:t>
      </w:r>
      <w:r w:rsidR="00C858C6">
        <w:t xml:space="preserve"> or roads.</w:t>
      </w:r>
    </w:p>
    <w:p w:rsidR="00254434" w:rsidRPr="00FF34EA" w:rsidRDefault="00067783" w:rsidP="00254434">
      <w:r>
        <w:t>The s</w:t>
      </w:r>
      <w:r w:rsidR="00C858C6">
        <w:t xml:space="preserve">tudy concluded that the doves indicate a preference for open understory forest, with relatively </w:t>
      </w:r>
      <w:r w:rsidR="00C858C6" w:rsidRPr="00FE493D">
        <w:t xml:space="preserve">closed canopy </w:t>
      </w:r>
      <w:r w:rsidR="00254434" w:rsidRPr="00FE493D">
        <w:t>in</w:t>
      </w:r>
      <w:r w:rsidR="00C858C6" w:rsidRPr="00FE493D">
        <w:t xml:space="preserve"> the deciduous forest and the semi-evergreen forest</w:t>
      </w:r>
      <w:r w:rsidR="00254434" w:rsidRPr="00FE493D">
        <w:t>.</w:t>
      </w:r>
      <w:r w:rsidR="00254434">
        <w:t xml:space="preserve"> As discussed above, the study suggests that doves </w:t>
      </w:r>
      <w:r w:rsidR="00C858C6">
        <w:t>may be using forest sites according to resource availability.</w:t>
      </w:r>
      <w:r w:rsidR="00254434">
        <w:t xml:space="preserve"> </w:t>
      </w:r>
      <w:r>
        <w:t xml:space="preserve">Two limitations were </w:t>
      </w:r>
      <w:r>
        <w:lastRenderedPageBreak/>
        <w:t xml:space="preserve">identified that were omitted in the analyses: </w:t>
      </w:r>
      <w:r w:rsidR="00254434">
        <w:t xml:space="preserve">(1) </w:t>
      </w:r>
      <w:r w:rsidR="00C858C6">
        <w:t>small shrubs and herbac</w:t>
      </w:r>
      <w:r w:rsidR="00254434">
        <w:t>eous species and (2) th</w:t>
      </w:r>
      <w:r>
        <w:t>e</w:t>
      </w:r>
      <w:r w:rsidR="00FF34EA">
        <w:t xml:space="preserve"> importance of water resources. </w:t>
      </w:r>
      <w:r w:rsidR="000917F9">
        <w:t xml:space="preserve">Importantly, </w:t>
      </w:r>
      <w:r w:rsidR="000917F9" w:rsidRPr="000917F9">
        <w:t>w</w:t>
      </w:r>
      <w:r w:rsidR="000917F9">
        <w:t>ater availability is</w:t>
      </w:r>
      <w:r w:rsidR="00FF34EA" w:rsidRPr="000917F9">
        <w:t xml:space="preserve"> thought to be a limiting resource for dove (Rusk, </w:t>
      </w:r>
      <w:r w:rsidR="00FF34EA" w:rsidRPr="000917F9">
        <w:rPr>
          <w:i/>
        </w:rPr>
        <w:t>pers. comm.</w:t>
      </w:r>
      <w:r w:rsidR="00FF34EA" w:rsidRPr="000917F9">
        <w:t>)</w:t>
      </w:r>
    </w:p>
    <w:p w:rsidR="00C858C6" w:rsidRDefault="00C858C6" w:rsidP="00C858C6"/>
    <w:p w:rsidR="00C858C6" w:rsidRDefault="000F767B" w:rsidP="00FD0589">
      <w:pPr>
        <w:pStyle w:val="Heading3"/>
        <w:numPr>
          <w:ilvl w:val="1"/>
          <w:numId w:val="11"/>
        </w:numPr>
      </w:pPr>
      <w:r>
        <w:t>Species richness and d</w:t>
      </w:r>
      <w:r w:rsidR="00C858C6">
        <w:t>ominant vegetation in Grenada TDF</w:t>
      </w:r>
    </w:p>
    <w:p w:rsidR="000F767B" w:rsidRPr="00ED0E49" w:rsidRDefault="000F767B" w:rsidP="000F767B">
      <w:r>
        <w:t>In TDF, species richness tends to be lower than in wet/moist forest, and</w:t>
      </w:r>
      <w:r w:rsidR="00FD0589">
        <w:t xml:space="preserve"> w</w:t>
      </w:r>
      <w:r>
        <w:t xml:space="preserve">ithin a given region, TDF is also typically smaller in structure </w:t>
      </w:r>
      <w:r w:rsidR="00FD0589">
        <w:t xml:space="preserve">than moist forest, both of which are true for the Caribbean </w:t>
      </w:r>
      <w:r>
        <w:fldChar w:fldCharType="begin"/>
      </w:r>
      <w:r>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fldChar w:fldCharType="separate"/>
      </w:r>
      <w:r>
        <w:rPr>
          <w:noProof/>
        </w:rPr>
        <w:t>(</w:t>
      </w:r>
      <w:hyperlink w:anchor="_ENREF_44" w:tooltip="Murphy, 1995 #504" w:history="1">
        <w:r w:rsidR="00947670">
          <w:rPr>
            <w:noProof/>
          </w:rPr>
          <w:t>Murphy and Lugo 1995</w:t>
        </w:r>
      </w:hyperlink>
      <w:r>
        <w:rPr>
          <w:noProof/>
        </w:rPr>
        <w:t>)</w:t>
      </w:r>
      <w:r>
        <w:fldChar w:fldCharType="end"/>
      </w:r>
      <w:r w:rsidR="00FD0589">
        <w:t xml:space="preserve">. </w:t>
      </w:r>
      <w:r w:rsidR="005C256B">
        <w:t xml:space="preserve">Insular Caribbean </w:t>
      </w:r>
      <w:r>
        <w:t xml:space="preserve">TDF tend to </w:t>
      </w:r>
      <w:r w:rsidR="00210CC9">
        <w:t xml:space="preserve">have higher stem densities </w:t>
      </w:r>
      <w:r>
        <w:t>than mainland forests</w:t>
      </w:r>
      <w:r w:rsidR="00210CC9">
        <w:t xml:space="preserve">, in part attributed to hurricane damage </w:t>
      </w:r>
      <w:r w:rsidR="00210CC9">
        <w:fldChar w:fldCharType="begin"/>
      </w:r>
      <w:r w:rsidR="00210CC9">
        <w:instrText xml:space="preserve"> ADDIN EN.CITE &lt;EndNote&gt;&lt;Cite&gt;&lt;Author&gt;van Bloem&lt;/Author&gt;&lt;Year&gt;2005&lt;/Year&gt;&lt;RecNum&gt;524&lt;/RecNum&gt;&lt;DisplayText&gt;(van Bloem et al. 2005)&lt;/DisplayText&gt;&lt;record&gt;&lt;rec-number&gt;524&lt;/rec-number&gt;&lt;foreign-keys&gt;&lt;key app="EN" db-id="fspvvwa2qw9sedeteflvfvfcdvwrds2psxxe"&gt;524&lt;/key&gt;&lt;/foreign-keys&gt;&lt;ref-type name="Journal Article"&gt;17&lt;/ref-type&gt;&lt;contributors&gt;&lt;authors&gt;&lt;author&gt;van Bloem, S. J.&lt;/author&gt;&lt;author&gt;Murphy, P. G.&lt;/author&gt;&lt;author&gt;Lugo, A. E.&lt;/author&gt;&lt;author&gt;Ostertag, R.&lt;/author&gt;&lt;author&gt;Costa, M. R.&lt;/author&gt;&lt;author&gt;Bernard, I. R.&lt;/author&gt;&lt;author&gt;Colón, S. M.&lt;/author&gt;&lt;author&gt;Mora, M. C.&lt;/author&gt;&lt;/authors&gt;&lt;/contributors&gt;&lt;titles&gt;&lt;title&gt;The Influence of hurricane winds on Caribbean dry forest structure and nutrient pools&lt;/title&gt;&lt;secondary-title&gt;Biotropica&lt;/secondary-title&gt;&lt;/titles&gt;&lt;periodical&gt;&lt;full-title&gt;Biotropica&lt;/full-title&gt;&lt;/periodical&gt;&lt;pages&gt;571-583&lt;/pages&gt;&lt;volume&gt;37&lt;/volume&gt;&lt;number&gt;4&lt;/number&gt;&lt;dates&gt;&lt;year&gt;2005&lt;/year&gt;&lt;/dates&gt;&lt;urls&gt;&lt;/urls&gt;&lt;/record&gt;&lt;/Cite&gt;&lt;/EndNote&gt;</w:instrText>
      </w:r>
      <w:r w:rsidR="00210CC9">
        <w:fldChar w:fldCharType="separate"/>
      </w:r>
      <w:r w:rsidR="00210CC9">
        <w:rPr>
          <w:noProof/>
        </w:rPr>
        <w:t>(</w:t>
      </w:r>
      <w:hyperlink w:anchor="_ENREF_59" w:tooltip="van Bloem, 2005 #524" w:history="1">
        <w:r w:rsidR="00947670">
          <w:rPr>
            <w:noProof/>
          </w:rPr>
          <w:t>van Bloem et al. 2005</w:t>
        </w:r>
      </w:hyperlink>
      <w:r w:rsidR="00210CC9">
        <w:rPr>
          <w:noProof/>
        </w:rPr>
        <w:t>)</w:t>
      </w:r>
      <w:r w:rsidR="00210CC9">
        <w:fldChar w:fldCharType="end"/>
      </w:r>
      <w:r w:rsidR="00210CC9">
        <w:t xml:space="preserve">. </w:t>
      </w:r>
    </w:p>
    <w:p w:rsidR="000F767B" w:rsidRDefault="000F767B" w:rsidP="000F767B">
      <w:r w:rsidRPr="00DE18CE">
        <w:t>Native trees dominant in Caribbean TDF</w:t>
      </w:r>
      <w:r w:rsidR="001F317D" w:rsidRPr="00DE18CE">
        <w:t xml:space="preserve"> </w:t>
      </w:r>
      <w:r w:rsidRPr="00DE18CE">
        <w:t>include</w:t>
      </w:r>
      <w:r>
        <w:t xml:space="preserve"> </w:t>
      </w:r>
      <w:proofErr w:type="spellStart"/>
      <w:r w:rsidRPr="00C858C6">
        <w:rPr>
          <w:i/>
        </w:rPr>
        <w:t>Bursera</w:t>
      </w:r>
      <w:proofErr w:type="spellEnd"/>
      <w:r>
        <w:rPr>
          <w:i/>
        </w:rPr>
        <w:t xml:space="preserve"> </w:t>
      </w:r>
      <w:proofErr w:type="spellStart"/>
      <w:r w:rsidRPr="000F767B">
        <w:rPr>
          <w:i/>
        </w:rPr>
        <w:t>simaruba</w:t>
      </w:r>
      <w:proofErr w:type="spellEnd"/>
      <w:r>
        <w:rPr>
          <w:i/>
        </w:rPr>
        <w:t xml:space="preserve">, </w:t>
      </w:r>
      <w:proofErr w:type="spellStart"/>
      <w:r w:rsidRPr="000F767B">
        <w:rPr>
          <w:i/>
        </w:rPr>
        <w:t>Casearia</w:t>
      </w:r>
      <w:proofErr w:type="spellEnd"/>
      <w:r w:rsidRPr="000F767B">
        <w:rPr>
          <w:i/>
        </w:rPr>
        <w:t xml:space="preserve"> </w:t>
      </w:r>
      <w:proofErr w:type="spellStart"/>
      <w:r w:rsidRPr="000F767B">
        <w:rPr>
          <w:i/>
        </w:rPr>
        <w:t>guianensis</w:t>
      </w:r>
      <w:proofErr w:type="spellEnd"/>
      <w:r>
        <w:rPr>
          <w:i/>
        </w:rPr>
        <w:t xml:space="preserve"> </w:t>
      </w:r>
      <w:r>
        <w:t xml:space="preserve">and </w:t>
      </w:r>
      <w:r w:rsidRPr="000F767B">
        <w:rPr>
          <w:i/>
        </w:rPr>
        <w:t xml:space="preserve">Eugenia </w:t>
      </w:r>
      <w:proofErr w:type="spellStart"/>
      <w:r w:rsidRPr="000F767B">
        <w:rPr>
          <w:i/>
        </w:rPr>
        <w:t>monticola</w:t>
      </w:r>
      <w:proofErr w:type="spellEnd"/>
      <w:r>
        <w:t xml:space="preserve"> </w:t>
      </w:r>
      <w:r>
        <w:fldChar w:fldCharType="begin"/>
      </w:r>
      <w:r>
        <w:instrText xml:space="preserve"> ADDIN EN.CITE &lt;EndNote&gt;&lt;Cite&gt;&lt;Author&gt;Brandeis&lt;/Author&gt;&lt;Year&gt;2009&lt;/Year&gt;&lt;RecNum&gt;496&lt;/RecNum&gt;&lt;DisplayText&gt;(Brandeis et al. 2009)&lt;/DisplayText&gt;&lt;record&gt;&lt;rec-number&gt;496&lt;/rec-number&gt;&lt;foreign-keys&gt;&lt;key app="EN" db-id="fspvvwa2qw9sedeteflvfvfcdvwrds2psxxe"&gt;496&lt;/key&gt;&lt;/foreign-keys&gt;&lt;ref-type name="Journal Article"&gt;17&lt;/ref-type&gt;&lt;contributors&gt;&lt;authors&gt;&lt;author&gt;Brandeis, T. J.&lt;/author&gt;&lt;author&gt;Helmer, E. H.&lt;/author&gt;&lt;author&gt;Marcano-Vega, H.&lt;/author&gt;&lt;author&gt;Lugo, A. E.&lt;/author&gt;&lt;/authors&gt;&lt;/contributors&gt;&lt;titles&gt;&lt;title&gt;Climate shapes the novel plant communities that form after deforestation in Puerto Rico and the U.S. Virgin Island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704-1718&lt;/pages&gt;&lt;volume&gt;258&lt;/volume&gt;&lt;dates&gt;&lt;year&gt;2009&lt;/year&gt;&lt;/dates&gt;&lt;urls&gt;&lt;/urls&gt;&lt;/record&gt;&lt;/Cite&gt;&lt;/EndNote&gt;</w:instrText>
      </w:r>
      <w:r>
        <w:fldChar w:fldCharType="separate"/>
      </w:r>
      <w:r>
        <w:rPr>
          <w:noProof/>
        </w:rPr>
        <w:t>(</w:t>
      </w:r>
      <w:hyperlink w:anchor="_ENREF_10" w:tooltip="Brandeis, 2009 #496" w:history="1">
        <w:r w:rsidR="00947670">
          <w:rPr>
            <w:noProof/>
          </w:rPr>
          <w:t>Brandeis et al. 2009</w:t>
        </w:r>
      </w:hyperlink>
      <w:r>
        <w:rPr>
          <w:noProof/>
        </w:rPr>
        <w:t>)</w:t>
      </w:r>
      <w:r>
        <w:fldChar w:fldCharType="end"/>
      </w:r>
      <w:r w:rsidR="00986766">
        <w:t xml:space="preserve">, which were </w:t>
      </w:r>
      <w:r w:rsidR="001F317D">
        <w:t xml:space="preserve">found in the 2004 Grenada Dove </w:t>
      </w:r>
      <w:r w:rsidR="00C83A9E">
        <w:t>H</w:t>
      </w:r>
      <w:r w:rsidR="001F317D">
        <w:t xml:space="preserve">abitat </w:t>
      </w:r>
      <w:r w:rsidR="00C83A9E">
        <w:t>S</w:t>
      </w:r>
      <w:r w:rsidR="001F317D">
        <w:t>urvey</w:t>
      </w:r>
      <w:r w:rsidR="00C83A9E">
        <w:t xml:space="preserve"> (DGHS</w:t>
      </w:r>
      <w:r w:rsidR="00DE18CE">
        <w:t xml:space="preserve">). </w:t>
      </w:r>
      <w:r w:rsidR="000C239E">
        <w:t xml:space="preserve">See </w:t>
      </w:r>
      <w:r w:rsidR="004F76B9">
        <w:fldChar w:fldCharType="begin"/>
      </w:r>
      <w:r w:rsidR="004F76B9">
        <w:instrText xml:space="preserve"> REF _Ref390892045 \h </w:instrText>
      </w:r>
      <w:r w:rsidR="004F76B9">
        <w:fldChar w:fldCharType="separate"/>
      </w:r>
      <w:r w:rsidR="004F76B9">
        <w:t xml:space="preserve">Table </w:t>
      </w:r>
      <w:r w:rsidR="004F76B9">
        <w:rPr>
          <w:noProof/>
        </w:rPr>
        <w:t>2</w:t>
      </w:r>
      <w:r w:rsidR="004F76B9">
        <w:fldChar w:fldCharType="end"/>
      </w:r>
      <w:r w:rsidR="00DE18CE">
        <w:t xml:space="preserve"> for details of dominant species in the three TDF formations. </w:t>
      </w:r>
    </w:p>
    <w:p w:rsidR="00386A56" w:rsidRDefault="00386A56" w:rsidP="000F767B">
      <w:r>
        <w:t>Few published studies exist for individual TDF species, with most analysis being conducted o</w:t>
      </w:r>
      <w:r w:rsidR="006B132C">
        <w:t>n species assemblages, thus with little species-specific information presented. Much of the relevant literature focuses on community regeneration following hurricanes or human disturbance, therefore addressing the main</w:t>
      </w:r>
      <w:r w:rsidR="000F2661">
        <w:t xml:space="preserve"> (current)</w:t>
      </w:r>
      <w:r w:rsidR="006B132C">
        <w:t xml:space="preserve"> threats to TDF in the Caribbean. </w:t>
      </w:r>
      <w:r w:rsidR="0060224D">
        <w:t>C</w:t>
      </w:r>
      <w:r w:rsidR="000F2661">
        <w:t xml:space="preserve">onducting a search for the most abundant and frequent species in the GDHS </w:t>
      </w:r>
      <w:r w:rsidR="00540028">
        <w:t>was most successful for non-native species</w:t>
      </w:r>
      <w:r w:rsidR="00DE18CE">
        <w:t xml:space="preserve"> [</w:t>
      </w:r>
      <w:r w:rsidR="00E927C4">
        <w:t>studies on species</w:t>
      </w:r>
      <w:r w:rsidR="00647F5A">
        <w:t xml:space="preserve"> </w:t>
      </w:r>
      <w:r w:rsidR="00DE18CE">
        <w:t xml:space="preserve">discussed </w:t>
      </w:r>
      <w:r w:rsidR="00647F5A">
        <w:t>in relevant sections].</w:t>
      </w:r>
    </w:p>
    <w:p w:rsidR="000F767B" w:rsidRDefault="00C858C6" w:rsidP="000F767B">
      <w:r>
        <w:t xml:space="preserve">One common occurrence throughout the Caribbean in TDF is the formation of novel communities, due to both natural and anthropogenic disturbance </w:t>
      </w:r>
      <w:r>
        <w:fldChar w:fldCharType="begin">
          <w:fldData xml:space="preserve">PEVuZE5vdGU+PENpdGU+PEF1dGhvcj5CcmFuZGVpczwvQXV0aG9yPjxZZWFyPjIwMDk8L1llYXI+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wNC0xNzE4PC9wYWdlcz48dm9sdW1lPjI1ODwvdm9sdW1lPjxkYXRlcz48eWVhcj4yMDA5PC95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I1My0yNjE8L3BhZ2VzPjx2b2x1
bWU+MjY3PC92b2x1bWU+PGRhdGVzPjx5ZWFyPjIwMTI8L3llYXI+PC9kYXRlcz48dXJscz48L3Vy
bHM+PC9yZWNvcmQ+PC9DaXRlPjwvRW5kTm90ZT4A
</w:fldData>
        </w:fldChar>
      </w:r>
      <w:r>
        <w:instrText xml:space="preserve"> ADDIN EN.CITE </w:instrText>
      </w:r>
      <w:r>
        <w:fldChar w:fldCharType="begin">
          <w:fldData xml:space="preserve">PEVuZE5vdGU+PENpdGU+PEF1dGhvcj5CcmFuZGVpczwvQXV0aG9yPjxZZWFyPjIwMDk8L1llYXI+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wNC0xNzE4PC9wYWdlcz48dm9sdW1lPjI1ODwvdm9sdW1lPjxkYXRlcz48eWVhcj4yMDA5PC95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I1My0yNjE8L3BhZ2VzPjx2b2x1
bWU+MjY3PC92b2x1bWU+PGRhdGVzPjx5ZWFyPjIwMTI8L3llYXI+PC9kYXRlcz48dXJscz48L3Vy
bHM+PC9yZWNvcmQ+PC9DaXRlPjwvRW5kTm90ZT4A
</w:fldData>
        </w:fldChar>
      </w:r>
      <w:r>
        <w:instrText xml:space="preserve"> ADDIN EN.CITE.DATA </w:instrText>
      </w:r>
      <w:r>
        <w:fldChar w:fldCharType="end"/>
      </w:r>
      <w:r>
        <w:fldChar w:fldCharType="separate"/>
      </w:r>
      <w:r>
        <w:rPr>
          <w:noProof/>
        </w:rPr>
        <w:t>(</w:t>
      </w:r>
      <w:hyperlink w:anchor="_ENREF_10" w:tooltip="Brandeis, 2009 #496" w:history="1">
        <w:r w:rsidR="00947670">
          <w:rPr>
            <w:noProof/>
          </w:rPr>
          <w:t>Brandeis et al. 2009</w:t>
        </w:r>
      </w:hyperlink>
      <w:r>
        <w:rPr>
          <w:noProof/>
        </w:rPr>
        <w:t xml:space="preserve">; </w:t>
      </w:r>
      <w:hyperlink w:anchor="_ENREF_62" w:tooltip="Wolfe, 2012 #509" w:history="1">
        <w:r w:rsidR="00947670">
          <w:rPr>
            <w:noProof/>
          </w:rPr>
          <w:t>Wolfe and van Bloem 2012</w:t>
        </w:r>
      </w:hyperlink>
      <w:r>
        <w:rPr>
          <w:noProof/>
        </w:rPr>
        <w:t>)</w:t>
      </w:r>
      <w:r>
        <w:fldChar w:fldCharType="end"/>
      </w:r>
      <w:r>
        <w:t xml:space="preserve">. </w:t>
      </w:r>
      <w:r w:rsidR="000F767B">
        <w:t xml:space="preserve">Even in Beard’s </w:t>
      </w:r>
      <w:r w:rsidR="000F767B">
        <w:fldChar w:fldCharType="begin"/>
      </w:r>
      <w:r w:rsidR="000F767B">
        <w:instrText xml:space="preserve"> ADDIN EN.CITE &lt;EndNote&gt;&lt;Cite ExcludeAuth="1"&gt;&lt;Author&gt;Beard&lt;/Author&gt;&lt;Year&gt;1949&lt;/Year&gt;&lt;RecNum&gt;501&lt;/RecNum&gt;&lt;DisplayText&gt;(1949)&lt;/DisplayText&gt;&lt;record&gt;&lt;rec-number&gt;501&lt;/rec-number&gt;&lt;foreign-keys&gt;&lt;key app="EN" db-id="fspvvwa2qw9sedeteflvfvfcdvwrds2psxxe"&gt;501&lt;/key&gt;&lt;/foreign-keys&gt;&lt;ref-type name="Book"&gt;6&lt;/ref-type&gt;&lt;contributors&gt;&lt;authors&gt;&lt;author&gt;Beard, J. S. &lt;/author&gt;&lt;/authors&gt;&lt;/contributors&gt;&lt;titles&gt;&lt;title&gt;The natural vegetaton of the Windward and Leeward Islands&lt;/title&gt;&lt;secondary-title&gt;Oxford Forestry Memoirs 21&lt;/secondary-title&gt;&lt;/titles&gt;&lt;pages&gt;192&lt;/pages&gt;&lt;section&gt;192&lt;/section&gt;&lt;dates&gt;&lt;year&gt;1949&lt;/year&gt;&lt;/dates&gt;&lt;pub-location&gt;Oxford&lt;/pub-location&gt;&lt;publisher&gt;Clarendon Press&lt;/publisher&gt;&lt;urls&gt;&lt;/urls&gt;&lt;/record&gt;&lt;/Cite&gt;&lt;/EndNote&gt;</w:instrText>
      </w:r>
      <w:r w:rsidR="000F767B">
        <w:fldChar w:fldCharType="separate"/>
      </w:r>
      <w:r w:rsidR="000F767B">
        <w:rPr>
          <w:noProof/>
        </w:rPr>
        <w:t>(</w:t>
      </w:r>
      <w:hyperlink w:anchor="_ENREF_5" w:tooltip="Beard, 1949 #501" w:history="1">
        <w:r w:rsidR="00947670">
          <w:rPr>
            <w:noProof/>
          </w:rPr>
          <w:t>1949</w:t>
        </w:r>
      </w:hyperlink>
      <w:r w:rsidR="000F767B">
        <w:rPr>
          <w:noProof/>
        </w:rPr>
        <w:t>)</w:t>
      </w:r>
      <w:r w:rsidR="000F767B">
        <w:fldChar w:fldCharType="end"/>
      </w:r>
      <w:r w:rsidR="000F767B">
        <w:t xml:space="preserve"> work, it was evident that TDF in Grenada had been subject to much degradation and on eroded slopes replaced by non-native species.</w:t>
      </w:r>
      <w:r w:rsidR="000F767B" w:rsidRPr="000F767B">
        <w:rPr>
          <w:i/>
        </w:rPr>
        <w:t xml:space="preserve"> </w:t>
      </w:r>
      <w:proofErr w:type="spellStart"/>
      <w:r w:rsidR="000F767B" w:rsidRPr="00AF22E7">
        <w:rPr>
          <w:i/>
        </w:rPr>
        <w:t>Haematoxylon</w:t>
      </w:r>
      <w:proofErr w:type="spellEnd"/>
      <w:r w:rsidR="000F767B" w:rsidRPr="00AF22E7">
        <w:rPr>
          <w:i/>
        </w:rPr>
        <w:t xml:space="preserve"> </w:t>
      </w:r>
      <w:proofErr w:type="spellStart"/>
      <w:r w:rsidR="000F767B" w:rsidRPr="00AF22E7">
        <w:rPr>
          <w:i/>
        </w:rPr>
        <w:t>campechianum</w:t>
      </w:r>
      <w:proofErr w:type="spellEnd"/>
      <w:r w:rsidR="00F7288E">
        <w:rPr>
          <w:i/>
        </w:rPr>
        <w:t xml:space="preserve">, </w:t>
      </w:r>
      <w:r w:rsidR="00F7288E">
        <w:t>an exotic legume</w:t>
      </w:r>
      <w:r w:rsidR="00FA4C8A" w:rsidRPr="00FA4C8A">
        <w:t xml:space="preserve"> </w:t>
      </w:r>
      <w:r w:rsidR="00FA4C8A">
        <w:t>introduced to the Caribbean in in the 18</w:t>
      </w:r>
      <w:r w:rsidR="00FA4C8A" w:rsidRPr="00FA4C8A">
        <w:rPr>
          <w:vertAlign w:val="superscript"/>
        </w:rPr>
        <w:t>th</w:t>
      </w:r>
      <w:r w:rsidR="00FA4C8A">
        <w:t xml:space="preserve"> Century </w:t>
      </w:r>
      <w:r w:rsidR="00FA4C8A">
        <w:fldChar w:fldCharType="begin"/>
      </w:r>
      <w:r w:rsidR="00FA4C8A">
        <w:instrText xml:space="preserve"> ADDIN EN.CITE &lt;EndNote&gt;&lt;Cite&gt;&lt;Author&gt;Hawthorne&lt;/Author&gt;&lt;Year&gt;2004&lt;/Year&gt;&lt;RecNum&gt;540&lt;/RecNum&gt;&lt;DisplayText&gt;(Hawthorne et al. 2004)&lt;/DisplayText&gt;&lt;record&gt;&lt;rec-number&gt;540&lt;/rec-number&gt;&lt;foreign-keys&gt;&lt;key app="EN" db-id="fspvvwa2qw9sedeteflvfvfcdvwrds2psxxe"&gt;540&lt;/key&gt;&lt;/foreign-keys&gt;&lt;ref-type name="Book"&gt;6&lt;/ref-type&gt;&lt;contributors&gt;&lt;authors&gt;&lt;author&gt;Hawthorne, W. D.&lt;/author&gt;&lt;author&gt;Jules, D. &lt;/author&gt;&lt;author&gt;Marcelle, G.&lt;/author&gt;&lt;/authors&gt;&lt;/contributors&gt;&lt;titles&gt;&lt;title&gt;Caribbean spice island plants&lt;/title&gt;&lt;/titles&gt;&lt;pages&gt;330&lt;/pages&gt;&lt;section&gt;330&lt;/section&gt;&lt;dates&gt;&lt;year&gt;2004&lt;/year&gt;&lt;/dates&gt;&lt;pub-location&gt;Oxford&lt;/pub-location&gt;&lt;publisher&gt;Oxford Forestry Institute&lt;/publisher&gt;&lt;urls&gt;&lt;/urls&gt;&lt;/record&gt;&lt;/Cite&gt;&lt;/EndNote&gt;</w:instrText>
      </w:r>
      <w:r w:rsidR="00FA4C8A">
        <w:fldChar w:fldCharType="separate"/>
      </w:r>
      <w:r w:rsidR="00FA4C8A">
        <w:rPr>
          <w:noProof/>
        </w:rPr>
        <w:t>(</w:t>
      </w:r>
      <w:hyperlink w:anchor="_ENREF_23" w:tooltip="Hawthorne, 2004 #540" w:history="1">
        <w:r w:rsidR="00947670">
          <w:rPr>
            <w:noProof/>
          </w:rPr>
          <w:t>Hawthorne et al. 2004</w:t>
        </w:r>
      </w:hyperlink>
      <w:r w:rsidR="00FA4C8A">
        <w:rPr>
          <w:noProof/>
        </w:rPr>
        <w:t>)</w:t>
      </w:r>
      <w:r w:rsidR="00FA4C8A">
        <w:fldChar w:fldCharType="end"/>
      </w:r>
      <w:r w:rsidR="00F7288E">
        <w:t>,</w:t>
      </w:r>
      <w:r w:rsidR="000F767B">
        <w:rPr>
          <w:i/>
        </w:rPr>
        <w:t xml:space="preserve"> </w:t>
      </w:r>
      <w:r w:rsidR="000F767B">
        <w:t>is common and abundant in distu</w:t>
      </w:r>
      <w:r w:rsidR="00C83A9E">
        <w:t xml:space="preserve">rbed and re-generating TDF (), and was the most abundant species </w:t>
      </w:r>
      <w:r w:rsidR="000F767B">
        <w:t>foun</w:t>
      </w:r>
      <w:r w:rsidR="00C83A9E">
        <w:t>d in the GDHS</w:t>
      </w:r>
      <w:r w:rsidR="000F767B">
        <w:t xml:space="preserve"> </w:t>
      </w:r>
      <w:r w:rsidR="000F767B">
        <w:fldChar w:fldCharType="begin"/>
      </w:r>
      <w:r w:rsidR="000F767B">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0F767B">
        <w:fldChar w:fldCharType="separate"/>
      </w:r>
      <w:r w:rsidR="000F767B">
        <w:rPr>
          <w:noProof/>
        </w:rPr>
        <w:t>(</w:t>
      </w:r>
      <w:hyperlink w:anchor="_ENREF_51" w:tooltip="Rivera Lugo, 2005 #483" w:history="1">
        <w:r w:rsidR="00947670">
          <w:rPr>
            <w:noProof/>
          </w:rPr>
          <w:t>Rivera Lugo 2005</w:t>
        </w:r>
      </w:hyperlink>
      <w:r w:rsidR="000F767B">
        <w:rPr>
          <w:noProof/>
        </w:rPr>
        <w:t>)</w:t>
      </w:r>
      <w:r w:rsidR="000F767B">
        <w:fldChar w:fldCharType="end"/>
      </w:r>
      <w:r w:rsidR="000F767B">
        <w:t xml:space="preserve">. </w:t>
      </w:r>
    </w:p>
    <w:p w:rsidR="001F317D" w:rsidRPr="00D16C53" w:rsidRDefault="001F317D" w:rsidP="00D16C53">
      <w:proofErr w:type="spellStart"/>
      <w:r w:rsidRPr="00EF778B">
        <w:rPr>
          <w:i/>
        </w:rPr>
        <w:t>Leucaena</w:t>
      </w:r>
      <w:proofErr w:type="spellEnd"/>
      <w:r w:rsidRPr="00EF778B">
        <w:rPr>
          <w:i/>
        </w:rPr>
        <w:t xml:space="preserve"> </w:t>
      </w:r>
      <w:proofErr w:type="spellStart"/>
      <w:r w:rsidRPr="00EF778B">
        <w:rPr>
          <w:i/>
        </w:rPr>
        <w:t>leucocephala</w:t>
      </w:r>
      <w:proofErr w:type="spellEnd"/>
      <w:r w:rsidR="00C83A9E">
        <w:t xml:space="preserve"> was an abu</w:t>
      </w:r>
      <w:r w:rsidR="00DE18CE">
        <w:t>ndant species in several plots i</w:t>
      </w:r>
      <w:r w:rsidR="00C83A9E">
        <w:t xml:space="preserve">n the GDHS </w:t>
      </w:r>
      <w:r w:rsidR="00C83A9E">
        <w:fldChar w:fldCharType="begin"/>
      </w:r>
      <w:r w:rsidR="00C83A9E">
        <w:instrText xml:space="preserve"> ADDIN EN.CITE &lt;EndNote&gt;&lt;Cite&gt;&lt;Author&gt;Rivera Lugo&lt;/Author&gt;&lt;Year&gt;2005&lt;/Year&gt;&lt;RecNum&gt;483&lt;/RecNum&gt;&lt;DisplayText&gt;(Rivera Lugo 2005)&lt;/DisplayText&gt;&lt;record&gt;&lt;rec-number&gt;483&lt;/rec-number&gt;&lt;foreign-keys&gt;&lt;key app="EN" db-id="fspvvwa2qw9sedeteflvfvfcdvwrds2psxxe"&gt;483&lt;/key&gt;&lt;/foreign-keys&gt;&lt;ref-type name="Report"&gt;27&lt;/ref-type&gt;&lt;contributors&gt;&lt;authors&gt;&lt;author&gt;Rivera Lugo, P. J.&lt;/author&gt;&lt;/authors&gt;&lt;/contributors&gt;&lt;titles&gt;&lt;title&gt;&lt;style face="normal" font="default" size="100%"&gt;Composition and structure of the Grenada dove (&lt;/style&gt;&lt;style face="italic" font="default" size="100%"&gt;Leptotila wellsi&lt;/style&gt;&lt;style face="normal" font="default" size="100%"&gt;) habitat&lt;/style&gt;&lt;/title&gt;&lt;secondary-title&gt;Grenada Dry Forest Biodiversity Conservation Project&lt;/secondary-title&gt;&lt;/titles&gt;&lt;dates&gt;&lt;year&gt;2005&lt;/year&gt;&lt;/dates&gt;&lt;publisher&gt;Forestry and National Parks Department, Ministry of Agriculture, Lands, Forestry and Fisheries, Government of Grenada, W.I.&lt;/publisher&gt;&lt;urls&gt;&lt;/urls&gt;&lt;/record&gt;&lt;/Cite&gt;&lt;/EndNote&gt;</w:instrText>
      </w:r>
      <w:r w:rsidR="00C83A9E">
        <w:fldChar w:fldCharType="separate"/>
      </w:r>
      <w:r w:rsidR="00C83A9E">
        <w:rPr>
          <w:noProof/>
        </w:rPr>
        <w:t>(</w:t>
      </w:r>
      <w:hyperlink w:anchor="_ENREF_51" w:tooltip="Rivera Lugo, 2005 #483" w:history="1">
        <w:r w:rsidR="00947670">
          <w:rPr>
            <w:noProof/>
          </w:rPr>
          <w:t>Rivera Lugo 2005</w:t>
        </w:r>
      </w:hyperlink>
      <w:r w:rsidR="00C83A9E">
        <w:rPr>
          <w:noProof/>
        </w:rPr>
        <w:t>)</w:t>
      </w:r>
      <w:r w:rsidR="00C83A9E">
        <w:fldChar w:fldCharType="end"/>
      </w:r>
      <w:r w:rsidR="00C83A9E">
        <w:t>. This non-native legume</w:t>
      </w:r>
      <w:r w:rsidR="00084B45">
        <w:t>,</w:t>
      </w:r>
      <w:r w:rsidR="00C83A9E">
        <w:t xml:space="preserve"> associated with degraded TDF</w:t>
      </w:r>
      <w:r w:rsidR="00084B45">
        <w:t>,</w:t>
      </w:r>
      <w:r w:rsidR="00C83A9E">
        <w:t xml:space="preserve"> was found to be </w:t>
      </w:r>
      <w:r>
        <w:t>negatively correlated with mean monthly precipitation in April, distance from the coast, and May precipitation</w:t>
      </w:r>
      <w:r w:rsidR="00C83A9E">
        <w:t xml:space="preserve"> in </w:t>
      </w:r>
      <w:r w:rsidR="00C83A9E" w:rsidRPr="00C83A9E">
        <w:t>Puerto Rico and the U.S. Virgin Islands</w:t>
      </w:r>
      <w:r w:rsidR="00084B45">
        <w:t>,</w:t>
      </w:r>
      <w:r w:rsidR="00C83A9E">
        <w:t xml:space="preserve"> </w:t>
      </w:r>
      <w:r w:rsidR="00084B45">
        <w:t xml:space="preserve">while those species that were positively correlated included the native species </w:t>
      </w:r>
      <w:proofErr w:type="spellStart"/>
      <w:r w:rsidR="00084B45" w:rsidRPr="00D24BB6">
        <w:rPr>
          <w:i/>
        </w:rPr>
        <w:t>Bursera</w:t>
      </w:r>
      <w:proofErr w:type="spellEnd"/>
      <w:r w:rsidR="00084B45" w:rsidRPr="00D24BB6">
        <w:rPr>
          <w:i/>
        </w:rPr>
        <w:t xml:space="preserve"> </w:t>
      </w:r>
      <w:proofErr w:type="spellStart"/>
      <w:r w:rsidR="00084B45" w:rsidRPr="00D24BB6">
        <w:rPr>
          <w:i/>
        </w:rPr>
        <w:t>simaruba</w:t>
      </w:r>
      <w:proofErr w:type="spellEnd"/>
      <w:r w:rsidR="00084B45">
        <w:t xml:space="preserve"> and </w:t>
      </w:r>
      <w:proofErr w:type="spellStart"/>
      <w:r w:rsidR="00084B45" w:rsidRPr="00D24BB6">
        <w:rPr>
          <w:i/>
        </w:rPr>
        <w:t>Tabebuia</w:t>
      </w:r>
      <w:proofErr w:type="spellEnd"/>
      <w:r w:rsidR="00084B45" w:rsidRPr="00D24BB6">
        <w:rPr>
          <w:i/>
        </w:rPr>
        <w:t xml:space="preserve"> </w:t>
      </w:r>
      <w:proofErr w:type="spellStart"/>
      <w:r w:rsidR="00084B45" w:rsidRPr="00D24BB6">
        <w:rPr>
          <w:i/>
        </w:rPr>
        <w:t>heterophylla</w:t>
      </w:r>
      <w:proofErr w:type="spellEnd"/>
      <w:r w:rsidR="00084B45">
        <w:t xml:space="preserve"> </w:t>
      </w:r>
      <w:r w:rsidR="00084B45">
        <w:fldChar w:fldCharType="begin"/>
      </w:r>
      <w:r w:rsidR="00084B45">
        <w:instrText xml:space="preserve"> ADDIN EN.CITE &lt;EndNote&gt;&lt;Cite&gt;&lt;Author&gt;Brandeis&lt;/Author&gt;&lt;Year&gt;2009&lt;/Year&gt;&lt;RecNum&gt;496&lt;/RecNum&gt;&lt;DisplayText&gt;(Brandeis et al. 2009)&lt;/DisplayText&gt;&lt;record&gt;&lt;rec-number&gt;496&lt;/rec-number&gt;&lt;foreign-keys&gt;&lt;key app="EN" db-id="fspvvwa2qw9sedeteflvfvfcdvwrds2psxxe"&gt;496&lt;/key&gt;&lt;/foreign-keys&gt;&lt;ref-type name="Journal Article"&gt;17&lt;/ref-type&gt;&lt;contributors&gt;&lt;authors&gt;&lt;author&gt;Brandeis, T. J.&lt;/author&gt;&lt;author&gt;Helmer, E. H.&lt;/author&gt;&lt;author&gt;Marcano-Vega, H.&lt;/author&gt;&lt;author&gt;Lugo, A. E.&lt;/author&gt;&lt;/authors&gt;&lt;/contributors&gt;&lt;titles&gt;&lt;title&gt;Climate shapes the novel plant communities that form after deforestation in Puerto Rico and the U.S. Virgin Island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704-1718&lt;/pages&gt;&lt;volume&gt;258&lt;/volume&gt;&lt;dates&gt;&lt;year&gt;2009&lt;/year&gt;&lt;/dates&gt;&lt;urls&gt;&lt;/urls&gt;&lt;/record&gt;&lt;/Cite&gt;&lt;/EndNote&gt;</w:instrText>
      </w:r>
      <w:r w:rsidR="00084B45">
        <w:fldChar w:fldCharType="separate"/>
      </w:r>
      <w:r w:rsidR="00084B45">
        <w:rPr>
          <w:noProof/>
        </w:rPr>
        <w:t>(</w:t>
      </w:r>
      <w:hyperlink w:anchor="_ENREF_10" w:tooltip="Brandeis, 2009 #496" w:history="1">
        <w:r w:rsidR="00947670">
          <w:rPr>
            <w:noProof/>
          </w:rPr>
          <w:t>Brandeis et al. 2009</w:t>
        </w:r>
      </w:hyperlink>
      <w:r w:rsidR="00084B45">
        <w:rPr>
          <w:noProof/>
        </w:rPr>
        <w:t>)</w:t>
      </w:r>
      <w:r w:rsidR="00084B45">
        <w:fldChar w:fldCharType="end"/>
      </w:r>
      <w:r w:rsidR="00084B45">
        <w:t xml:space="preserve">, both of which were found to dominate some plots in the GDHS. In Puerto Rico, </w:t>
      </w:r>
      <w:r w:rsidR="00D16C53">
        <w:t xml:space="preserve">although </w:t>
      </w:r>
      <w:proofErr w:type="spellStart"/>
      <w:r w:rsidR="00084B45">
        <w:rPr>
          <w:i/>
        </w:rPr>
        <w:t>Leucaena</w:t>
      </w:r>
      <w:proofErr w:type="spellEnd"/>
      <w:r w:rsidR="00084B45">
        <w:t xml:space="preserve"> </w:t>
      </w:r>
      <w:r w:rsidR="00D16C53">
        <w:t xml:space="preserve">dominated stands have not been observed to transition back to primary forest even after 60 years </w:t>
      </w:r>
      <w:r>
        <w:fldChar w:fldCharType="begin"/>
      </w:r>
      <w:r>
        <w:instrText xml:space="preserve"> ADDIN EN.CITE &lt;EndNote&gt;&lt;Cite&gt;&lt;Author&gt;Wolfe&lt;/Author&gt;&lt;Year&gt;2012&lt;/Year&gt;&lt;RecNum&gt;509&lt;/RecNum&gt;&lt;DisplayText&gt;(Wolfe and van Bloem 2012)&lt;/DisplayText&gt;&lt;record&gt;&lt;rec-number&gt;509&lt;/rec-number&gt;&lt;foreign-keys&gt;&lt;key app="EN" db-id="fspvvwa2qw9sedeteflvfvfcdvwrds2psxxe"&gt;509&lt;/key&gt;&lt;/foreign-keys&gt;&lt;ref-type name="Journal Article"&gt;17&lt;/ref-type&gt;&lt;contributors&gt;&lt;authors&gt;&lt;author&gt;Wolfe, B. T.&lt;/author&gt;&lt;author&gt;van Bloem, S. J.&lt;/author&gt;&lt;/authors&gt;&lt;/contributors&gt;&lt;titles&gt;&lt;title&gt;&lt;style face="normal" font="default" size="100%"&gt;Subtropical dry forest regeneration in grass-invaded areas of Puerto Rico: understanding why &lt;/style&gt;&lt;style face="italic" font="default" size="100%"&gt;Leucaena leucocephala&lt;/style&gt;&lt;style face="normal" font="default" size="100%"&gt; dominates and native species fail&lt;/style&g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53-261&lt;/pages&gt;&lt;volume&gt;267&lt;/volume&gt;&lt;dates&gt;&lt;year&gt;2012&lt;/year&gt;&lt;/dates&gt;&lt;urls&gt;&lt;/urls&gt;&lt;/record&gt;&lt;/Cite&gt;&lt;/EndNote&gt;</w:instrText>
      </w:r>
      <w:r>
        <w:fldChar w:fldCharType="separate"/>
      </w:r>
      <w:r>
        <w:rPr>
          <w:noProof/>
        </w:rPr>
        <w:t>(</w:t>
      </w:r>
      <w:hyperlink w:anchor="_ENREF_62" w:tooltip="Wolfe, 2012 #509" w:history="1">
        <w:r w:rsidR="00947670">
          <w:rPr>
            <w:noProof/>
          </w:rPr>
          <w:t>Wolfe and van Bloem 2012</w:t>
        </w:r>
      </w:hyperlink>
      <w:r>
        <w:rPr>
          <w:noProof/>
        </w:rPr>
        <w:t>)</w:t>
      </w:r>
      <w:r>
        <w:fldChar w:fldCharType="end"/>
      </w:r>
      <w:r w:rsidR="00D16C53">
        <w:t xml:space="preserve">. Although native tree species did increase in importance over time, </w:t>
      </w:r>
      <w:proofErr w:type="spellStart"/>
      <w:r w:rsidR="00D16C53">
        <w:rPr>
          <w:i/>
        </w:rPr>
        <w:t>Leucaena</w:t>
      </w:r>
      <w:proofErr w:type="spellEnd"/>
      <w:r w:rsidR="00D16C53">
        <w:rPr>
          <w:i/>
        </w:rPr>
        <w:t xml:space="preserve"> </w:t>
      </w:r>
      <w:r w:rsidR="00D16C53">
        <w:t xml:space="preserve">saplings surpassed the growth of native species in forest understorey and grassy areas, although it does not displace TDF forests in undisturbed areas </w:t>
      </w:r>
      <w:r w:rsidR="00D16C53">
        <w:fldChar w:fldCharType="begin"/>
      </w:r>
      <w:r w:rsidR="00D16C53">
        <w:instrText xml:space="preserve"> ADDIN EN.CITE &lt;EndNote&gt;&lt;Cite&gt;&lt;Author&gt;Wolfe&lt;/Author&gt;&lt;Year&gt;2012&lt;/Year&gt;&lt;RecNum&gt;509&lt;/RecNum&gt;&lt;DisplayText&gt;(Wolfe and van Bloem 2012)&lt;/DisplayText&gt;&lt;record&gt;&lt;rec-number&gt;509&lt;/rec-number&gt;&lt;foreign-keys&gt;&lt;key app="EN" db-id="fspvvwa2qw9sedeteflvfvfcdvwrds2psxxe"&gt;509&lt;/key&gt;&lt;/foreign-keys&gt;&lt;ref-type name="Journal Article"&gt;17&lt;/ref-type&gt;&lt;contributors&gt;&lt;authors&gt;&lt;author&gt;Wolfe, B. T.&lt;/author&gt;&lt;author&gt;van Bloem, S. J.&lt;/author&gt;&lt;/authors&gt;&lt;/contributors&gt;&lt;titles&gt;&lt;title&gt;&lt;style face="normal" font="default" size="100%"&gt;Subtropical dry forest regeneration in grass-invaded areas of Puerto Rico: understanding why &lt;/style&gt;&lt;style face="italic" font="default" size="100%"&gt;Leucaena leucocephala&lt;/style&gt;&lt;style face="normal" font="default" size="100%"&gt; dominates and native species fail&lt;/style&g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53-261&lt;/pages&gt;&lt;volume&gt;267&lt;/volume&gt;&lt;dates&gt;&lt;year&gt;2012&lt;/year&gt;&lt;/dates&gt;&lt;urls&gt;&lt;/urls&gt;&lt;/record&gt;&lt;/Cite&gt;&lt;/EndNote&gt;</w:instrText>
      </w:r>
      <w:r w:rsidR="00D16C53">
        <w:fldChar w:fldCharType="separate"/>
      </w:r>
      <w:r w:rsidR="00D16C53">
        <w:rPr>
          <w:noProof/>
        </w:rPr>
        <w:t>(</w:t>
      </w:r>
      <w:hyperlink w:anchor="_ENREF_62" w:tooltip="Wolfe, 2012 #509" w:history="1">
        <w:r w:rsidR="00947670">
          <w:rPr>
            <w:noProof/>
          </w:rPr>
          <w:t>Wolfe and van Bloem 2012</w:t>
        </w:r>
      </w:hyperlink>
      <w:r w:rsidR="00D16C53">
        <w:rPr>
          <w:noProof/>
        </w:rPr>
        <w:t>)</w:t>
      </w:r>
      <w:r w:rsidR="00D16C53">
        <w:fldChar w:fldCharType="end"/>
      </w:r>
      <w:r w:rsidR="00D16C53">
        <w:t xml:space="preserve">. In grassy areas, saplings of </w:t>
      </w:r>
      <w:r w:rsidR="00D16C53" w:rsidRPr="00D24BB6">
        <w:rPr>
          <w:i/>
        </w:rPr>
        <w:t>B</w:t>
      </w:r>
      <w:r w:rsidR="00D16C53">
        <w:rPr>
          <w:i/>
        </w:rPr>
        <w:t>.</w:t>
      </w:r>
      <w:r w:rsidR="00D16C53" w:rsidRPr="00D24BB6">
        <w:rPr>
          <w:i/>
        </w:rPr>
        <w:t xml:space="preserve"> </w:t>
      </w:r>
      <w:proofErr w:type="spellStart"/>
      <w:r w:rsidR="00D16C53" w:rsidRPr="00D24BB6">
        <w:rPr>
          <w:i/>
        </w:rPr>
        <w:t>simaruba</w:t>
      </w:r>
      <w:proofErr w:type="spellEnd"/>
      <w:r w:rsidR="00D16C53">
        <w:rPr>
          <w:i/>
        </w:rPr>
        <w:t xml:space="preserve"> </w:t>
      </w:r>
      <w:r w:rsidR="00D16C53">
        <w:t>were the native species that the highest survival and growth, although this was still much lower than</w:t>
      </w:r>
      <w:r w:rsidR="00D16C53" w:rsidRPr="00D16C53">
        <w:rPr>
          <w:i/>
        </w:rPr>
        <w:t xml:space="preserve"> </w:t>
      </w:r>
      <w:proofErr w:type="spellStart"/>
      <w:r w:rsidR="00D16C53">
        <w:rPr>
          <w:i/>
        </w:rPr>
        <w:t>Leucaena</w:t>
      </w:r>
      <w:proofErr w:type="spellEnd"/>
      <w:r w:rsidR="00D16C53">
        <w:t xml:space="preserve"> </w:t>
      </w:r>
      <w:r w:rsidR="00D16C53">
        <w:fldChar w:fldCharType="begin"/>
      </w:r>
      <w:r w:rsidR="00D16C53">
        <w:instrText xml:space="preserve"> ADDIN EN.CITE &lt;EndNote&gt;&lt;Cite&gt;&lt;Author&gt;Wolfe&lt;/Author&gt;&lt;Year&gt;2012&lt;/Year&gt;&lt;RecNum&gt;509&lt;/RecNum&gt;&lt;DisplayText&gt;(Wolfe and van Bloem 2012)&lt;/DisplayText&gt;&lt;record&gt;&lt;rec-number&gt;509&lt;/rec-number&gt;&lt;foreign-keys&gt;&lt;key app="EN" db-id="fspvvwa2qw9sedeteflvfvfcdvwrds2psxxe"&gt;509&lt;/key&gt;&lt;/foreign-keys&gt;&lt;ref-type name="Journal Article"&gt;17&lt;/ref-type&gt;&lt;contributors&gt;&lt;authors&gt;&lt;author&gt;Wolfe, B. T.&lt;/author&gt;&lt;author&gt;van Bloem, S. J.&lt;/author&gt;&lt;/authors&gt;&lt;/contributors&gt;&lt;titles&gt;&lt;title&gt;&lt;style face="normal" font="default" size="100%"&gt;Subtropical dry forest regeneration in grass-invaded areas of Puerto Rico: understanding why &lt;/style&gt;&lt;style face="italic" font="default" size="100%"&gt;Leucaena leucocephala&lt;/style&gt;&lt;style face="normal" font="default" size="100%"&gt; dominates and native species fail&lt;/style&g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53-261&lt;/pages&gt;&lt;volume&gt;267&lt;/volume&gt;&lt;dates&gt;&lt;year&gt;2012&lt;/year&gt;&lt;/dates&gt;&lt;urls&gt;&lt;/urls&gt;&lt;/record&gt;&lt;/Cite&gt;&lt;/EndNote&gt;</w:instrText>
      </w:r>
      <w:r w:rsidR="00D16C53">
        <w:fldChar w:fldCharType="separate"/>
      </w:r>
      <w:r w:rsidR="00D16C53">
        <w:rPr>
          <w:noProof/>
        </w:rPr>
        <w:t>(</w:t>
      </w:r>
      <w:hyperlink w:anchor="_ENREF_62" w:tooltip="Wolfe, 2012 #509" w:history="1">
        <w:r w:rsidR="00947670">
          <w:rPr>
            <w:noProof/>
          </w:rPr>
          <w:t>Wolfe and van Bloem 2012</w:t>
        </w:r>
      </w:hyperlink>
      <w:r w:rsidR="00D16C53">
        <w:rPr>
          <w:noProof/>
        </w:rPr>
        <w:t>)</w:t>
      </w:r>
      <w:r w:rsidR="00D16C53">
        <w:fldChar w:fldCharType="end"/>
      </w:r>
      <w:r w:rsidR="00D16C53">
        <w:t xml:space="preserve">. </w:t>
      </w:r>
      <w:r w:rsidR="00FA3A19">
        <w:t xml:space="preserve"> </w:t>
      </w:r>
    </w:p>
    <w:p w:rsidR="00C858C6" w:rsidRDefault="00366EF5" w:rsidP="00C858C6">
      <w:r w:rsidRPr="00366EF5">
        <w:rPr>
          <w:i/>
        </w:rPr>
        <w:t xml:space="preserve">Acacia </w:t>
      </w:r>
      <w:proofErr w:type="spellStart"/>
      <w:r w:rsidRPr="00366EF5">
        <w:rPr>
          <w:i/>
        </w:rPr>
        <w:t>macrantha</w:t>
      </w:r>
      <w:proofErr w:type="spellEnd"/>
      <w:r>
        <w:t xml:space="preserve"> is another non-native species that was found in the GDHS, although not as abundant as </w:t>
      </w:r>
      <w:proofErr w:type="spellStart"/>
      <w:r w:rsidR="00FA3A19" w:rsidRPr="00AF22E7">
        <w:rPr>
          <w:i/>
        </w:rPr>
        <w:t>Haematoxylon</w:t>
      </w:r>
      <w:proofErr w:type="spellEnd"/>
      <w:r w:rsidR="005274D4">
        <w:rPr>
          <w:i/>
        </w:rPr>
        <w:t xml:space="preserve"> </w:t>
      </w:r>
      <w:r w:rsidR="005274D4">
        <w:t xml:space="preserve">and </w:t>
      </w:r>
      <w:proofErr w:type="spellStart"/>
      <w:r w:rsidR="005274D4">
        <w:rPr>
          <w:i/>
        </w:rPr>
        <w:t>Leucaena</w:t>
      </w:r>
      <w:proofErr w:type="spellEnd"/>
      <w:r w:rsidR="00FA3A19">
        <w:t>. A similar observation was made in the Dominican Republic</w:t>
      </w:r>
      <w:r w:rsidR="002B155A">
        <w:t xml:space="preserve">, where old-growth TDF species did not recover in cultivated land abandoned for after 30 years, with </w:t>
      </w:r>
      <w:r w:rsidR="002B155A" w:rsidRPr="00FA3A19">
        <w:rPr>
          <w:i/>
        </w:rPr>
        <w:t xml:space="preserve">Acacia </w:t>
      </w:r>
      <w:proofErr w:type="spellStart"/>
      <w:r w:rsidR="002B155A" w:rsidRPr="00FA3A19">
        <w:rPr>
          <w:i/>
        </w:rPr>
        <w:t>macracantha</w:t>
      </w:r>
      <w:proofErr w:type="spellEnd"/>
      <w:r w:rsidR="002B155A">
        <w:t xml:space="preserve"> and </w:t>
      </w:r>
      <w:proofErr w:type="spellStart"/>
      <w:r w:rsidR="002B155A" w:rsidRPr="00FA3A19">
        <w:rPr>
          <w:i/>
        </w:rPr>
        <w:t>Haematoxylon</w:t>
      </w:r>
      <w:proofErr w:type="spellEnd"/>
      <w:r w:rsidR="002B155A" w:rsidRPr="00FA3A19">
        <w:rPr>
          <w:i/>
        </w:rPr>
        <w:t xml:space="preserve"> </w:t>
      </w:r>
      <w:proofErr w:type="spellStart"/>
      <w:r w:rsidR="002B155A" w:rsidRPr="00FA3A19">
        <w:rPr>
          <w:i/>
        </w:rPr>
        <w:t>campechianum</w:t>
      </w:r>
      <w:proofErr w:type="spellEnd"/>
      <w:r w:rsidR="002B155A">
        <w:rPr>
          <w:i/>
        </w:rPr>
        <w:t xml:space="preserve"> </w:t>
      </w:r>
      <w:r w:rsidR="002B155A">
        <w:t xml:space="preserve">among the dominant non-native species </w:t>
      </w:r>
      <w:r w:rsidR="00FA3A19" w:rsidRPr="00FA3A19">
        <w:t xml:space="preserve">(Roth 1999). </w:t>
      </w:r>
      <w:r w:rsidR="00FA3A19">
        <w:t xml:space="preserve">In </w:t>
      </w:r>
      <w:r w:rsidR="002B155A">
        <w:t>the Puerto Rico study above,</w:t>
      </w:r>
      <w:r w:rsidR="00FA3A19">
        <w:t xml:space="preserve"> </w:t>
      </w:r>
      <w:r w:rsidR="00FA3A19" w:rsidRPr="00FA3A19">
        <w:rPr>
          <w:i/>
        </w:rPr>
        <w:t xml:space="preserve">Acacia </w:t>
      </w:r>
      <w:proofErr w:type="spellStart"/>
      <w:r w:rsidR="00FA3A19" w:rsidRPr="00FA3A19">
        <w:rPr>
          <w:i/>
        </w:rPr>
        <w:t>macracantha</w:t>
      </w:r>
      <w:proofErr w:type="spellEnd"/>
      <w:r w:rsidR="00FA3A19">
        <w:rPr>
          <w:i/>
        </w:rPr>
        <w:t xml:space="preserve"> </w:t>
      </w:r>
      <w:r w:rsidR="00FA3A19">
        <w:t xml:space="preserve">also followed the same negative correlation with </w:t>
      </w:r>
      <w:r w:rsidR="002B155A">
        <w:t xml:space="preserve">the </w:t>
      </w:r>
      <w:r w:rsidR="00FA3A19">
        <w:t>environmental variable</w:t>
      </w:r>
      <w:r w:rsidR="002B155A">
        <w:t>s</w:t>
      </w:r>
      <w:r w:rsidR="00FA3A19">
        <w:t xml:space="preserve"> as </w:t>
      </w:r>
      <w:proofErr w:type="spellStart"/>
      <w:r w:rsidR="00FA3A19">
        <w:rPr>
          <w:i/>
        </w:rPr>
        <w:t>Leucaena</w:t>
      </w:r>
      <w:proofErr w:type="spellEnd"/>
      <w:r w:rsidR="00FA3A19">
        <w:rPr>
          <w:i/>
        </w:rPr>
        <w:t xml:space="preserve"> </w:t>
      </w:r>
      <w:r w:rsidR="002B155A" w:rsidRPr="002B155A">
        <w:fldChar w:fldCharType="begin"/>
      </w:r>
      <w:r w:rsidR="002B155A" w:rsidRPr="002B155A">
        <w:instrText xml:space="preserve"> ADDIN EN.CITE &lt;EndNote&gt;&lt;Cite&gt;&lt;Author&gt;Brandeis&lt;/Author&gt;&lt;Year&gt;2009&lt;/Year&gt;&lt;RecNum&gt;496&lt;/RecNum&gt;&lt;DisplayText&gt;(Brandeis et al. 2009)&lt;/DisplayText&gt;&lt;record&gt;&lt;rec-number&gt;496&lt;/rec-number&gt;&lt;foreign-keys&gt;&lt;key app="EN" db-id="fspvvwa2qw9sedeteflvfvfcdvwrds2psxxe"&gt;496&lt;/key&gt;&lt;/foreign-keys&gt;&lt;ref-type name="Journal Article"&gt;17&lt;/ref-type&gt;&lt;contributors&gt;&lt;authors&gt;&lt;author&gt;Brandeis, T. J.&lt;/author&gt;&lt;author&gt;Helmer, E. H.&lt;/author&gt;&lt;author&gt;Marcano-Vega, H.&lt;/author&gt;&lt;author&gt;Lugo, A. E.&lt;/author&gt;&lt;/authors&gt;&lt;/contributors&gt;&lt;titles&gt;&lt;title&gt;Climate shapes the novel plant communities that form after deforestation in Puerto Rico and the U.S. Virgin Island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704-1718&lt;/pages&gt;&lt;volume&gt;258&lt;/volume&gt;&lt;dates&gt;&lt;year&gt;2009&lt;/year&gt;&lt;/dates&gt;&lt;urls&gt;&lt;/urls&gt;&lt;/record&gt;&lt;/Cite&gt;&lt;/EndNote&gt;</w:instrText>
      </w:r>
      <w:r w:rsidR="002B155A" w:rsidRPr="002B155A">
        <w:fldChar w:fldCharType="separate"/>
      </w:r>
      <w:r w:rsidR="002B155A" w:rsidRPr="002B155A">
        <w:rPr>
          <w:noProof/>
        </w:rPr>
        <w:t>(</w:t>
      </w:r>
      <w:hyperlink w:anchor="_ENREF_10" w:tooltip="Brandeis, 2009 #496" w:history="1">
        <w:r w:rsidR="00947670" w:rsidRPr="002B155A">
          <w:rPr>
            <w:noProof/>
          </w:rPr>
          <w:t>Brandeis et al. 2009</w:t>
        </w:r>
      </w:hyperlink>
      <w:r w:rsidR="002B155A" w:rsidRPr="002B155A">
        <w:rPr>
          <w:noProof/>
        </w:rPr>
        <w:t>)</w:t>
      </w:r>
      <w:r w:rsidR="002B155A" w:rsidRPr="002B155A">
        <w:fldChar w:fldCharType="end"/>
      </w:r>
      <w:r w:rsidR="00FA3A19" w:rsidRPr="002B155A">
        <w:t>.</w:t>
      </w:r>
      <w:r w:rsidR="00FA3A19">
        <w:t xml:space="preserve"> </w:t>
      </w:r>
    </w:p>
    <w:p w:rsidR="00386A56" w:rsidRPr="00FA3A19" w:rsidRDefault="00386A56" w:rsidP="00C858C6"/>
    <w:p w:rsidR="000F767B" w:rsidRDefault="00210CC9" w:rsidP="00FD0589">
      <w:pPr>
        <w:pStyle w:val="Heading3"/>
        <w:numPr>
          <w:ilvl w:val="1"/>
          <w:numId w:val="11"/>
        </w:numPr>
      </w:pPr>
      <w:r>
        <w:t xml:space="preserve">Key drivers of TDF formation </w:t>
      </w:r>
    </w:p>
    <w:p w:rsidR="009B2257" w:rsidRPr="003C1424" w:rsidRDefault="000F767B" w:rsidP="00570668">
      <w:r>
        <w:t xml:space="preserve">There is general agreement amongst forest ecologists that </w:t>
      </w:r>
      <w:r w:rsidR="00570668">
        <w:t>water</w:t>
      </w:r>
      <w:r>
        <w:t xml:space="preserve"> is a, if not the, key driver of TDF</w:t>
      </w:r>
      <w:r w:rsidR="00570668">
        <w:t xml:space="preserve"> formation and dynamics</w:t>
      </w:r>
      <w:r>
        <w:t xml:space="preserve"> </w:t>
      </w:r>
      <w:r>
        <w:fldChar w:fldCharType="begin"/>
      </w:r>
      <w:r>
        <w:instrText xml:space="preserve"> ADDIN EN.CITE &lt;EndNote&gt;&lt;Cite&gt;&lt;Author&gt;Murphy&lt;/Author&gt;&lt;Year&gt;1986&lt;/Year&gt;&lt;RecNum&gt;493&lt;/RecNum&gt;&lt;DisplayText&gt;(Murphy and Lugo 198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EndNote&gt;</w:instrText>
      </w:r>
      <w:r>
        <w:fldChar w:fldCharType="separate"/>
      </w:r>
      <w:r>
        <w:rPr>
          <w:noProof/>
        </w:rPr>
        <w:t>(</w:t>
      </w:r>
      <w:hyperlink w:anchor="_ENREF_43" w:tooltip="Murphy, 1986 #493" w:history="1">
        <w:r w:rsidR="00947670">
          <w:rPr>
            <w:noProof/>
          </w:rPr>
          <w:t>Murphy and Lugo 1986</w:t>
        </w:r>
      </w:hyperlink>
      <w:r>
        <w:rPr>
          <w:noProof/>
        </w:rPr>
        <w:t>)</w:t>
      </w:r>
      <w:r>
        <w:fldChar w:fldCharType="end"/>
      </w:r>
      <w:r w:rsidR="00570668">
        <w:t>, although the mechanisms are</w:t>
      </w:r>
      <w:r>
        <w:t xml:space="preserve"> still poorly understood.</w:t>
      </w:r>
      <w:r w:rsidR="00A04CDD">
        <w:t xml:space="preserve"> </w:t>
      </w:r>
      <w:r w:rsidR="000A0016">
        <w:t xml:space="preserve">In general, seasonality in rainfall in TDF is highly pronounced, which drives growth patterns </w:t>
      </w:r>
      <w:r w:rsidR="000A0016">
        <w:fldChar w:fldCharType="begin"/>
      </w:r>
      <w:r w:rsidR="000A0016">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0A0016">
        <w:fldChar w:fldCharType="separate"/>
      </w:r>
      <w:r w:rsidR="000A0016">
        <w:rPr>
          <w:noProof/>
        </w:rPr>
        <w:t>(</w:t>
      </w:r>
      <w:hyperlink w:anchor="_ENREF_44" w:tooltip="Murphy, 1995 #504" w:history="1">
        <w:r w:rsidR="00947670">
          <w:rPr>
            <w:noProof/>
          </w:rPr>
          <w:t>Murphy and Lugo 1995</w:t>
        </w:r>
      </w:hyperlink>
      <w:r w:rsidR="000A0016">
        <w:rPr>
          <w:noProof/>
        </w:rPr>
        <w:t>)</w:t>
      </w:r>
      <w:r w:rsidR="000A0016">
        <w:fldChar w:fldCharType="end"/>
      </w:r>
      <w:r w:rsidR="000A0016">
        <w:t xml:space="preserve">. </w:t>
      </w:r>
      <w:r w:rsidR="00A27F1C">
        <w:t>The d</w:t>
      </w:r>
      <w:r>
        <w:t xml:space="preserve">uration of </w:t>
      </w:r>
      <w:r w:rsidR="00570668">
        <w:t>dry</w:t>
      </w:r>
      <w:r w:rsidR="00A27F1C">
        <w:t xml:space="preserve"> periods is seen as particularly</w:t>
      </w:r>
      <w:r>
        <w:t xml:space="preserve"> important in determining the composition and structure of TDF </w:t>
      </w:r>
      <w:r>
        <w:fldChar w:fldCharType="begin"/>
      </w:r>
      <w:r>
        <w:instrText xml:space="preserve"> ADDIN EN.CITE &lt;EndNote&gt;&lt;Cite&gt;&lt;Author&gt;Murphy&lt;/Author&gt;&lt;Year&gt;1986&lt;/Year&gt;&lt;RecNum&gt;493&lt;/RecNum&gt;&lt;DisplayText&gt;(Murphy and Lugo 198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EndNote&gt;</w:instrText>
      </w:r>
      <w:r>
        <w:fldChar w:fldCharType="separate"/>
      </w:r>
      <w:r>
        <w:rPr>
          <w:noProof/>
        </w:rPr>
        <w:t>(</w:t>
      </w:r>
      <w:hyperlink w:anchor="_ENREF_43" w:tooltip="Murphy, 1986 #493" w:history="1">
        <w:r w:rsidR="00947670">
          <w:rPr>
            <w:noProof/>
          </w:rPr>
          <w:t>Murphy and Lugo 1986</w:t>
        </w:r>
      </w:hyperlink>
      <w:r>
        <w:rPr>
          <w:noProof/>
        </w:rPr>
        <w:t>)</w:t>
      </w:r>
      <w:r>
        <w:fldChar w:fldCharType="end"/>
      </w:r>
      <w:r>
        <w:t xml:space="preserve">. Water stress is a common cause of tree mortality in TDF and it is likely that extreme years of water stress, rather than average ones, are of critical importance for shaping the properties of TDF </w:t>
      </w:r>
      <w:r>
        <w:fldChar w:fldCharType="begin"/>
      </w:r>
      <w:r>
        <w:instrText xml:space="preserve"> ADDIN EN.CITE &lt;EndNote&gt;&lt;Cite&gt;&lt;Author&gt;Murphy&lt;/Author&gt;&lt;Year&gt;1986&lt;/Year&gt;&lt;RecNum&gt;493&lt;/RecNum&gt;&lt;DisplayText&gt;(Murphy and Lugo 198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EndNote&gt;</w:instrText>
      </w:r>
      <w:r>
        <w:fldChar w:fldCharType="separate"/>
      </w:r>
      <w:r>
        <w:rPr>
          <w:noProof/>
        </w:rPr>
        <w:t>(</w:t>
      </w:r>
      <w:hyperlink w:anchor="_ENREF_43" w:tooltip="Murphy, 1986 #493" w:history="1">
        <w:r w:rsidR="00947670">
          <w:rPr>
            <w:noProof/>
          </w:rPr>
          <w:t>Murphy and Lugo 1986</w:t>
        </w:r>
      </w:hyperlink>
      <w:r>
        <w:rPr>
          <w:noProof/>
        </w:rPr>
        <w:t>)</w:t>
      </w:r>
      <w:r>
        <w:fldChar w:fldCharType="end"/>
      </w:r>
      <w:r>
        <w:t>. Likewise, spring moisture stress</w:t>
      </w:r>
      <w:r w:rsidR="00570668">
        <w:t xml:space="preserve"> (average annual temperature/average annual precipitation)</w:t>
      </w:r>
      <w:r>
        <w:t xml:space="preserve"> was found to be a significant driver of TDF formation in Puerto Rico and the US Virgin Islands</w:t>
      </w:r>
      <w:r w:rsidR="000B200F">
        <w:t xml:space="preserve">, although </w:t>
      </w:r>
      <w:r w:rsidR="00570668">
        <w:t>slope</w:t>
      </w:r>
      <w:r w:rsidR="000B200F">
        <w:t xml:space="preserve">, </w:t>
      </w:r>
      <w:r w:rsidR="00570668">
        <w:t xml:space="preserve">elevation </w:t>
      </w:r>
      <w:r w:rsidR="000B200F">
        <w:t xml:space="preserve">and temperature </w:t>
      </w:r>
      <w:r w:rsidR="00570668">
        <w:t xml:space="preserve">were also influential </w:t>
      </w:r>
      <w:r>
        <w:fldChar w:fldCharType="begin"/>
      </w:r>
      <w:r>
        <w:instrText xml:space="preserve"> ADDIN EN.CITE &lt;EndNote&gt;&lt;Cite&gt;&lt;Author&gt;Brandeis&lt;/Author&gt;&lt;Year&gt;2009&lt;/Year&gt;&lt;RecNum&gt;496&lt;/RecNum&gt;&lt;DisplayText&gt;(Brandeis et al. 2009)&lt;/DisplayText&gt;&lt;record&gt;&lt;rec-number&gt;496&lt;/rec-number&gt;&lt;foreign-keys&gt;&lt;key app="EN" db-id="fspvvwa2qw9sedeteflvfvfcdvwrds2psxxe"&gt;496&lt;/key&gt;&lt;/foreign-keys&gt;&lt;ref-type name="Journal Article"&gt;17&lt;/ref-type&gt;&lt;contributors&gt;&lt;authors&gt;&lt;author&gt;Brandeis, T. J.&lt;/author&gt;&lt;author&gt;Helmer, E. H.&lt;/author&gt;&lt;author&gt;Marcano-Vega, H.&lt;/author&gt;&lt;author&gt;Lugo, A. E.&lt;/author&gt;&lt;/authors&gt;&lt;/contributors&gt;&lt;titles&gt;&lt;title&gt;Climate shapes the novel plant communities that form after deforestation in Puerto Rico and the U.S. Virgin Island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704-1718&lt;/pages&gt;&lt;volume&gt;258&lt;/volume&gt;&lt;dates&gt;&lt;year&gt;2009&lt;/year&gt;&lt;/dates&gt;&lt;urls&gt;&lt;/urls&gt;&lt;/record&gt;&lt;/Cite&gt;&lt;/EndNote&gt;</w:instrText>
      </w:r>
      <w:r>
        <w:fldChar w:fldCharType="separate"/>
      </w:r>
      <w:r>
        <w:rPr>
          <w:noProof/>
        </w:rPr>
        <w:t>(</w:t>
      </w:r>
      <w:hyperlink w:anchor="_ENREF_10" w:tooltip="Brandeis, 2009 #496" w:history="1">
        <w:r w:rsidR="00947670">
          <w:rPr>
            <w:noProof/>
          </w:rPr>
          <w:t>Brandeis et al. 2009</w:t>
        </w:r>
      </w:hyperlink>
      <w:r>
        <w:rPr>
          <w:noProof/>
        </w:rPr>
        <w:t>)</w:t>
      </w:r>
      <w:r>
        <w:fldChar w:fldCharType="end"/>
      </w:r>
      <w:r w:rsidR="00022922">
        <w:t xml:space="preserve">. </w:t>
      </w:r>
      <w:r w:rsidR="009B2257">
        <w:t xml:space="preserve">In Costa Rica, species-specific variation in growth response to rainfall was observed in </w:t>
      </w:r>
      <w:proofErr w:type="spellStart"/>
      <w:r w:rsidR="009B2257" w:rsidRPr="009B2257">
        <w:rPr>
          <w:i/>
        </w:rPr>
        <w:t>Capparis</w:t>
      </w:r>
      <w:proofErr w:type="spellEnd"/>
      <w:r w:rsidR="009B2257" w:rsidRPr="009B2257">
        <w:rPr>
          <w:i/>
        </w:rPr>
        <w:t xml:space="preserve"> </w:t>
      </w:r>
      <w:proofErr w:type="spellStart"/>
      <w:r w:rsidR="009B2257" w:rsidRPr="009B2257">
        <w:rPr>
          <w:i/>
        </w:rPr>
        <w:t>indica</w:t>
      </w:r>
      <w:proofErr w:type="spellEnd"/>
      <w:r w:rsidR="009B2257">
        <w:rPr>
          <w:i/>
        </w:rPr>
        <w:t xml:space="preserve"> </w:t>
      </w:r>
      <w:r w:rsidR="009B2257">
        <w:t>(a genus occurring in the GDHS)</w:t>
      </w:r>
      <w:r w:rsidR="009B2257" w:rsidRPr="009B2257">
        <w:t xml:space="preserve"> </w:t>
      </w:r>
      <w:r w:rsidR="009B2257">
        <w:t xml:space="preserve">and </w:t>
      </w:r>
      <w:proofErr w:type="spellStart"/>
      <w:r w:rsidR="009B2257" w:rsidRPr="009B2257">
        <w:rPr>
          <w:i/>
        </w:rPr>
        <w:t>Genipa</w:t>
      </w:r>
      <w:proofErr w:type="spellEnd"/>
      <w:r w:rsidR="009B2257" w:rsidRPr="009B2257">
        <w:rPr>
          <w:i/>
        </w:rPr>
        <w:t xml:space="preserve"> </w:t>
      </w:r>
      <w:proofErr w:type="spellStart"/>
      <w:r w:rsidR="007658C1">
        <w:rPr>
          <w:i/>
        </w:rPr>
        <w:t>a</w:t>
      </w:r>
      <w:r w:rsidR="009B2257">
        <w:rPr>
          <w:i/>
        </w:rPr>
        <w:t>mericana</w:t>
      </w:r>
      <w:proofErr w:type="spellEnd"/>
      <w:r w:rsidR="009B2257">
        <w:rPr>
          <w:i/>
        </w:rPr>
        <w:t xml:space="preserve"> </w:t>
      </w:r>
      <w:r w:rsidR="009B2257">
        <w:t xml:space="preserve">(a species </w:t>
      </w:r>
      <w:r w:rsidR="00111968">
        <w:t xml:space="preserve">common </w:t>
      </w:r>
      <w:r w:rsidR="009B2257">
        <w:t xml:space="preserve">in the GDHS) </w:t>
      </w:r>
      <w:r w:rsidR="009B2257">
        <w:fldChar w:fldCharType="begin"/>
      </w:r>
      <w:r w:rsidR="009B2257">
        <w:instrText xml:space="preserve"> ADDIN EN.CITE &lt;EndNote&gt;&lt;Cite&gt;&lt;Author&gt;Enquist&lt;/Author&gt;&lt;Year&gt;2001&lt;/Year&gt;&lt;RecNum&gt;531&lt;/RecNum&gt;&lt;DisplayText&gt;(Enquist and Leffler 2001)&lt;/DisplayText&gt;&lt;record&gt;&lt;rec-number&gt;531&lt;/rec-number&gt;&lt;foreign-keys&gt;&lt;key app="EN" db-id="fspvvwa2qw9sedeteflvfvfcdvwrds2psxxe"&gt;531&lt;/key&gt;&lt;/foreign-keys&gt;&lt;ref-type name="Journal Article"&gt;17&lt;/ref-type&gt;&lt;contributors&gt;&lt;authors&gt;&lt;author&gt;Enquist, B. J. &lt;/author&gt;&lt;author&gt;Leffler, A. J.&lt;/author&gt;&lt;/authors&gt;&lt;/contributors&gt;&lt;titles&gt;&lt;title&gt;Long-term tree ring chronologies from sympatric tropical dry-forest trees: individualistic responses to climatic variation&lt;/title&gt;&lt;secondary-title&gt;Journal of Tropical Ecology &lt;/secondary-title&gt;&lt;/titles&gt;&lt;periodical&gt;&lt;full-title&gt;Journal of Tropical Ecology&lt;/full-title&gt;&lt;abbr-1&gt;J. Trop. Ecol.&lt;/abbr-1&gt;&lt;abbr-2&gt;J Trop Ecol&lt;/abbr-2&gt;&lt;/periodical&gt;&lt;pages&gt;41-60&lt;/pages&gt;&lt;volume&gt;17&lt;/volume&gt;&lt;dates&gt;&lt;year&gt;2001&lt;/year&gt;&lt;/dates&gt;&lt;urls&gt;&lt;/urls&gt;&lt;/record&gt;&lt;/Cite&gt;&lt;/EndNote&gt;</w:instrText>
      </w:r>
      <w:r w:rsidR="009B2257">
        <w:fldChar w:fldCharType="separate"/>
      </w:r>
      <w:r w:rsidR="009B2257">
        <w:rPr>
          <w:noProof/>
        </w:rPr>
        <w:t>(</w:t>
      </w:r>
      <w:hyperlink w:anchor="_ENREF_17" w:tooltip="Enquist, 2001 #531" w:history="1">
        <w:r w:rsidR="00947670">
          <w:rPr>
            <w:noProof/>
          </w:rPr>
          <w:t>Enquist and Leffler 2001</w:t>
        </w:r>
      </w:hyperlink>
      <w:r w:rsidR="009B2257">
        <w:rPr>
          <w:noProof/>
        </w:rPr>
        <w:t>)</w:t>
      </w:r>
      <w:r w:rsidR="009B2257">
        <w:fldChar w:fldCharType="end"/>
      </w:r>
      <w:r w:rsidR="009B2257">
        <w:t xml:space="preserve">. </w:t>
      </w:r>
      <w:r w:rsidR="00111968">
        <w:t>Annual and radial g</w:t>
      </w:r>
      <w:r w:rsidR="003C1424">
        <w:t xml:space="preserve">rowth in </w:t>
      </w:r>
      <w:r w:rsidR="009B2257">
        <w:rPr>
          <w:i/>
        </w:rPr>
        <w:t xml:space="preserve">C. </w:t>
      </w:r>
      <w:proofErr w:type="spellStart"/>
      <w:r w:rsidR="009B2257">
        <w:rPr>
          <w:i/>
        </w:rPr>
        <w:t>indica</w:t>
      </w:r>
      <w:proofErr w:type="spellEnd"/>
      <w:r w:rsidR="009B2257">
        <w:rPr>
          <w:i/>
        </w:rPr>
        <w:t xml:space="preserve"> </w:t>
      </w:r>
      <w:r w:rsidR="009B2257">
        <w:t>was sensitive to rainfall during the peak wet months</w:t>
      </w:r>
      <w:r w:rsidR="00111968">
        <w:t xml:space="preserve"> and long-term water availability, respectively</w:t>
      </w:r>
      <w:r w:rsidR="009B2257">
        <w:t xml:space="preserve">, whereas </w:t>
      </w:r>
      <w:r w:rsidR="009B2257" w:rsidRPr="009B2257">
        <w:rPr>
          <w:i/>
        </w:rPr>
        <w:t>G</w:t>
      </w:r>
      <w:r w:rsidR="007658C1">
        <w:rPr>
          <w:i/>
        </w:rPr>
        <w:t xml:space="preserve">. </w:t>
      </w:r>
      <w:proofErr w:type="spellStart"/>
      <w:r w:rsidR="007658C1">
        <w:rPr>
          <w:i/>
        </w:rPr>
        <w:t>a</w:t>
      </w:r>
      <w:r w:rsidR="009B2257">
        <w:rPr>
          <w:i/>
        </w:rPr>
        <w:t>mericana</w:t>
      </w:r>
      <w:proofErr w:type="spellEnd"/>
      <w:r w:rsidR="009B2257">
        <w:rPr>
          <w:i/>
        </w:rPr>
        <w:t xml:space="preserve"> </w:t>
      </w:r>
      <w:r w:rsidR="003C1424">
        <w:t>growth is highly correlated with late dry season rainfall</w:t>
      </w:r>
      <w:r w:rsidR="00111968">
        <w:t xml:space="preserve"> and small amounts of rainfall at the start of the wet season</w:t>
      </w:r>
      <w:r w:rsidR="003C1424">
        <w:t xml:space="preserve"> </w:t>
      </w:r>
      <w:r w:rsidR="003C1424">
        <w:fldChar w:fldCharType="begin"/>
      </w:r>
      <w:r w:rsidR="003C1424">
        <w:instrText xml:space="preserve"> ADDIN EN.CITE &lt;EndNote&gt;&lt;Cite&gt;&lt;Author&gt;Enquist&lt;/Author&gt;&lt;Year&gt;2001&lt;/Year&gt;&lt;RecNum&gt;531&lt;/RecNum&gt;&lt;DisplayText&gt;(Enquist and Leffler 2001)&lt;/DisplayText&gt;&lt;record&gt;&lt;rec-number&gt;531&lt;/rec-number&gt;&lt;foreign-keys&gt;&lt;key app="EN" db-id="fspvvwa2qw9sedeteflvfvfcdvwrds2psxxe"&gt;531&lt;/key&gt;&lt;/foreign-keys&gt;&lt;ref-type name="Journal Article"&gt;17&lt;/ref-type&gt;&lt;contributors&gt;&lt;authors&gt;&lt;author&gt;Enquist, B. J. &lt;/author&gt;&lt;author&gt;Leffler, A. J.&lt;/author&gt;&lt;/authors&gt;&lt;/contributors&gt;&lt;titles&gt;&lt;title&gt;Long-term tree ring chronologies from sympatric tropical dry-forest trees: individualistic responses to climatic variation&lt;/title&gt;&lt;secondary-title&gt;Journal of Tropical Ecology &lt;/secondary-title&gt;&lt;/titles&gt;&lt;periodical&gt;&lt;full-title&gt;Journal of Tropical Ecology&lt;/full-title&gt;&lt;abbr-1&gt;J. Trop. Ecol.&lt;/abbr-1&gt;&lt;abbr-2&gt;J Trop Ecol&lt;/abbr-2&gt;&lt;/periodical&gt;&lt;pages&gt;41-60&lt;/pages&gt;&lt;volume&gt;17&lt;/volume&gt;&lt;dates&gt;&lt;year&gt;2001&lt;/year&gt;&lt;/dates&gt;&lt;urls&gt;&lt;/urls&gt;&lt;/record&gt;&lt;/Cite&gt;&lt;/EndNote&gt;</w:instrText>
      </w:r>
      <w:r w:rsidR="003C1424">
        <w:fldChar w:fldCharType="separate"/>
      </w:r>
      <w:r w:rsidR="003C1424">
        <w:rPr>
          <w:noProof/>
        </w:rPr>
        <w:t>(</w:t>
      </w:r>
      <w:hyperlink w:anchor="_ENREF_17" w:tooltip="Enquist, 2001 #531" w:history="1">
        <w:r w:rsidR="00947670">
          <w:rPr>
            <w:noProof/>
          </w:rPr>
          <w:t>Enquist and Leffler 2001</w:t>
        </w:r>
      </w:hyperlink>
      <w:r w:rsidR="003C1424">
        <w:rPr>
          <w:noProof/>
        </w:rPr>
        <w:t>)</w:t>
      </w:r>
      <w:r w:rsidR="003C1424">
        <w:fldChar w:fldCharType="end"/>
      </w:r>
      <w:r w:rsidR="003C1424">
        <w:t xml:space="preserve">. </w:t>
      </w:r>
    </w:p>
    <w:p w:rsidR="00111968" w:rsidRDefault="00AD58F0" w:rsidP="00111968">
      <w:r>
        <w:t xml:space="preserve">Rainfall patterns, as well as climate heterogeneity, are heavily influenced in the insular Caribbean by their complex topography </w:t>
      </w:r>
      <w:r>
        <w:fldChar w:fldCharType="begin"/>
      </w:r>
      <w:r>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fldChar w:fldCharType="separate"/>
      </w:r>
      <w:r>
        <w:rPr>
          <w:noProof/>
        </w:rPr>
        <w:t>(</w:t>
      </w:r>
      <w:hyperlink w:anchor="_ENREF_37" w:tooltip="Maharaj, 2013 #539" w:history="1">
        <w:r w:rsidR="00947670">
          <w:rPr>
            <w:noProof/>
          </w:rPr>
          <w:t>Maharaj and New 2013</w:t>
        </w:r>
      </w:hyperlink>
      <w:r>
        <w:rPr>
          <w:noProof/>
        </w:rPr>
        <w:t>)</w:t>
      </w:r>
      <w:r>
        <w:fldChar w:fldCharType="end"/>
      </w:r>
      <w:r>
        <w:t xml:space="preserve">. </w:t>
      </w:r>
      <w:r w:rsidR="00FD22DC">
        <w:t>For instance, t</w:t>
      </w:r>
      <w:r w:rsidR="00111968">
        <w:t>he orographic rain shadow is an important effect</w:t>
      </w:r>
      <w:r>
        <w:t xml:space="preserve"> since</w:t>
      </w:r>
      <w:r w:rsidR="00111968">
        <w:t xml:space="preserve"> all except the smaller islands have mountain systems, with rainfall higher on the north/east (windward) side compared to the drier south/west (leeward) of these mountains </w:t>
      </w:r>
      <w:r w:rsidR="00111968">
        <w:fldChar w:fldCharType="begin"/>
      </w:r>
      <w:r w:rsidR="00111968">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111968">
        <w:fldChar w:fldCharType="separate"/>
      </w:r>
      <w:r w:rsidR="00111968">
        <w:rPr>
          <w:noProof/>
        </w:rPr>
        <w:t>(</w:t>
      </w:r>
      <w:hyperlink w:anchor="_ENREF_44" w:tooltip="Murphy, 1995 #504" w:history="1">
        <w:r w:rsidR="00947670">
          <w:rPr>
            <w:noProof/>
          </w:rPr>
          <w:t>Murphy and Lugo 1995</w:t>
        </w:r>
      </w:hyperlink>
      <w:r w:rsidR="00111968">
        <w:rPr>
          <w:noProof/>
        </w:rPr>
        <w:t>)</w:t>
      </w:r>
      <w:r w:rsidR="00111968">
        <w:fldChar w:fldCharType="end"/>
      </w:r>
      <w:r w:rsidR="00111968">
        <w:t xml:space="preserve">. For example, in Puerto Rico, this rain shadow can result in as much as a fourfold difference in precipitation </w:t>
      </w:r>
      <w:r w:rsidR="00111968">
        <w:fldChar w:fldCharType="begin"/>
      </w:r>
      <w:r w:rsidR="00111968">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111968">
        <w:fldChar w:fldCharType="separate"/>
      </w:r>
      <w:r w:rsidR="00111968">
        <w:rPr>
          <w:noProof/>
        </w:rPr>
        <w:t>(</w:t>
      </w:r>
      <w:hyperlink w:anchor="_ENREF_44" w:tooltip="Murphy, 1995 #504" w:history="1">
        <w:r w:rsidR="00947670">
          <w:rPr>
            <w:noProof/>
          </w:rPr>
          <w:t>Murphy and Lugo 1995</w:t>
        </w:r>
      </w:hyperlink>
      <w:r w:rsidR="00111968">
        <w:rPr>
          <w:noProof/>
        </w:rPr>
        <w:t>)</w:t>
      </w:r>
      <w:r w:rsidR="00111968">
        <w:fldChar w:fldCharType="end"/>
      </w:r>
      <w:r w:rsidR="00111968">
        <w:t>.</w:t>
      </w:r>
    </w:p>
    <w:p w:rsidR="004B6E97" w:rsidRDefault="001E0356" w:rsidP="00933E2F">
      <w:r>
        <w:t xml:space="preserve">The effects of soil moisture for forest structure are poorly known. However, together with topography, soil </w:t>
      </w:r>
      <w:r w:rsidRPr="001E0356">
        <w:t xml:space="preserve">moisture could be an important driver of the spatial heterogeneity of water availability to TDF </w:t>
      </w:r>
      <w:r w:rsidR="008B3B09" w:rsidRPr="001E0356">
        <w:fldChar w:fldCharType="begin"/>
      </w:r>
      <w:r w:rsidR="008B3B09" w:rsidRPr="001E0356">
        <w:instrText xml:space="preserve"> ADDIN EN.CITE &lt;EndNote&gt;&lt;Cite&gt;&lt;Author&gt;Mooney&lt;/Author&gt;&lt;Year&gt;1995&lt;/Year&gt;&lt;RecNum&gt;530&lt;/RecNum&gt;&lt;DisplayText&gt;(Mooney et al. 1995)&lt;/DisplayText&gt;&lt;record&gt;&lt;rec-number&gt;530&lt;/rec-number&gt;&lt;foreign-keys&gt;&lt;key app="EN" db-id="fspvvwa2qw9sedeteflvfvfcdvwrds2psxxe"&gt;530&lt;/key&gt;&lt;/foreign-keys&gt;&lt;ref-type name="Book Section"&gt;5&lt;/ref-type&gt;&lt;contributors&gt;&lt;authors&gt;&lt;author&gt;Mooney, H. A.&lt;/author&gt;&lt;author&gt;Bullock, S. H.&lt;/author&gt;&lt;author&gt;Medina, E.&lt;/author&gt;&lt;/authors&gt;&lt;secondary-authors&gt;&lt;author&gt;Mooney, H. A.&lt;/author&gt;&lt;author&gt;Bullock, S. H.&lt;/author&gt;&lt;author&gt;Medina, E.&lt;/author&gt;&lt;/secondary-authors&gt;&lt;/contributors&gt;&lt;titles&gt;&lt;title&gt;Introduction&lt;/title&gt;&lt;secondary-title&gt;Seasonally dry tropical forests&lt;/secondary-title&gt;&lt;/titles&gt;&lt;pages&gt;1-8&lt;/pages&gt;&lt;dates&gt;&lt;year&gt;1995&lt;/year&gt;&lt;/dates&gt;&lt;pub-location&gt;Cambridge&lt;/pub-location&gt;&lt;publisher&gt;Cambridge University Press&lt;/publisher&gt;&lt;urls&gt;&lt;/urls&gt;&lt;/record&gt;&lt;/Cite&gt;&lt;/EndNote&gt;</w:instrText>
      </w:r>
      <w:r w:rsidR="008B3B09" w:rsidRPr="001E0356">
        <w:fldChar w:fldCharType="separate"/>
      </w:r>
      <w:r w:rsidR="008B3B09" w:rsidRPr="001E0356">
        <w:rPr>
          <w:noProof/>
        </w:rPr>
        <w:t>(</w:t>
      </w:r>
      <w:hyperlink w:anchor="_ENREF_42" w:tooltip="Mooney, 1995 #530" w:history="1">
        <w:r w:rsidR="00947670" w:rsidRPr="001E0356">
          <w:rPr>
            <w:noProof/>
          </w:rPr>
          <w:t>Mooney et al. 1995</w:t>
        </w:r>
      </w:hyperlink>
      <w:r w:rsidR="008B3B09" w:rsidRPr="001E0356">
        <w:rPr>
          <w:noProof/>
        </w:rPr>
        <w:t>)</w:t>
      </w:r>
      <w:r w:rsidR="008B3B09" w:rsidRPr="001E0356">
        <w:fldChar w:fldCharType="end"/>
      </w:r>
      <w:r w:rsidRPr="001E0356">
        <w:t xml:space="preserve">. </w:t>
      </w:r>
      <w:r w:rsidR="004B6E97" w:rsidRPr="008B6CD7">
        <w:t xml:space="preserve"> </w:t>
      </w:r>
      <w:r w:rsidR="00070166" w:rsidRPr="008B6CD7">
        <w:t xml:space="preserve">In Jamaican TDF, the establishment and survival of species which show low drought sensitivity, such as </w:t>
      </w:r>
      <w:r w:rsidR="00070166" w:rsidRPr="008B6CD7">
        <w:rPr>
          <w:i/>
        </w:rPr>
        <w:t>Eugenia</w:t>
      </w:r>
      <w:r w:rsidR="00070166" w:rsidRPr="008B6CD7">
        <w:t xml:space="preserve">, were significantly influenced by soil moisture </w:t>
      </w:r>
      <w:r w:rsidR="00070166" w:rsidRPr="008B6CD7">
        <w:fldChar w:fldCharType="begin"/>
      </w:r>
      <w:r w:rsidR="00070166" w:rsidRPr="008B6CD7">
        <w:instrText xml:space="preserve"> ADDIN EN.CITE &lt;EndNote&gt;&lt;Cite&gt;&lt;Author&gt;McLaren&lt;/Author&gt;&lt;Year&gt;2003&lt;/Year&gt;&lt;RecNum&gt;498&lt;/RecNum&gt;&lt;DisplayText&gt;(McLaren and McDonald 2003)&lt;/DisplayText&gt;&lt;record&gt;&lt;rec-number&gt;498&lt;/rec-number&gt;&lt;foreign-keys&gt;&lt;key app="EN" db-id="fspvvwa2qw9sedeteflvfvfcdvwrds2psxxe"&gt;498&lt;/key&gt;&lt;/foreign-keys&gt;&lt;ref-type name="Journal Article"&gt;17&lt;/ref-type&gt;&lt;contributors&gt;&lt;authors&gt;&lt;author&gt;McLaren, K. P.&lt;/author&gt;&lt;author&gt;McDonald, M. A.&lt;/author&gt;&lt;/authors&gt;&lt;/contributors&gt;&lt;titles&gt;&lt;title&gt;The effects of moisture and shade on seed germination and seedling survival in a tropical dry forest in Jamaic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61-75&lt;/pages&gt;&lt;volume&gt;183&lt;/volume&gt;&lt;dates&gt;&lt;year&gt;2003&lt;/year&gt;&lt;/dates&gt;&lt;urls&gt;&lt;/urls&gt;&lt;/record&gt;&lt;/Cite&gt;&lt;/EndNote&gt;</w:instrText>
      </w:r>
      <w:r w:rsidR="00070166" w:rsidRPr="008B6CD7">
        <w:fldChar w:fldCharType="separate"/>
      </w:r>
      <w:r w:rsidR="00070166" w:rsidRPr="008B6CD7">
        <w:rPr>
          <w:noProof/>
        </w:rPr>
        <w:t>(</w:t>
      </w:r>
      <w:hyperlink w:anchor="_ENREF_38" w:tooltip="McLaren, 2003 #498" w:history="1">
        <w:r w:rsidR="00947670" w:rsidRPr="008B6CD7">
          <w:rPr>
            <w:noProof/>
          </w:rPr>
          <w:t>McLaren and McDonald 2003</w:t>
        </w:r>
      </w:hyperlink>
      <w:r w:rsidR="00070166" w:rsidRPr="008B6CD7">
        <w:rPr>
          <w:noProof/>
        </w:rPr>
        <w:t>)</w:t>
      </w:r>
      <w:r w:rsidR="00070166" w:rsidRPr="008B6CD7">
        <w:fldChar w:fldCharType="end"/>
      </w:r>
      <w:r w:rsidRPr="008B6CD7">
        <w:t>.</w:t>
      </w:r>
      <w:r>
        <w:t xml:space="preserve"> </w:t>
      </w:r>
    </w:p>
    <w:p w:rsidR="00B403AB" w:rsidRDefault="008B3B09" w:rsidP="000F767B">
      <w:r>
        <w:t xml:space="preserve">The evidence for the effects of temperature on TDF </w:t>
      </w:r>
      <w:r w:rsidR="00111968">
        <w:t>is</w:t>
      </w:r>
      <w:r>
        <w:t xml:space="preserve"> mixed. At a coarse scale, temperature, along with precipitation and elevation, was found to be a good predictor of woody vegetation </w:t>
      </w:r>
      <w:r w:rsidR="008027F5">
        <w:t>change</w:t>
      </w:r>
      <w:r>
        <w:t xml:space="preserve"> in Latin America and the Caribbean </w:t>
      </w:r>
      <w:r>
        <w:fldChar w:fldCharType="begin"/>
      </w:r>
      <w:r>
        <w:instrText xml:space="preserve"> ADDIN EN.CITE &lt;EndNote&gt;&lt;Cite&gt;&lt;Author&gt;Aide&lt;/Author&gt;&lt;Year&gt;2012&lt;/Year&gt;&lt;RecNum&gt;494&lt;/RecNum&gt;&lt;DisplayText&gt;(Aide et al. 2012)&lt;/DisplayText&gt;&lt;record&gt;&lt;rec-number&gt;494&lt;/rec-number&gt;&lt;foreign-keys&gt;&lt;key app="EN" db-id="fspvvwa2qw9sedeteflvfvfcdvwrds2psxxe"&gt;494&lt;/key&gt;&lt;/foreign-keys&gt;&lt;ref-type name="Journal Article"&gt;17&lt;/ref-type&gt;&lt;contributors&gt;&lt;authors&gt;&lt;author&gt;Aide, T. M. &lt;/author&gt;&lt;author&gt;Clark, M. L.&lt;/author&gt;&lt;author&gt;Grau, H. R.&lt;/author&gt;&lt;author&gt;López-Carr, D. &lt;/author&gt;&lt;author&gt;Levy, M. A.&lt;/author&gt;&lt;author&gt;Redo, D. &lt;/author&gt;&lt;author&gt;Bonilla-Moheno, M.&lt;/author&gt;&lt;author&gt;Riner, G.&lt;/author&gt;&lt;author&gt;&lt;style face="normal" font="default" charset="162" size="100%"&gt;Andrade-Núñ&lt;/style&gt;&lt;style face="normal" font="default" size="100%"&gt;ez, M. J.&lt;/style&gt;&lt;/author&gt;&lt;author&gt;&lt;style face="normal" font="default" charset="162" size="100%"&gt;Muñ&lt;/style&gt;&lt;style face="normal" font="default" size="100%"&gt;iz, M. &lt;/style&gt;&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dates&gt;&lt;year&gt;2012&lt;/year&gt;&lt;/dates&gt;&lt;urls&gt;&lt;/urls&gt;&lt;/record&gt;&lt;/Cite&gt;&lt;/EndNote&gt;</w:instrText>
      </w:r>
      <w:r>
        <w:fldChar w:fldCharType="separate"/>
      </w:r>
      <w:r>
        <w:rPr>
          <w:noProof/>
        </w:rPr>
        <w:t>(</w:t>
      </w:r>
      <w:hyperlink w:anchor="_ENREF_1" w:tooltip="Aide, 2012 #494" w:history="1">
        <w:r w:rsidR="00947670">
          <w:rPr>
            <w:noProof/>
          </w:rPr>
          <w:t>Aide et al. 2012</w:t>
        </w:r>
      </w:hyperlink>
      <w:r>
        <w:rPr>
          <w:noProof/>
        </w:rPr>
        <w:t>)</w:t>
      </w:r>
      <w:r>
        <w:fldChar w:fldCharType="end"/>
      </w:r>
      <w:r>
        <w:t xml:space="preserve">. </w:t>
      </w:r>
      <w:r w:rsidR="00341773">
        <w:t xml:space="preserve">Timing of leaf fall and flush has been related to temperature (as well as seasonality in moisture availability) </w:t>
      </w:r>
      <w:r w:rsidR="00341773">
        <w:fldChar w:fldCharType="begin"/>
      </w:r>
      <w:r w:rsidR="00341773">
        <w:instrText xml:space="preserve"> ADDIN EN.CITE &lt;EndNote&gt;&lt;Cite&gt;&lt;Author&gt;Murphy&lt;/Author&gt;&lt;Year&gt;1986&lt;/Year&gt;&lt;RecNum&gt;493&lt;/RecNum&gt;&lt;Prefix&gt;Walter 1971 cited in &lt;/Prefix&gt;&lt;DisplayText&gt;(Walter 1971 cited in Murphy and Lugo 1986)&lt;/DisplayText&gt;&lt;record&gt;&lt;rec-number&gt;493&lt;/rec-number&gt;&lt;foreign-keys&gt;&lt;key app="EN" db-id="fspvvwa2qw9sedeteflvfvfcdvwrds2psxxe"&gt;493&lt;/key&gt;&lt;/foreign-keys&gt;&lt;ref-type name="Journal Article"&gt;17&lt;/ref-type&gt;&lt;contributors&gt;&lt;authors&gt;&lt;author&gt;Murphy, P. G. &lt;/author&gt;&lt;author&gt;Lugo, A. E.&lt;/author&gt;&lt;/authors&gt;&lt;/contributors&gt;&lt;titles&gt;&lt;title&gt;Ecology of tropical dry forest&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88&lt;/pages&gt;&lt;volume&gt;17&lt;/volume&gt;&lt;dates&gt;&lt;year&gt;1986&lt;/year&gt;&lt;/dates&gt;&lt;urls&gt;&lt;/urls&gt;&lt;/record&gt;&lt;/Cite&gt;&lt;/EndNote&gt;</w:instrText>
      </w:r>
      <w:r w:rsidR="00341773">
        <w:fldChar w:fldCharType="separate"/>
      </w:r>
      <w:r w:rsidR="00341773">
        <w:rPr>
          <w:noProof/>
        </w:rPr>
        <w:t>(</w:t>
      </w:r>
      <w:hyperlink w:anchor="_ENREF_43" w:tooltip="Murphy, 1986 #493" w:history="1">
        <w:r w:rsidR="00947670">
          <w:rPr>
            <w:noProof/>
          </w:rPr>
          <w:t>Walter 1971 cited in Murphy and Lugo 1986</w:t>
        </w:r>
      </w:hyperlink>
      <w:r w:rsidR="00341773">
        <w:rPr>
          <w:noProof/>
        </w:rPr>
        <w:t>)</w:t>
      </w:r>
      <w:r w:rsidR="00341773">
        <w:fldChar w:fldCharType="end"/>
      </w:r>
      <w:r w:rsidR="00341773">
        <w:t xml:space="preserve">. </w:t>
      </w:r>
      <w:r w:rsidR="00F2596E" w:rsidRPr="000917F9">
        <w:t xml:space="preserve">Brandeis et al. </w:t>
      </w:r>
      <w:r w:rsidR="00F2596E" w:rsidRPr="000917F9">
        <w:fldChar w:fldCharType="begin"/>
      </w:r>
      <w:r w:rsidR="00F2596E" w:rsidRPr="000917F9">
        <w:instrText xml:space="preserve"> ADDIN EN.CITE &lt;EndNote&gt;&lt;Cite ExcludeAuth="1"&gt;&lt;Author&gt;Brandeis&lt;/Author&gt;&lt;Year&gt;2009&lt;/Year&gt;&lt;RecNum&gt;496&lt;/RecNum&gt;&lt;DisplayText&gt;(2009)&lt;/DisplayText&gt;&lt;record&gt;&lt;rec-number&gt;496&lt;/rec-number&gt;&lt;foreign-keys&gt;&lt;key app="EN" db-id="fspvvwa2qw9sedeteflvfvfcdvwrds2psxxe"&gt;496&lt;/key&gt;&lt;/foreign-keys&gt;&lt;ref-type name="Journal Article"&gt;17&lt;/ref-type&gt;&lt;contributors&gt;&lt;authors&gt;&lt;author&gt;Brandeis, T. J.&lt;/author&gt;&lt;author&gt;Helmer, E. H.&lt;/author&gt;&lt;author&gt;Marcano-Vega, H.&lt;/author&gt;&lt;author&gt;Lugo, A. E.&lt;/author&gt;&lt;/authors&gt;&lt;/contributors&gt;&lt;titles&gt;&lt;title&gt;Climate shapes the novel plant communities that form after deforestation in Puerto Rico and the U.S. Virgin Island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1704-1718&lt;/pages&gt;&lt;volume&gt;258&lt;/volume&gt;&lt;dates&gt;&lt;year&gt;2009&lt;/year&gt;&lt;/dates&gt;&lt;urls&gt;&lt;/urls&gt;&lt;/record&gt;&lt;/Cite&gt;&lt;/EndNote&gt;</w:instrText>
      </w:r>
      <w:r w:rsidR="00F2596E" w:rsidRPr="000917F9">
        <w:fldChar w:fldCharType="separate"/>
      </w:r>
      <w:r w:rsidR="00F2596E" w:rsidRPr="000917F9">
        <w:rPr>
          <w:noProof/>
        </w:rPr>
        <w:t>(</w:t>
      </w:r>
      <w:hyperlink w:anchor="_ENREF_10" w:tooltip="Brandeis, 2009 #496" w:history="1">
        <w:r w:rsidR="00947670" w:rsidRPr="000917F9">
          <w:rPr>
            <w:noProof/>
          </w:rPr>
          <w:t>2009</w:t>
        </w:r>
      </w:hyperlink>
      <w:r w:rsidR="00F2596E" w:rsidRPr="000917F9">
        <w:rPr>
          <w:noProof/>
        </w:rPr>
        <w:t>)</w:t>
      </w:r>
      <w:r w:rsidR="00F2596E" w:rsidRPr="000917F9">
        <w:fldChar w:fldCharType="end"/>
      </w:r>
      <w:r w:rsidR="000917F9">
        <w:t xml:space="preserve"> that TDF species assemblages are distributed along decreasing maximum temperatures, and increasing minimum temperatures. </w:t>
      </w:r>
      <w:r w:rsidR="00157ADF">
        <w:t xml:space="preserve">Annual growth in TDF species in Costa Rica was not found to be related to temperature </w:t>
      </w:r>
      <w:r w:rsidR="00157ADF">
        <w:fldChar w:fldCharType="begin"/>
      </w:r>
      <w:r w:rsidR="00157ADF">
        <w:instrText xml:space="preserve"> ADDIN EN.CITE &lt;EndNote&gt;&lt;Cite&gt;&lt;Author&gt;Enquist&lt;/Author&gt;&lt;Year&gt;2001&lt;/Year&gt;&lt;RecNum&gt;531&lt;/RecNum&gt;&lt;DisplayText&gt;(Enquist and Leffler 2001)&lt;/DisplayText&gt;&lt;record&gt;&lt;rec-number&gt;531&lt;/rec-number&gt;&lt;foreign-keys&gt;&lt;key app="EN" db-id="fspvvwa2qw9sedeteflvfvfcdvwrds2psxxe"&gt;531&lt;/key&gt;&lt;/foreign-keys&gt;&lt;ref-type name="Journal Article"&gt;17&lt;/ref-type&gt;&lt;contributors&gt;&lt;authors&gt;&lt;author&gt;Enquist, B. J. &lt;/author&gt;&lt;author&gt;Leffler, A. J.&lt;/author&gt;&lt;/authors&gt;&lt;/contributors&gt;&lt;titles&gt;&lt;title&gt;Long-term tree ring chronologies from sympatric tropical dry-forest trees: individualistic responses to climatic variation&lt;/title&gt;&lt;secondary-title&gt;Journal of Tropical Ecology &lt;/secondary-title&gt;&lt;/titles&gt;&lt;periodical&gt;&lt;full-title&gt;Journal of Tropical Ecology&lt;/full-title&gt;&lt;abbr-1&gt;J. Trop. Ecol.&lt;/abbr-1&gt;&lt;abbr-2&gt;J Trop Ecol&lt;/abbr-2&gt;&lt;/periodical&gt;&lt;pages&gt;41-60&lt;/pages&gt;&lt;volume&gt;17&lt;/volume&gt;&lt;dates&gt;&lt;year&gt;2001&lt;/year&gt;&lt;/dates&gt;&lt;urls&gt;&lt;/urls&gt;&lt;/record&gt;&lt;/Cite&gt;&lt;/EndNote&gt;</w:instrText>
      </w:r>
      <w:r w:rsidR="00157ADF">
        <w:fldChar w:fldCharType="separate"/>
      </w:r>
      <w:r w:rsidR="00157ADF">
        <w:rPr>
          <w:noProof/>
        </w:rPr>
        <w:t>(</w:t>
      </w:r>
      <w:hyperlink w:anchor="_ENREF_17" w:tooltip="Enquist, 2001 #531" w:history="1">
        <w:r w:rsidR="00947670">
          <w:rPr>
            <w:noProof/>
          </w:rPr>
          <w:t>Enquist and Leffler 2001</w:t>
        </w:r>
      </w:hyperlink>
      <w:r w:rsidR="00157ADF">
        <w:rPr>
          <w:noProof/>
        </w:rPr>
        <w:t>)</w:t>
      </w:r>
      <w:r w:rsidR="00157ADF">
        <w:fldChar w:fldCharType="end"/>
      </w:r>
      <w:r w:rsidR="00157ADF">
        <w:t>. T</w:t>
      </w:r>
      <w:r w:rsidR="00361552">
        <w:t xml:space="preserve">he relatively low annual variation in temperature in the Caribbean region means that seasonal differences in </w:t>
      </w:r>
      <w:r w:rsidR="000242F6">
        <w:t xml:space="preserve">vegetation are accounted for mainly by rainfall </w:t>
      </w:r>
      <w:r w:rsidR="00341773">
        <w:fldChar w:fldCharType="begin"/>
      </w:r>
      <w:r w:rsidR="00341773">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341773">
        <w:fldChar w:fldCharType="separate"/>
      </w:r>
      <w:r w:rsidR="00341773">
        <w:rPr>
          <w:noProof/>
        </w:rPr>
        <w:t>(</w:t>
      </w:r>
      <w:hyperlink w:anchor="_ENREF_44" w:tooltip="Murphy, 1995 #504" w:history="1">
        <w:r w:rsidR="00947670">
          <w:rPr>
            <w:noProof/>
          </w:rPr>
          <w:t>Murphy and Lugo 1995</w:t>
        </w:r>
      </w:hyperlink>
      <w:r w:rsidR="00341773">
        <w:rPr>
          <w:noProof/>
        </w:rPr>
        <w:t>)</w:t>
      </w:r>
      <w:r w:rsidR="00341773">
        <w:fldChar w:fldCharType="end"/>
      </w:r>
      <w:r w:rsidR="00341773">
        <w:t xml:space="preserve">. </w:t>
      </w:r>
      <w:r w:rsidR="00341773" w:rsidRPr="00B403AB">
        <w:t>The importance of temperature is often</w:t>
      </w:r>
      <w:r w:rsidR="00B403AB">
        <w:t xml:space="preserve"> referred to in the context of climate change, increasing evaporation and drought stress (see section below). </w:t>
      </w:r>
      <w:r w:rsidR="001E3735">
        <w:t>[</w:t>
      </w:r>
      <w:proofErr w:type="spellStart"/>
      <w:r w:rsidR="00AF2738" w:rsidRPr="001E3735">
        <w:t>Brienen</w:t>
      </w:r>
      <w:proofErr w:type="spellEnd"/>
      <w:r w:rsidR="001E3735">
        <w:t>]</w:t>
      </w:r>
    </w:p>
    <w:p w:rsidR="00C43CA8" w:rsidRDefault="00FA18AA" w:rsidP="005C325A">
      <w:r>
        <w:t xml:space="preserve">Elevation is important </w:t>
      </w:r>
      <w:r w:rsidR="007E4F9D">
        <w:t>for forest formation in the Caribbean due to t</w:t>
      </w:r>
      <w:r w:rsidR="005940B9">
        <w:t xml:space="preserve">he small islands often having </w:t>
      </w:r>
      <w:r w:rsidR="007E4F9D">
        <w:t xml:space="preserve">steep topography and climatic gradients that support many forest types over short gradients, with </w:t>
      </w:r>
      <w:r w:rsidR="005940B9">
        <w:t>each type frequently</w:t>
      </w:r>
      <w:r w:rsidR="007E4F9D">
        <w:t xml:space="preserve"> small in area </w:t>
      </w:r>
      <w:r>
        <w:fldChar w:fldCharType="begin"/>
      </w:r>
      <w:r>
        <w:instrText xml:space="preserve"> ADDIN EN.CITE &lt;EndNote&gt;&lt;Cite&gt;&lt;Author&gt;Lugo&lt;/Author&gt;&lt;Year&gt;1981&lt;/Year&gt;&lt;RecNum&gt;525&lt;/RecNum&gt;&lt;DisplayText&gt;(Lugo et al. 1981)&lt;/DisplayText&gt;&lt;record&gt;&lt;rec-number&gt;525&lt;/rec-number&gt;&lt;foreign-keys&gt;&lt;key app="EN" db-id="fspvvwa2qw9sedeteflvfvfcdvwrds2psxxe"&gt;525&lt;/key&gt;&lt;/foreign-keys&gt;&lt;ref-type name="Journal Article"&gt;17&lt;/ref-type&gt;&lt;contributors&gt;&lt;authors&gt;&lt;author&gt;Lugo, A. E.&lt;/author&gt;&lt;author&gt;Schmidt, R.&lt;/author&gt;&lt;author&gt;Brown, S.&lt;/author&gt;&lt;/authors&gt;&lt;/contributors&gt;&lt;titles&gt;&lt;title&gt;Tropical forests in the Caribbean&lt;/title&gt;&lt;secondary-title&gt;Ambio  &lt;/secondary-title&gt;&lt;/titles&gt;&lt;periodical&gt;&lt;full-title&gt;Ambio&lt;/full-title&gt;&lt;abbr-1&gt;Ambio&lt;/abbr-1&gt;&lt;abbr-2&gt;Ambio&lt;/abbr-2&gt;&lt;/periodical&gt;&lt;pages&gt;318-324&lt;/pages&gt;&lt;volume&gt;10&lt;/volume&gt;&lt;number&gt;6&lt;/number&gt;&lt;dates&gt;&lt;year&gt;1981&lt;/year&gt;&lt;/dates&gt;&lt;urls&gt;&lt;/urls&gt;&lt;/record&gt;&lt;/Cite&gt;&lt;/EndNote&gt;</w:instrText>
      </w:r>
      <w:r>
        <w:fldChar w:fldCharType="separate"/>
      </w:r>
      <w:r>
        <w:rPr>
          <w:noProof/>
        </w:rPr>
        <w:t>(</w:t>
      </w:r>
      <w:hyperlink w:anchor="_ENREF_36" w:tooltip="Lugo, 1981 #525" w:history="1">
        <w:r w:rsidR="00947670">
          <w:rPr>
            <w:noProof/>
          </w:rPr>
          <w:t>Lugo et al. 1981</w:t>
        </w:r>
      </w:hyperlink>
      <w:r>
        <w:rPr>
          <w:noProof/>
        </w:rPr>
        <w:t>)</w:t>
      </w:r>
      <w:r>
        <w:fldChar w:fldCharType="end"/>
      </w:r>
      <w:r>
        <w:t>. This to</w:t>
      </w:r>
      <w:r w:rsidR="002A07FD">
        <w:t>pography is one o</w:t>
      </w:r>
      <w:r>
        <w:t xml:space="preserve">f the </w:t>
      </w:r>
      <w:r w:rsidR="007E4F9D">
        <w:t>key drivers of th</w:t>
      </w:r>
      <w:r>
        <w:t xml:space="preserve">ese island ecosystems </w:t>
      </w:r>
      <w:r>
        <w:fldChar w:fldCharType="begin"/>
      </w:r>
      <w:r>
        <w:instrText xml:space="preserve"> ADDIN EN.CITE &lt;EndNote&gt;&lt;Cite&gt;&lt;Author&gt;Lugo&lt;/Author&gt;&lt;Year&gt;1981&lt;/Year&gt;&lt;RecNum&gt;525&lt;/RecNum&gt;&lt;DisplayText&gt;(Lugo et al. 1981)&lt;/DisplayText&gt;&lt;record&gt;&lt;rec-number&gt;525&lt;/rec-number&gt;&lt;foreign-keys&gt;&lt;key app="EN" db-id="fspvvwa2qw9sedeteflvfvfcdvwrds2psxxe"&gt;525&lt;/key&gt;&lt;/foreign-keys&gt;&lt;ref-type name="Journal Article"&gt;17&lt;/ref-type&gt;&lt;contributors&gt;&lt;authors&gt;&lt;author&gt;Lugo, A. E.&lt;/author&gt;&lt;author&gt;Schmidt, R.&lt;/author&gt;&lt;author&gt;Brown, S.&lt;/author&gt;&lt;/authors&gt;&lt;/contributors&gt;&lt;titles&gt;&lt;title&gt;Tropical forests in the Caribbean&lt;/title&gt;&lt;secondary-title&gt;Ambio  &lt;/secondary-title&gt;&lt;/titles&gt;&lt;periodical&gt;&lt;full-title&gt;Ambio&lt;/full-title&gt;&lt;abbr-1&gt;Ambio&lt;/abbr-1&gt;&lt;abbr-2&gt;Ambio&lt;/abbr-2&gt;&lt;/periodical&gt;&lt;pages&gt;318-324&lt;/pages&gt;&lt;volume&gt;10&lt;/volume&gt;&lt;number&gt;6&lt;/number&gt;&lt;dates&gt;&lt;year&gt;1981&lt;/year&gt;&lt;/dates&gt;&lt;urls&gt;&lt;/urls&gt;&lt;/record&gt;&lt;/Cite&gt;&lt;/EndNote&gt;</w:instrText>
      </w:r>
      <w:r>
        <w:fldChar w:fldCharType="separate"/>
      </w:r>
      <w:r>
        <w:rPr>
          <w:noProof/>
        </w:rPr>
        <w:t>(</w:t>
      </w:r>
      <w:hyperlink w:anchor="_ENREF_36" w:tooltip="Lugo, 1981 #525" w:history="1">
        <w:r w:rsidR="00947670">
          <w:rPr>
            <w:noProof/>
          </w:rPr>
          <w:t>Lugo et al. 1981</w:t>
        </w:r>
      </w:hyperlink>
      <w:r>
        <w:rPr>
          <w:noProof/>
        </w:rPr>
        <w:t>)</w:t>
      </w:r>
      <w:r>
        <w:fldChar w:fldCharType="end"/>
      </w:r>
      <w:r w:rsidR="00C43CA8">
        <w:t xml:space="preserve">. Related to this, is </w:t>
      </w:r>
      <w:r w:rsidR="004D0935">
        <w:t xml:space="preserve">the </w:t>
      </w:r>
      <w:r w:rsidR="005C325A">
        <w:t xml:space="preserve">phenomenon of </w:t>
      </w:r>
      <w:proofErr w:type="spellStart"/>
      <w:r w:rsidR="005C325A">
        <w:t>ecotones</w:t>
      </w:r>
      <w:proofErr w:type="spellEnd"/>
      <w:r w:rsidR="005C325A">
        <w:t xml:space="preserve"> between forest types occurring at lower elevations over small elevation gradients, known as the </w:t>
      </w:r>
      <w:proofErr w:type="spellStart"/>
      <w:r w:rsidR="00C43CA8">
        <w:lastRenderedPageBreak/>
        <w:t>Massenerhebung</w:t>
      </w:r>
      <w:proofErr w:type="spellEnd"/>
      <w:r w:rsidR="00C43CA8">
        <w:t xml:space="preserve"> effect</w:t>
      </w:r>
      <w:r w:rsidR="005C325A">
        <w:t xml:space="preserve"> </w:t>
      </w:r>
      <w:r w:rsidR="005C325A">
        <w:fldChar w:fldCharType="begin"/>
      </w:r>
      <w:r w:rsidR="005C325A">
        <w:instrText xml:space="preserve"> ADDIN EN.CITE &lt;EndNote&gt;&lt;Cite&gt;&lt;Author&gt;Grubb&lt;/Author&gt;&lt;Year&gt;1971&lt;/Year&gt;&lt;RecNum&gt;528&lt;/RecNum&gt;&lt;DisplayText&gt;(Grubb 1971)&lt;/DisplayText&gt;&lt;record&gt;&lt;rec-number&gt;528&lt;/rec-number&gt;&lt;foreign-keys&gt;&lt;key app="EN" db-id="fspvvwa2qw9sedeteflvfvfcdvwrds2psxxe"&gt;528&lt;/key&gt;&lt;/foreign-keys&gt;&lt;ref-type name="Journal Article"&gt;17&lt;/ref-type&gt;&lt;contributors&gt;&lt;authors&gt;&lt;author&gt;Grubb, P.J.&lt;/author&gt;&lt;/authors&gt;&lt;/contributors&gt;&lt;titles&gt;&lt;title&gt;Interpretation of the ‘Massenerhebung’ effect on tropical mountains&lt;/title&gt;&lt;secondary-title&gt;Nature  &lt;/secondary-title&gt;&lt;/titles&gt;&lt;periodical&gt;&lt;full-title&gt;Nature&lt;/full-title&gt;&lt;/periodical&gt;&lt;pages&gt;44–45&lt;/pages&gt;&lt;volume&gt;229&lt;/volume&gt;&lt;dates&gt;&lt;year&gt;1971&lt;/year&gt;&lt;/dates&gt;&lt;urls&gt;&lt;/urls&gt;&lt;/record&gt;&lt;/Cite&gt;&lt;/EndNote&gt;</w:instrText>
      </w:r>
      <w:r w:rsidR="005C325A">
        <w:fldChar w:fldCharType="separate"/>
      </w:r>
      <w:r w:rsidR="005C325A">
        <w:rPr>
          <w:noProof/>
        </w:rPr>
        <w:t>(</w:t>
      </w:r>
      <w:hyperlink w:anchor="_ENREF_21" w:tooltip="Grubb, 1971 #528" w:history="1">
        <w:r w:rsidR="00947670">
          <w:rPr>
            <w:noProof/>
          </w:rPr>
          <w:t>Grubb 1971</w:t>
        </w:r>
      </w:hyperlink>
      <w:r w:rsidR="005C325A">
        <w:rPr>
          <w:noProof/>
        </w:rPr>
        <w:t>)</w:t>
      </w:r>
      <w:r w:rsidR="005C325A">
        <w:fldChar w:fldCharType="end"/>
      </w:r>
      <w:r w:rsidR="00C43CA8">
        <w:t xml:space="preserve">. </w:t>
      </w:r>
      <w:r w:rsidR="005C325A">
        <w:t>Th</w:t>
      </w:r>
      <w:r w:rsidR="0073102B">
        <w:t>is</w:t>
      </w:r>
      <w:r w:rsidR="005C325A">
        <w:t xml:space="preserve"> effect</w:t>
      </w:r>
      <w:r w:rsidR="00083EEC">
        <w:t xml:space="preserve">, due to a saturated air cooling at a faster rate </w:t>
      </w:r>
      <w:r w:rsidR="004D0935">
        <w:t>(moist adiabatic</w:t>
      </w:r>
      <w:r w:rsidR="002D36A2">
        <w:t xml:space="preserve"> lapse</w:t>
      </w:r>
      <w:r w:rsidR="004D0935">
        <w:t xml:space="preserve"> rate) </w:t>
      </w:r>
      <w:r w:rsidR="00083EEC">
        <w:t xml:space="preserve">when it encounters small land masses, </w:t>
      </w:r>
      <w:r w:rsidR="0073102B">
        <w:t>is frequently observed for</w:t>
      </w:r>
      <w:r w:rsidR="005C325A">
        <w:t xml:space="preserve"> </w:t>
      </w:r>
      <w:r w:rsidR="00933E2F">
        <w:t>small isolated mountains</w:t>
      </w:r>
      <w:r w:rsidR="006B6DF7">
        <w:t xml:space="preserve"> </w:t>
      </w:r>
      <w:r w:rsidR="006B6DF7">
        <w:fldChar w:fldCharType="begin"/>
      </w:r>
      <w:r w:rsidR="006B6DF7">
        <w:instrText xml:space="preserve"> ADDIN EN.CITE &lt;EndNote&gt;&lt;Cite&gt;&lt;Author&gt;Lomolino&lt;/Author&gt;&lt;Year&gt;2001&lt;/Year&gt;&lt;RecNum&gt;230&lt;/RecNum&gt;&lt;DisplayText&gt;(Lomolino 2001)&lt;/DisplayText&gt;&lt;record&gt;&lt;rec-number&gt;230&lt;/rec-number&gt;&lt;foreign-keys&gt;&lt;key app="EN" db-id="fspvvwa2qw9sedeteflvfvfcdvwrds2psxxe"&gt;230&lt;/key&gt;&lt;/foreign-keys&gt;&lt;ref-type name="Journal Article"&gt;17&lt;/ref-type&gt;&lt;contributors&gt;&lt;authors&gt;&lt;author&gt;Lomolino, M. V. &lt;/author&gt;&lt;/authors&gt;&lt;/contributors&gt;&lt;titles&gt;&lt;title&gt;Elevation gradients of species-density: historical and prospective views&lt;/title&gt;&lt;secondary-title&gt;Global Ecology &amp;amp; Biogeography&lt;/secondary-title&gt;&lt;/titles&gt;&lt;periodical&gt;&lt;full-title&gt;Global Ecology and Biogeography&lt;/full-title&gt;&lt;abbr-1&gt;Glob. Ecol. Biogeogr.&lt;/abbr-1&gt;&lt;abbr-2&gt;Glob Ecol Biogeogr&lt;/abbr-2&gt;&lt;abbr-3&gt;Global Ecology &amp;amp; Biogeography&lt;/abbr-3&gt;&lt;/periodical&gt;&lt;pages&gt;3-13 &lt;/pages&gt;&lt;volume&gt;10&lt;/volume&gt;&lt;dates&gt;&lt;year&gt;2001&lt;/year&gt;&lt;/dates&gt;&lt;urls&gt;&lt;/urls&gt;&lt;/record&gt;&lt;/Cite&gt;&lt;/EndNote&gt;</w:instrText>
      </w:r>
      <w:r w:rsidR="006B6DF7">
        <w:fldChar w:fldCharType="separate"/>
      </w:r>
      <w:r w:rsidR="006B6DF7">
        <w:rPr>
          <w:noProof/>
        </w:rPr>
        <w:t>(</w:t>
      </w:r>
      <w:hyperlink w:anchor="_ENREF_34" w:tooltip="Lomolino, 2001 #230" w:history="1">
        <w:r w:rsidR="00947670">
          <w:rPr>
            <w:noProof/>
          </w:rPr>
          <w:t>Lomolino 2001</w:t>
        </w:r>
      </w:hyperlink>
      <w:r w:rsidR="006B6DF7">
        <w:rPr>
          <w:noProof/>
        </w:rPr>
        <w:t>)</w:t>
      </w:r>
      <w:r w:rsidR="006B6DF7">
        <w:fldChar w:fldCharType="end"/>
      </w:r>
      <w:r w:rsidR="005C325A">
        <w:t xml:space="preserve">, but is also known to occur on islands </w:t>
      </w:r>
      <w:r w:rsidR="005C325A">
        <w:fldChar w:fldCharType="begin"/>
      </w:r>
      <w:r w:rsidR="006B6DF7">
        <w:instrText xml:space="preserve"> ADDIN EN.CITE &lt;EndNote&gt;&lt;Cite&gt;&lt;Author&gt;Leuschner&lt;/Author&gt;&lt;Year&gt;1996&lt;/Year&gt;&lt;RecNum&gt;527&lt;/RecNum&gt;&lt;DisplayText&gt;(Leuschner 1996)&lt;/DisplayText&gt;&lt;record&gt;&lt;rec-number&gt;527&lt;/rec-number&gt;&lt;foreign-keys&gt;&lt;key app="EN" db-id="fspvvwa2qw9sedeteflvfvfcdvwrds2psxxe"&gt;527&lt;/key&gt;&lt;/foreign-keys&gt;&lt;ref-type name="Journal Article"&gt;17&lt;/ref-type&gt;&lt;contributors&gt;&lt;authors&gt;&lt;author&gt;Leuschner, C.&lt;/author&gt;&lt;/authors&gt;&lt;/contributors&gt;&lt;titles&gt;&lt;title&gt;Timberline and alpine vegetation on the tropical and warm-temperate oceanic islands of the world: elevation, structure and floristics&lt;/title&gt;&lt;secondary-title&gt;Vegetatio &lt;/secondary-title&gt;&lt;/titles&gt;&lt;periodical&gt;&lt;full-title&gt;Vegetatio&lt;/full-title&gt;&lt;/periodical&gt;&lt;pages&gt;193-206&lt;/pages&gt;&lt;volume&gt;123&lt;/volume&gt;&lt;number&gt;2&lt;/number&gt;&lt;dates&gt;&lt;year&gt;1996&lt;/year&gt;&lt;/dates&gt;&lt;urls&gt;&lt;/urls&gt;&lt;/record&gt;&lt;/Cite&gt;&lt;/EndNote&gt;</w:instrText>
      </w:r>
      <w:r w:rsidR="005C325A">
        <w:fldChar w:fldCharType="separate"/>
      </w:r>
      <w:r w:rsidR="006B6DF7">
        <w:rPr>
          <w:noProof/>
        </w:rPr>
        <w:t>(</w:t>
      </w:r>
      <w:hyperlink w:anchor="_ENREF_33" w:tooltip="Leuschner, 1996 #527" w:history="1">
        <w:r w:rsidR="00947670">
          <w:rPr>
            <w:noProof/>
          </w:rPr>
          <w:t>Leuschner 1996</w:t>
        </w:r>
      </w:hyperlink>
      <w:r w:rsidR="006B6DF7">
        <w:rPr>
          <w:noProof/>
        </w:rPr>
        <w:t>)</w:t>
      </w:r>
      <w:r w:rsidR="005C325A">
        <w:fldChar w:fldCharType="end"/>
      </w:r>
      <w:r w:rsidR="00083EEC">
        <w:t>. For example, i</w:t>
      </w:r>
      <w:r w:rsidR="005C325A">
        <w:t>n the Caribbean</w:t>
      </w:r>
      <w:r w:rsidR="004D0935">
        <w:t xml:space="preserve">, this </w:t>
      </w:r>
      <w:r w:rsidR="002D36A2">
        <w:t xml:space="preserve">lapse </w:t>
      </w:r>
      <w:r w:rsidR="00083EEC">
        <w:t>rate increases due to the small island land masses, which radiate less heat than large land areas</w:t>
      </w:r>
      <w:r w:rsidR="00C43CA8">
        <w:t xml:space="preserve"> </w:t>
      </w:r>
      <w:r w:rsidR="00083EEC">
        <w:fldChar w:fldCharType="begin"/>
      </w:r>
      <w:r w:rsidR="00083EEC">
        <w:instrText xml:space="preserve"> ADDIN EN.CITE &lt;EndNote&gt;&lt;Cite&gt;&lt;Author&gt;Montagnini&lt;/Author&gt;&lt;Year&gt;2005&lt;/Year&gt;&lt;RecNum&gt;529&lt;/RecNum&gt;&lt;DisplayText&gt;(Montagnini and Jordan 2005)&lt;/DisplayText&gt;&lt;record&gt;&lt;rec-number&gt;529&lt;/rec-number&gt;&lt;foreign-keys&gt;&lt;key app="EN" db-id="fspvvwa2qw9sedeteflvfvfcdvwrds2psxxe"&gt;529&lt;/key&gt;&lt;/foreign-keys&gt;&lt;ref-type name="Book"&gt;6&lt;/ref-type&gt;&lt;contributors&gt;&lt;authors&gt;&lt;author&gt;Montagnini, F.&lt;/author&gt;&lt;author&gt;Jordan, C. F.&lt;/author&gt;&lt;/authors&gt;&lt;/contributors&gt;&lt;titles&gt;&lt;title&gt;Tropical forest ecology: the basis for conservation and management&lt;/title&gt;&lt;/titles&gt;&lt;pages&gt;295&lt;/pages&gt;&lt;section&gt;295&lt;/section&gt;&lt;dates&gt;&lt;year&gt;2005&lt;/year&gt;&lt;/dates&gt;&lt;pub-location&gt;New York&lt;/pub-location&gt;&lt;publisher&gt;Springer&lt;/publisher&gt;&lt;urls&gt;&lt;/urls&gt;&lt;/record&gt;&lt;/Cite&gt;&lt;/EndNote&gt;</w:instrText>
      </w:r>
      <w:r w:rsidR="00083EEC">
        <w:fldChar w:fldCharType="separate"/>
      </w:r>
      <w:r w:rsidR="00083EEC">
        <w:rPr>
          <w:noProof/>
        </w:rPr>
        <w:t>(</w:t>
      </w:r>
      <w:hyperlink w:anchor="_ENREF_41" w:tooltip="Montagnini, 2005 #529" w:history="1">
        <w:r w:rsidR="00947670">
          <w:rPr>
            <w:noProof/>
          </w:rPr>
          <w:t>Montagnini and Jordan 2005</w:t>
        </w:r>
      </w:hyperlink>
      <w:r w:rsidR="00083EEC">
        <w:rPr>
          <w:noProof/>
        </w:rPr>
        <w:t>)</w:t>
      </w:r>
      <w:r w:rsidR="00083EEC">
        <w:fldChar w:fldCharType="end"/>
      </w:r>
      <w:r w:rsidR="00083EEC">
        <w:t>. This effect is reflected in forest distribution</w:t>
      </w:r>
      <w:r w:rsidR="005C325A">
        <w:t>, such as</w:t>
      </w:r>
      <w:r w:rsidR="00083EEC">
        <w:t xml:space="preserve"> </w:t>
      </w:r>
      <w:r w:rsidR="005C325A">
        <w:t xml:space="preserve">in Trinidad, where cloud forest occurs at elevations lower than 900m, whereas this forest type is not observed under 1400m in the Andes </w:t>
      </w:r>
      <w:r w:rsidR="005C325A">
        <w:fldChar w:fldCharType="begin"/>
      </w:r>
      <w:r w:rsidR="005C325A">
        <w:instrText xml:space="preserve"> ADDIN EN.CITE &lt;EndNote&gt;&lt;Cite&gt;&lt;Author&gt;Beard&lt;/Author&gt;&lt;Year&gt;1946&lt;/Year&gt;&lt;RecNum&gt;16&lt;/RecNum&gt;&lt;DisplayText&gt;(Beard 1946)&lt;/DisplayText&gt;&lt;record&gt;&lt;rec-number&gt;16&lt;/rec-number&gt;&lt;foreign-keys&gt;&lt;key app="EN" db-id="fspvvwa2qw9sedeteflvfvfcdvwrds2psxxe"&gt;16&lt;/key&gt;&lt;/foreign-keys&gt;&lt;ref-type name="Book"&gt;6&lt;/ref-type&gt;&lt;contributors&gt;&lt;authors&gt;&lt;author&gt;Beard, J. S. &lt;/author&gt;&lt;/authors&gt;&lt;/contributors&gt;&lt;titles&gt;&lt;title&gt;The natural vegetation of Trinidad&lt;/title&gt;&lt;/titles&gt;&lt;dates&gt;&lt;year&gt;1946&lt;/year&gt;&lt;/dates&gt;&lt;pub-location&gt;Oxford&lt;/pub-location&gt;&lt;publisher&gt;Oxford University Press&lt;/publisher&gt;&lt;urls&gt;&lt;/urls&gt;&lt;/record&gt;&lt;/Cite&gt;&lt;/EndNote&gt;</w:instrText>
      </w:r>
      <w:r w:rsidR="005C325A">
        <w:fldChar w:fldCharType="separate"/>
      </w:r>
      <w:r w:rsidR="005C325A">
        <w:rPr>
          <w:noProof/>
        </w:rPr>
        <w:t>(</w:t>
      </w:r>
      <w:hyperlink w:anchor="_ENREF_4" w:tooltip="Beard, 1946 #16" w:history="1">
        <w:r w:rsidR="00947670">
          <w:rPr>
            <w:noProof/>
          </w:rPr>
          <w:t>Beard 1946</w:t>
        </w:r>
      </w:hyperlink>
      <w:r w:rsidR="005C325A">
        <w:rPr>
          <w:noProof/>
        </w:rPr>
        <w:t>)</w:t>
      </w:r>
      <w:r w:rsidR="005C325A">
        <w:fldChar w:fldCharType="end"/>
      </w:r>
      <w:r w:rsidR="005C325A">
        <w:t xml:space="preserve">. </w:t>
      </w:r>
    </w:p>
    <w:p w:rsidR="00111968" w:rsidRDefault="008027F5" w:rsidP="00111968">
      <w:r>
        <w:t>Lowland areas</w:t>
      </w:r>
      <w:r w:rsidR="00F2596E">
        <w:t xml:space="preserve"> can be subject to sea spray </w:t>
      </w:r>
      <w:r w:rsidR="00F2596E">
        <w:fldChar w:fldCharType="begin"/>
      </w:r>
      <w:r w:rsidR="00F2596E">
        <w:instrText xml:space="preserve"> ADDIN EN.CITE &lt;EndNote&gt;&lt;Cite&gt;&lt;Author&gt;Murphy&lt;/Author&gt;&lt;Year&gt;1995&lt;/Year&gt;&lt;RecNum&gt;504&lt;/RecNum&gt;&lt;DisplayText&gt;(Murphy and Lugo 1995)&lt;/DisplayText&gt;&lt;record&gt;&lt;rec-number&gt;504&lt;/rec-number&gt;&lt;foreign-keys&gt;&lt;key app="EN" db-id="fspvvwa2qw9sedeteflvfvfcdvwrds2psxxe"&gt;504&lt;/key&gt;&lt;/foreign-keys&gt;&lt;ref-type name="Book Section"&gt;5&lt;/ref-type&gt;&lt;contributors&gt;&lt;authors&gt;&lt;author&gt;Murphy, P. G.&lt;/author&gt;&lt;author&gt;Lugo, A. E.&lt;/author&gt;&lt;/authors&gt;&lt;secondary-authors&gt;&lt;author&gt;Bullock, S. H. &lt;/author&gt;&lt;author&gt;Mooney, H. A. &lt;/author&gt;&lt;author&gt;Medina, E.&lt;/author&gt;&lt;/secondary-authors&gt;&lt;/contributors&gt;&lt;titles&gt;&lt;title&gt;Dry forests of Central America and the Caribbean&lt;/title&gt;&lt;secondary-title&gt;Seasonally dry tropical forests&lt;/secondary-title&gt;&lt;/titles&gt;&lt;pages&gt;9-34&lt;/pages&gt;&lt;dates&gt;&lt;year&gt;1995&lt;/year&gt;&lt;/dates&gt;&lt;pub-location&gt;Cambridge&lt;/pub-location&gt;&lt;publisher&gt;University of Cambridge&lt;/publisher&gt;&lt;urls&gt;&lt;/urls&gt;&lt;/record&gt;&lt;/Cite&gt;&lt;/EndNote&gt;</w:instrText>
      </w:r>
      <w:r w:rsidR="00F2596E">
        <w:fldChar w:fldCharType="separate"/>
      </w:r>
      <w:r w:rsidR="00F2596E">
        <w:rPr>
          <w:noProof/>
        </w:rPr>
        <w:t>(</w:t>
      </w:r>
      <w:hyperlink w:anchor="_ENREF_44" w:tooltip="Murphy, 1995 #504" w:history="1">
        <w:r w:rsidR="00947670">
          <w:rPr>
            <w:noProof/>
          </w:rPr>
          <w:t>Murphy and Lugo 1995</w:t>
        </w:r>
      </w:hyperlink>
      <w:r w:rsidR="00F2596E">
        <w:rPr>
          <w:noProof/>
        </w:rPr>
        <w:t>)</w:t>
      </w:r>
      <w:r w:rsidR="00F2596E">
        <w:fldChar w:fldCharType="end"/>
      </w:r>
      <w:r w:rsidR="00F2596E">
        <w:t xml:space="preserve">, </w:t>
      </w:r>
      <w:r w:rsidR="00111968">
        <w:t>although th</w:t>
      </w:r>
      <w:r w:rsidR="006075C6">
        <w:t>e effects of this on TDF formation</w:t>
      </w:r>
      <w:r w:rsidR="00872932">
        <w:t xml:space="preserve"> has not been widely studied. In Puerto Rico, species resistant to such environmental stress appears to be a key driver of species composition of coastal dry forests </w:t>
      </w:r>
      <w:r w:rsidR="00111968">
        <w:fldChar w:fldCharType="begin"/>
      </w:r>
      <w:r w:rsidR="00111968">
        <w:instrText xml:space="preserve"> ADDIN EN.CITE &lt;EndNote&gt;&lt;Cite&gt;&lt;Author&gt;Medina&lt;/Author&gt;&lt;Year&gt;2012&lt;/Year&gt;&lt;RecNum&gt;526&lt;/RecNum&gt;&lt;DisplayText&gt;(Medina et al. 2012)&lt;/DisplayText&gt;&lt;record&gt;&lt;rec-number&gt;526&lt;/rec-number&gt;&lt;foreign-keys&gt;&lt;key app="EN" db-id="fspvvwa2qw9sedeteflvfvfcdvwrds2psxxe"&gt;526&lt;/key&gt;&lt;/foreign-keys&gt;&lt;ref-type name="Journal Article"&gt;17&lt;/ref-type&gt;&lt;contributors&gt;&lt;authors&gt;&lt;author&gt;Medina, E.&lt;/author&gt;&lt;author&gt;Cuevas, E.&lt;/author&gt;&lt;author&gt;Molina, S.&lt;/author&gt;&lt;/authors&gt;&lt;/contributors&gt;&lt;titles&gt;&lt;title&gt;Structural variability and species diversity of a dwarf Caribbean dry forest&lt;/title&gt;&lt;secondary-title&gt;Caribbean Journal of Science&lt;/secondary-title&gt;&lt;/titles&gt;&lt;periodical&gt;&lt;full-title&gt;Caribbean Journal of Science&lt;/full-title&gt;&lt;/periodical&gt;&lt;pages&gt;203-215&lt;/pages&gt;&lt;volume&gt;46&lt;/volume&gt;&lt;number&gt;2-3&lt;/number&gt;&lt;dates&gt;&lt;year&gt;2012&lt;/year&gt;&lt;/dates&gt;&lt;urls&gt;&lt;/urls&gt;&lt;/record&gt;&lt;/Cite&gt;&lt;/EndNote&gt;</w:instrText>
      </w:r>
      <w:r w:rsidR="00111968">
        <w:fldChar w:fldCharType="separate"/>
      </w:r>
      <w:r w:rsidR="00111968">
        <w:rPr>
          <w:noProof/>
        </w:rPr>
        <w:t>(</w:t>
      </w:r>
      <w:hyperlink w:anchor="_ENREF_39" w:tooltip="Medina, 2012 #526" w:history="1">
        <w:r w:rsidR="00947670">
          <w:rPr>
            <w:noProof/>
          </w:rPr>
          <w:t>Medina et al. 2012</w:t>
        </w:r>
      </w:hyperlink>
      <w:r w:rsidR="00111968">
        <w:rPr>
          <w:noProof/>
        </w:rPr>
        <w:t>)</w:t>
      </w:r>
      <w:r w:rsidR="00111968">
        <w:fldChar w:fldCharType="end"/>
      </w:r>
      <w:r w:rsidR="00872932">
        <w:t>. In this study, coastal species that were als</w:t>
      </w:r>
      <w:r w:rsidR="001E3735">
        <w:t>o observed in the GDHS include [</w:t>
      </w:r>
      <w:proofErr w:type="gramStart"/>
      <w:r w:rsidR="001E3735">
        <w:t>..]</w:t>
      </w:r>
      <w:proofErr w:type="gramEnd"/>
      <w:r w:rsidR="001E3735">
        <w:t>.</w:t>
      </w:r>
    </w:p>
    <w:p w:rsidR="00230D75" w:rsidRDefault="005C256B" w:rsidP="000F767B">
      <w:r>
        <w:t xml:space="preserve">In the Caribbean, another </w:t>
      </w:r>
      <w:r w:rsidR="006075C6">
        <w:t xml:space="preserve">significant </w:t>
      </w:r>
      <w:r>
        <w:t xml:space="preserve">non-anthropogenic </w:t>
      </w:r>
      <w:r w:rsidR="00230D75">
        <w:t xml:space="preserve">driver of TDF structure is hurricane disturbance. </w:t>
      </w:r>
      <w:r w:rsidR="001B1500">
        <w:t xml:space="preserve">In Puerto Rico, hurricane damage caused a greater than background stem mortality, </w:t>
      </w:r>
      <w:r w:rsidR="00376CEA">
        <w:t xml:space="preserve">with larger stems being more at risk of damage, although re-sprouting minimised some effects of the damage, causing the dense, multi-stemmed TDF formation </w:t>
      </w:r>
      <w:r w:rsidR="00376CEA">
        <w:fldChar w:fldCharType="begin"/>
      </w:r>
      <w:r w:rsidR="00376CEA">
        <w:instrText xml:space="preserve"> ADDIN EN.CITE &lt;EndNote&gt;&lt;Cite&gt;&lt;Author&gt;van Bloem&lt;/Author&gt;&lt;Year&gt;2005&lt;/Year&gt;&lt;RecNum&gt;524&lt;/RecNum&gt;&lt;DisplayText&gt;(van Bloem et al. 2005)&lt;/DisplayText&gt;&lt;record&gt;&lt;rec-number&gt;524&lt;/rec-number&gt;&lt;foreign-keys&gt;&lt;key app="EN" db-id="fspvvwa2qw9sedeteflvfvfcdvwrds2psxxe"&gt;524&lt;/key&gt;&lt;/foreign-keys&gt;&lt;ref-type name="Journal Article"&gt;17&lt;/ref-type&gt;&lt;contributors&gt;&lt;authors&gt;&lt;author&gt;van Bloem, S. J.&lt;/author&gt;&lt;author&gt;Murphy, P. G.&lt;/author&gt;&lt;author&gt;Lugo, A. E.&lt;/author&gt;&lt;author&gt;Ostertag, R.&lt;/author&gt;&lt;author&gt;Costa, M. R.&lt;/author&gt;&lt;author&gt;Bernard, I. R.&lt;/author&gt;&lt;author&gt;Colón, S. M.&lt;/author&gt;&lt;author&gt;Mora, M. C.&lt;/author&gt;&lt;/authors&gt;&lt;/contributors&gt;&lt;titles&gt;&lt;title&gt;The Influence of hurricane winds on Caribbean dry forest structure and nutrient pools&lt;/title&gt;&lt;secondary-title&gt;Biotropica&lt;/secondary-title&gt;&lt;/titles&gt;&lt;periodical&gt;&lt;full-title&gt;Biotropica&lt;/full-title&gt;&lt;/periodical&gt;&lt;pages&gt;571-583&lt;/pages&gt;&lt;volume&gt;37&lt;/volume&gt;&lt;number&gt;4&lt;/number&gt;&lt;dates&gt;&lt;year&gt;2005&lt;/year&gt;&lt;/dates&gt;&lt;urls&gt;&lt;/urls&gt;&lt;/record&gt;&lt;/Cite&gt;&lt;/EndNote&gt;</w:instrText>
      </w:r>
      <w:r w:rsidR="00376CEA">
        <w:fldChar w:fldCharType="separate"/>
      </w:r>
      <w:r w:rsidR="00376CEA">
        <w:rPr>
          <w:noProof/>
        </w:rPr>
        <w:t>(</w:t>
      </w:r>
      <w:hyperlink w:anchor="_ENREF_59" w:tooltip="van Bloem, 2005 #524" w:history="1">
        <w:r w:rsidR="00947670">
          <w:rPr>
            <w:noProof/>
          </w:rPr>
          <w:t>van Bloem et al. 2005</w:t>
        </w:r>
      </w:hyperlink>
      <w:r w:rsidR="00376CEA">
        <w:rPr>
          <w:noProof/>
        </w:rPr>
        <w:t>)</w:t>
      </w:r>
      <w:r w:rsidR="00376CEA">
        <w:fldChar w:fldCharType="end"/>
      </w:r>
      <w:r w:rsidR="00157ADF">
        <w:t>[more refs to add here].</w:t>
      </w:r>
      <w:r w:rsidR="00376CEA">
        <w:t xml:space="preserve"> </w:t>
      </w:r>
      <w:r w:rsidR="00EA6FD8">
        <w:t xml:space="preserve">It is thought that the effects of hurricane disturbance exacerbate the influence of drought stress for TDF structure </w:t>
      </w:r>
      <w:r w:rsidR="00EA6FD8">
        <w:fldChar w:fldCharType="begin"/>
      </w:r>
      <w:r w:rsidR="00EA6FD8">
        <w:instrText xml:space="preserve"> ADDIN EN.CITE &lt;EndNote&gt;&lt;Cite&gt;&lt;Author&gt;van Bloem&lt;/Author&gt;&lt;Year&gt;2005&lt;/Year&gt;&lt;RecNum&gt;524&lt;/RecNum&gt;&lt;DisplayText&gt;(van Bloem et al. 2005)&lt;/DisplayText&gt;&lt;record&gt;&lt;rec-number&gt;524&lt;/rec-number&gt;&lt;foreign-keys&gt;&lt;key app="EN" db-id="fspvvwa2qw9sedeteflvfvfcdvwrds2psxxe"&gt;524&lt;/key&gt;&lt;/foreign-keys&gt;&lt;ref-type name="Journal Article"&gt;17&lt;/ref-type&gt;&lt;contributors&gt;&lt;authors&gt;&lt;author&gt;van Bloem, S. J.&lt;/author&gt;&lt;author&gt;Murphy, P. G.&lt;/author&gt;&lt;author&gt;Lugo, A. E.&lt;/author&gt;&lt;author&gt;Ostertag, R.&lt;/author&gt;&lt;author&gt;Costa, M. R.&lt;/author&gt;&lt;author&gt;Bernard, I. R.&lt;/author&gt;&lt;author&gt;Colón, S. M.&lt;/author&gt;&lt;author&gt;Mora, M. C.&lt;/author&gt;&lt;/authors&gt;&lt;/contributors&gt;&lt;titles&gt;&lt;title&gt;The Influence of hurricane winds on Caribbean dry forest structure and nutrient pools&lt;/title&gt;&lt;secondary-title&gt;Biotropica&lt;/secondary-title&gt;&lt;/titles&gt;&lt;periodical&gt;&lt;full-title&gt;Biotropica&lt;/full-title&gt;&lt;/periodical&gt;&lt;pages&gt;571-583&lt;/pages&gt;&lt;volume&gt;37&lt;/volume&gt;&lt;number&gt;4&lt;/number&gt;&lt;dates&gt;&lt;year&gt;2005&lt;/year&gt;&lt;/dates&gt;&lt;urls&gt;&lt;/urls&gt;&lt;/record&gt;&lt;/Cite&gt;&lt;/EndNote&gt;</w:instrText>
      </w:r>
      <w:r w:rsidR="00EA6FD8">
        <w:fldChar w:fldCharType="separate"/>
      </w:r>
      <w:r w:rsidR="00EA6FD8">
        <w:rPr>
          <w:noProof/>
        </w:rPr>
        <w:t>(</w:t>
      </w:r>
      <w:hyperlink w:anchor="_ENREF_59" w:tooltip="van Bloem, 2005 #524" w:history="1">
        <w:r w:rsidR="00947670">
          <w:rPr>
            <w:noProof/>
          </w:rPr>
          <w:t>van Bloem et al. 2005</w:t>
        </w:r>
      </w:hyperlink>
      <w:r w:rsidR="00EA6FD8">
        <w:rPr>
          <w:noProof/>
        </w:rPr>
        <w:t>)</w:t>
      </w:r>
      <w:r w:rsidR="00EA6FD8">
        <w:fldChar w:fldCharType="end"/>
      </w:r>
      <w:r w:rsidR="00EA6FD8">
        <w:t xml:space="preserve">. </w:t>
      </w:r>
      <w:r w:rsidR="00230D75">
        <w:t xml:space="preserve">As noted above, while Grenada is located to the south of the hurricane belt, significant hurricane damage to forests has been recorded. </w:t>
      </w:r>
    </w:p>
    <w:p w:rsidR="00EF666F" w:rsidRDefault="00593977" w:rsidP="000F767B">
      <w:r w:rsidRPr="00593977">
        <w:t xml:space="preserve">[Fire and TDF </w:t>
      </w:r>
      <w:proofErr w:type="spellStart"/>
      <w:r w:rsidRPr="00593977">
        <w:t>regen</w:t>
      </w:r>
      <w:proofErr w:type="spellEnd"/>
      <w:r w:rsidRPr="00593977">
        <w:t>]</w:t>
      </w:r>
    </w:p>
    <w:p w:rsidR="000F767B" w:rsidRDefault="000F767B" w:rsidP="000F767B">
      <w:pPr>
        <w:pStyle w:val="ListParagraph"/>
      </w:pPr>
    </w:p>
    <w:p w:rsidR="00DA17A4" w:rsidRDefault="006B519F" w:rsidP="00FD0589">
      <w:pPr>
        <w:pStyle w:val="Heading2"/>
        <w:numPr>
          <w:ilvl w:val="0"/>
          <w:numId w:val="11"/>
        </w:numPr>
      </w:pPr>
      <w:r>
        <w:t>Climate change and</w:t>
      </w:r>
      <w:r w:rsidR="00F67503">
        <w:t xml:space="preserve"> the</w:t>
      </w:r>
      <w:r w:rsidR="00604628">
        <w:t xml:space="preserve"> Caribbean</w:t>
      </w:r>
    </w:p>
    <w:p w:rsidR="00604628" w:rsidRDefault="00604628" w:rsidP="00604628">
      <w:pPr>
        <w:pStyle w:val="Heading3"/>
        <w:numPr>
          <w:ilvl w:val="1"/>
          <w:numId w:val="11"/>
        </w:numPr>
      </w:pPr>
      <w:r>
        <w:t xml:space="preserve">A note about downscaling and climate change models </w:t>
      </w:r>
    </w:p>
    <w:p w:rsidR="00604628" w:rsidRDefault="00604628" w:rsidP="00604628">
      <w:r>
        <w:t xml:space="preserve">One of the major limitations of climate change modelling in the Caribbean to date has been the availability of downscaled climate scenario data. The coarse resolution of Global Climate Models (GCMs) means that for small islands the surrounding ocean is not distinguished from the land and until recently the necessary data for Regional Climate Models (RCMs) did not exist for the Caribbean </w:t>
      </w:r>
      <w:r>
        <w:fldChar w:fldCharType="begin"/>
      </w:r>
      <w:r>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fldChar w:fldCharType="separate"/>
      </w:r>
      <w:r>
        <w:rPr>
          <w:noProof/>
        </w:rPr>
        <w:t>(</w:t>
      </w:r>
      <w:hyperlink w:anchor="_ENREF_37" w:tooltip="Maharaj, 2013 #539" w:history="1">
        <w:r w:rsidR="00947670">
          <w:rPr>
            <w:noProof/>
          </w:rPr>
          <w:t>Maharaj and New 2013</w:t>
        </w:r>
      </w:hyperlink>
      <w:r>
        <w:rPr>
          <w:noProof/>
        </w:rPr>
        <w:t>)</w:t>
      </w:r>
      <w:r>
        <w:fldChar w:fldCharType="end"/>
      </w:r>
      <w:r>
        <w:t xml:space="preserve">. To address this problem, the Hadley Centre’s Providing </w:t>
      </w:r>
      <w:proofErr w:type="spellStart"/>
      <w:r>
        <w:t>REgional</w:t>
      </w:r>
      <w:proofErr w:type="spellEnd"/>
      <w:r>
        <w:t xml:space="preserve"> Climates for Impacts Studies (PRECIS) RCM was applied to the Caribbean at a 25x25m resolution </w:t>
      </w:r>
      <w:r>
        <w:fldChar w:fldCharType="begin"/>
      </w:r>
      <w:r>
        <w:instrText xml:space="preserve"> ADDIN EN.CITE &lt;EndNote&gt;&lt;Cite&gt;&lt;Author&gt;Taylor&lt;/Author&gt;&lt;Year&gt;2007&lt;/Year&gt;&lt;RecNum&gt;542&lt;/RecNum&gt;&lt;DisplayText&gt;(Taylor et al. 2007)&lt;/DisplayText&gt;&lt;record&gt;&lt;rec-number&gt;542&lt;/rec-number&gt;&lt;foreign-keys&gt;&lt;key app="EN" db-id="fspvvwa2qw9sedeteflvfvfcdvwrds2psxxe"&gt;542&lt;/key&gt;&lt;/foreign-keys&gt;&lt;ref-type name="Report"&gt;27&lt;/ref-type&gt;&lt;contributors&gt;&lt;authors&gt;&lt;author&gt;Taylor, M.A.&lt;/author&gt;&lt;author&gt;Centella, A.&lt;/author&gt;&lt;author&gt;Charlery, J.&lt;/author&gt;&lt;author&gt;Borrajero, I.&lt;/author&gt;&lt;author&gt;Bezanilla, A.&lt;/author&gt;&lt;author&gt;Campbell, J.D.&lt;/author&gt;&lt;author&gt;Rivero, R.&lt;/author&gt;&lt;author&gt;Stephenson, T. S.&lt;/author&gt;&lt;author&gt;Whyte, F. S.&lt;/author&gt;&lt;author&gt;Watson, R. A.&lt;/author&gt;&lt;/authors&gt;&lt;/contributors&gt;&lt;titles&gt;&lt;title&gt;Glimpses of the future: a briefing from the PRECIS Caribbean climate change project&lt;/title&gt;&lt;secondary-title&gt;Caribbean Community Climate Change Centre&lt;/secondary-title&gt;&lt;/titles&gt;&lt;pages&gt;24&lt;/pages&gt;&lt;dates&gt;&lt;year&gt;2007&lt;/year&gt;&lt;/dates&gt;&lt;pub-location&gt;Belmopan, Belize&lt;/pub-location&gt;&lt;urls&gt;&lt;/urls&gt;&lt;/record&gt;&lt;/Cite&gt;&lt;/EndNote&gt;</w:instrText>
      </w:r>
      <w:r>
        <w:fldChar w:fldCharType="separate"/>
      </w:r>
      <w:r>
        <w:rPr>
          <w:noProof/>
        </w:rPr>
        <w:t>(</w:t>
      </w:r>
      <w:hyperlink w:anchor="_ENREF_57" w:tooltip="Taylor, 2007 #542" w:history="1">
        <w:r w:rsidR="00947670">
          <w:rPr>
            <w:noProof/>
          </w:rPr>
          <w:t>Taylor et al. 2007</w:t>
        </w:r>
      </w:hyperlink>
      <w:r>
        <w:rPr>
          <w:noProof/>
        </w:rPr>
        <w:t>)</w:t>
      </w:r>
      <w:r>
        <w:fldChar w:fldCharType="end"/>
      </w:r>
      <w:r>
        <w:t xml:space="preserve">. Current temperature and precipitation variability in the Caribbean is reasonably predicted with PRECIS and it performs comparatively better than GCM with respect to changes in relief, topography and surface type </w:t>
      </w:r>
      <w:r>
        <w:fldChar w:fldCharType="begin"/>
      </w:r>
      <w:r>
        <w:instrText xml:space="preserve"> ADDIN EN.CITE &lt;EndNote&gt;&lt;Cite&gt;&lt;Author&gt;Campbell&lt;/Author&gt;&lt;Year&gt;2010&lt;/Year&gt;&lt;RecNum&gt;541&lt;/RecNum&gt;&lt;DisplayText&gt;(Campbell et al. 2010)&lt;/DisplayText&gt;&lt;record&gt;&lt;rec-number&gt;541&lt;/rec-number&gt;&lt;foreign-keys&gt;&lt;key app="EN" db-id="fspvvwa2qw9sedeteflvfvfcdvwrds2psxxe"&gt;541&lt;/key&gt;&lt;/foreign-keys&gt;&lt;ref-type name="Journal Article"&gt;17&lt;/ref-type&gt;&lt;contributors&gt;&lt;authors&gt;&lt;author&gt;Campbell, J. D.&lt;/author&gt;&lt;author&gt;Taylor, M. A.&lt;/author&gt;&lt;author&gt;Stephenson, T. S.&lt;/author&gt;&lt;author&gt;Watson, R. A.&lt;/author&gt;&lt;author&gt;Whyte, F. S.&lt;/author&gt;&lt;/authors&gt;&lt;/contributors&gt;&lt;titles&gt;&lt;title&gt;Future climate of the Caribbean from a regional climate model&lt;/title&gt;&lt;secondary-title&gt;International Journal of Climatology&lt;/secondary-title&gt;&lt;/titles&gt;&lt;periodical&gt;&lt;full-title&gt;International Journal of Climatology&lt;/full-title&gt;&lt;/periodical&gt;&lt;pages&gt;1866-1878&lt;/pages&gt;&lt;volume&gt;31&lt;/volume&gt;&lt;number&gt;12&lt;/number&gt;&lt;dates&gt;&lt;year&gt;2010&lt;/year&gt;&lt;/dates&gt;&lt;urls&gt;&lt;/urls&gt;&lt;/record&gt;&lt;/Cite&gt;&lt;/EndNote&gt;</w:instrText>
      </w:r>
      <w:r>
        <w:fldChar w:fldCharType="separate"/>
      </w:r>
      <w:r>
        <w:rPr>
          <w:noProof/>
        </w:rPr>
        <w:t>(</w:t>
      </w:r>
      <w:hyperlink w:anchor="_ENREF_13" w:tooltip="Campbell, 2010 #541" w:history="1">
        <w:r w:rsidR="00947670">
          <w:rPr>
            <w:noProof/>
          </w:rPr>
          <w:t>Campbell et al. 2010</w:t>
        </w:r>
      </w:hyperlink>
      <w:r>
        <w:rPr>
          <w:noProof/>
        </w:rPr>
        <w:t>)</w:t>
      </w:r>
      <w:r>
        <w:fldChar w:fldCharType="end"/>
      </w:r>
      <w:r>
        <w:t xml:space="preserve">. This is also supported by its application to Trinidad (12 data points with PRECIS RCM compared to 1 point with GCM), where contrast between areas of high and low elevation was recognised </w:t>
      </w:r>
      <w:r>
        <w:fldChar w:fldCharType="begin"/>
      </w:r>
      <w:r>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fldChar w:fldCharType="separate"/>
      </w:r>
      <w:r>
        <w:rPr>
          <w:noProof/>
        </w:rPr>
        <w:t>(</w:t>
      </w:r>
      <w:hyperlink w:anchor="_ENREF_37" w:tooltip="Maharaj, 2013 #539" w:history="1">
        <w:r w:rsidR="00947670">
          <w:rPr>
            <w:noProof/>
          </w:rPr>
          <w:t>Maharaj and New 2013</w:t>
        </w:r>
      </w:hyperlink>
      <w:r>
        <w:rPr>
          <w:noProof/>
        </w:rPr>
        <w:t>)</w:t>
      </w:r>
      <w:r>
        <w:fldChar w:fldCharType="end"/>
      </w:r>
      <w:r>
        <w:t>.</w:t>
      </w:r>
      <w:r w:rsidR="00C612AF" w:rsidRPr="00C612AF">
        <w:t xml:space="preserve"> </w:t>
      </w:r>
      <w:r w:rsidR="00C612AF">
        <w:t xml:space="preserve">Although similar results of better representation of landmass by RCM compared to GCM were also found by </w:t>
      </w:r>
      <w:proofErr w:type="spellStart"/>
      <w:r w:rsidR="00C612AF">
        <w:t>Karmalkar</w:t>
      </w:r>
      <w:proofErr w:type="spellEnd"/>
      <w:r w:rsidR="00C612AF">
        <w:t xml:space="preserve"> et al. </w:t>
      </w:r>
      <w:r w:rsidR="00C612AF">
        <w:fldChar w:fldCharType="begin"/>
      </w:r>
      <w:r w:rsidR="00C612AF">
        <w:instrText xml:space="preserve"> ADDIN EN.CITE &lt;EndNote&gt;&lt;Cite ExcludeAuth="1"&gt;&lt;Author&gt;Karmalkar&lt;/Author&gt;&lt;Year&gt;2013&lt;/Year&gt;&lt;RecNum&gt;543&lt;/RecNum&gt;&lt;DisplayText&gt;(2013)&lt;/DisplayText&gt;&lt;record&gt;&lt;rec-number&gt;543&lt;/rec-number&gt;&lt;foreign-keys&gt;&lt;key app="EN" db-id="fspvvwa2qw9sedeteflvfvfcdvwrds2psxxe"&gt;543&lt;/key&gt;&lt;/foreign-keys&gt;&lt;ref-type name="Journal Article"&gt;17&lt;/ref-type&gt;&lt;contributors&gt;&lt;authors&gt;&lt;author&gt;Karmalkar, A. V.&lt;/author&gt;&lt;author&gt;Taylor, M. A.&lt;/author&gt;&lt;author&gt;Campbell, J. D.&lt;/author&gt;&lt;author&gt;Stephenson, T.  &lt;/author&gt;&lt;author&gt;New, M.&lt;/author&gt;&lt;author&gt;Centella, A.&lt;/author&gt;&lt;author&gt;Benzanilla, A.&lt;/author&gt;&lt;author&gt;Charlery, J.&lt;/author&gt;&lt;/authors&gt;&lt;/contributors&gt;&lt;titles&gt;&lt;title&gt;A review of observed and projected changes in climate for the islands in the Caribbean&lt;/title&gt;&lt;secondary-title&gt;Atmosfera&lt;/secondary-title&gt;&lt;/titles&gt;&lt;periodical&gt;&lt;full-title&gt;Atmosfera&lt;/full-title&gt;&lt;/periodical&gt;&lt;pages&gt;283-309&lt;/pages&gt;&lt;volume&gt;26&lt;/volume&gt;&lt;number&gt;2&lt;/number&gt;&lt;dates&gt;&lt;year&gt;2013&lt;/year&gt;&lt;/dates&gt;&lt;urls&gt;&lt;/urls&gt;&lt;/record&gt;&lt;/Cite&gt;&lt;/EndNote&gt;</w:instrText>
      </w:r>
      <w:r w:rsidR="00C612AF">
        <w:fldChar w:fldCharType="separate"/>
      </w:r>
      <w:r w:rsidR="00C612AF">
        <w:rPr>
          <w:noProof/>
        </w:rPr>
        <w:t>(</w:t>
      </w:r>
      <w:hyperlink w:anchor="_ENREF_31" w:tooltip="Karmalkar, 2013 #543" w:history="1">
        <w:r w:rsidR="00947670">
          <w:rPr>
            <w:noProof/>
          </w:rPr>
          <w:t>2013</w:t>
        </w:r>
      </w:hyperlink>
      <w:r w:rsidR="00C612AF">
        <w:rPr>
          <w:noProof/>
        </w:rPr>
        <w:t>)</w:t>
      </w:r>
      <w:r w:rsidR="00C612AF">
        <w:fldChar w:fldCharType="end"/>
      </w:r>
      <w:r w:rsidR="00C612AF">
        <w:t xml:space="preserve">, they point out that RCM performance is still limited, being dependent on the driving GCM. </w:t>
      </w:r>
    </w:p>
    <w:p w:rsidR="00DA17A4" w:rsidRDefault="00DA17A4" w:rsidP="00FD0589">
      <w:pPr>
        <w:pStyle w:val="Heading3"/>
        <w:numPr>
          <w:ilvl w:val="1"/>
          <w:numId w:val="11"/>
        </w:numPr>
      </w:pPr>
      <w:r>
        <w:t>General</w:t>
      </w:r>
      <w:r w:rsidR="00C612AF">
        <w:t xml:space="preserve"> climate</w:t>
      </w:r>
      <w:r>
        <w:t xml:space="preserve"> trends</w:t>
      </w:r>
      <w:r w:rsidR="00C612AF">
        <w:t xml:space="preserve"> in the Caribbean</w:t>
      </w:r>
    </w:p>
    <w:p w:rsidR="0067601C" w:rsidRDefault="0067601C" w:rsidP="0067601C">
      <w:r>
        <w:t xml:space="preserve">Precipitation: </w:t>
      </w:r>
      <w:r w:rsidR="00A53118">
        <w:t>In the</w:t>
      </w:r>
      <w:r w:rsidR="004B1645">
        <w:t xml:space="preserve"> Caribbean</w:t>
      </w:r>
      <w:r w:rsidR="00A53118">
        <w:t xml:space="preserve"> region, </w:t>
      </w:r>
      <w:r w:rsidR="00604628">
        <w:t>over</w:t>
      </w:r>
      <w:r w:rsidR="006F0265">
        <w:t xml:space="preserve"> the last century there was </w:t>
      </w:r>
      <w:r w:rsidR="00E12369">
        <w:t xml:space="preserve">a pattern of decreasing number of consecutive dry days, while an increase in extreme rainfall events </w:t>
      </w:r>
      <w:r w:rsidR="00E12369">
        <w:fldChar w:fldCharType="begin"/>
      </w:r>
      <w:r w:rsidR="00E12369">
        <w:instrText xml:space="preserve"> ADDIN EN.CITE &lt;EndNote&gt;&lt;Cite&gt;&lt;Author&gt;Peterson&lt;/Author&gt;&lt;Year&gt;2002&lt;/Year&gt;&lt;RecNum&gt;521&lt;/RecNum&gt;&lt;DisplayText&gt;(Peterson et al. 2002)&lt;/DisplayText&gt;&lt;record&gt;&lt;rec-number&gt;521&lt;/rec-number&gt;&lt;foreign-keys&gt;&lt;key app="EN" db-id="fspvvwa2qw9sedeteflvfvfcdvwrds2psxxe"&gt;521&lt;/key&gt;&lt;/foreign-keys&gt;&lt;ref-type name="Journal Article"&gt;17&lt;/ref-type&gt;&lt;contributors&gt;&lt;authors&gt;&lt;author&gt;Peterson, T. C.&lt;/author&gt;&lt;author&gt;Taylor, M. A.&lt;/author&gt;&lt;author&gt;Demeritte, R.&lt;/author&gt;&lt;author&gt;Duncombe, D. L.&lt;/author&gt;&lt;author&gt;Burton, S.&lt;/author&gt;&lt;author&gt;Thompson, F.&lt;/author&gt;&lt;author&gt;Porter, A. &lt;/author&gt;&lt;author&gt;Mercedes, M.&lt;/author&gt;&lt;author&gt;Villegas, E.&lt;/author&gt;&lt;author&gt;Fils, R. S.&lt;/author&gt;&lt;author&gt;Tank, A. K.&lt;/author&gt;&lt;author&gt;Martis, A.&lt;/author&gt;&lt;author&gt;Warner, R.&lt;/author&gt;&lt;author&gt;Joyette, A.&lt;/author&gt;&lt;author&gt;Mills, W.&lt;/author&gt;&lt;author&gt;Alexander, L.&lt;/author&gt;&lt;author&gt;Gleason, B.&lt;/author&gt;&lt;/authors&gt;&lt;/contributors&gt;&lt;titles&gt;&lt;title&gt;Recent changes in climate extremes in the Caribbean region&lt;/title&gt;&lt;secondary-title&gt;Journal of Geophysical Research&lt;/secondary-title&gt;&lt;/titles&gt;&lt;periodical&gt;&lt;full-title&gt;Journal of Geophysical Research&lt;/full-title&gt;&lt;abbr-1&gt;J. Geophys. Res.&lt;/abbr-1&gt;&lt;abbr-2&gt;J Geophys Res&lt;/abbr-2&gt;&lt;/periodical&gt;&lt;pages&gt;4610-&lt;/pages&gt;&lt;volume&gt;107&lt;/volume&gt;&lt;number&gt;D21&lt;/number&gt;&lt;dates&gt;&lt;year&gt;2002&lt;/year&gt;&lt;/dates&gt;&lt;urls&gt;&lt;/urls&gt;&lt;electronic-resource-num&gt;10.1029/2002JD002251&lt;/electronic-resource-num&gt;&lt;/record&gt;&lt;/Cite&gt;&lt;/EndNote&gt;</w:instrText>
      </w:r>
      <w:r w:rsidR="00E12369">
        <w:fldChar w:fldCharType="separate"/>
      </w:r>
      <w:r w:rsidR="00E12369">
        <w:rPr>
          <w:noProof/>
        </w:rPr>
        <w:t>(</w:t>
      </w:r>
      <w:hyperlink w:anchor="_ENREF_47" w:tooltip="Peterson, 2002 #521" w:history="1">
        <w:r w:rsidR="00947670">
          <w:rPr>
            <w:noProof/>
          </w:rPr>
          <w:t>Peterson et al. 2002</w:t>
        </w:r>
      </w:hyperlink>
      <w:r w:rsidR="00E12369">
        <w:rPr>
          <w:noProof/>
        </w:rPr>
        <w:t>)</w:t>
      </w:r>
      <w:r w:rsidR="00E12369">
        <w:fldChar w:fldCharType="end"/>
      </w:r>
      <w:r w:rsidR="00E12369">
        <w:t xml:space="preserve">. </w:t>
      </w:r>
      <w:r w:rsidR="005F2532">
        <w:t xml:space="preserve">Precipitation is decreasing by 0.3% per decade in the subtropics </w:t>
      </w:r>
      <w:r w:rsidR="005F2532">
        <w:fldChar w:fldCharType="begin"/>
      </w:r>
      <w:r w:rsidR="005F2532">
        <w:instrText xml:space="preserve"> ADDIN EN.CITE &lt;EndNote&gt;&lt;Cite&gt;&lt;Author&gt;IPCC&lt;/Author&gt;&lt;Year&gt;2007&lt;/Year&gt;&lt;RecNum&gt;513&lt;/RecNum&gt;&lt;DisplayText&gt;(IPCC 2007)&lt;/DisplayText&gt;&lt;record&gt;&lt;rec-number&gt;513&lt;/rec-number&gt;&lt;foreign-keys&gt;&lt;key app="EN" db-id="fspvvwa2qw9sedeteflvfvfcdvwrds2psxxe"&gt;513&lt;/key&gt;&lt;/foreign-keys&gt;&lt;ref-type name="Book Section"&gt;5&lt;/ref-type&gt;&lt;contributors&gt;&lt;authors&gt;&lt;author&gt;IPCC,&lt;/author&gt;&lt;/authors&gt;&lt;secondary-authors&gt;&lt;author&gt;Solomon, S.&lt;/author&gt;&lt;author&gt;Qin, D.&lt;/author&gt;&lt;author&gt;Manning, M.&lt;/author&gt;&lt;author&gt;Chen, Z.&lt;/author&gt;&lt;author&gt;Marquis, M.&lt;/author&gt;&lt;author&gt;Averyt, K. B.&lt;/author&gt;&lt;author&gt;Tignor, M. &lt;/author&gt;&lt;author&gt;Miller, H. L.&lt;/author&gt;&lt;/secondary-authors&gt;&lt;/contributors&gt;&lt;titles&gt;&lt;title&gt;Summary for policy makers&lt;/title&gt;&lt;secondary-title&gt;Climate Change 2007: The physical science basis. Contribution of Working Group I to the Fourth Assessment Report of the Intergovernmental Panel on Climate Change.&lt;/secondary-title&gt;&lt;/titles&gt;&lt;dates&gt;&lt;year&gt;2007&lt;/year&gt;&lt;/dates&gt;&lt;pub-location&gt;Cambridge&lt;/pub-location&gt;&lt;publisher&gt;Cambridge University Press&lt;/publisher&gt;&lt;urls&gt;&lt;/urls&gt;&lt;/record&gt;&lt;/Cite&gt;&lt;/EndNote&gt;</w:instrText>
      </w:r>
      <w:r w:rsidR="005F2532">
        <w:fldChar w:fldCharType="separate"/>
      </w:r>
      <w:r w:rsidR="005F2532">
        <w:rPr>
          <w:noProof/>
        </w:rPr>
        <w:t>(</w:t>
      </w:r>
      <w:hyperlink w:anchor="_ENREF_28" w:tooltip="IPCC, 2007 #513" w:history="1">
        <w:r w:rsidR="00947670">
          <w:rPr>
            <w:noProof/>
          </w:rPr>
          <w:t>IPCC 2007</w:t>
        </w:r>
      </w:hyperlink>
      <w:r w:rsidR="005F2532">
        <w:rPr>
          <w:noProof/>
        </w:rPr>
        <w:t>)</w:t>
      </w:r>
      <w:r w:rsidR="005F2532">
        <w:fldChar w:fldCharType="end"/>
      </w:r>
      <w:r w:rsidR="005F2532">
        <w:t xml:space="preserve">. </w:t>
      </w:r>
      <w:r w:rsidR="00604628">
        <w:t xml:space="preserve">Future models for Caribbean predict marked fluctuations throughout the next century </w:t>
      </w:r>
      <w:r w:rsidR="00604628">
        <w:fldChar w:fldCharType="begin"/>
      </w:r>
      <w:r w:rsidR="00604628">
        <w:instrText xml:space="preserve"> ADDIN EN.CITE &lt;EndNote&gt;&lt;Cite&gt;&lt;Author&gt;Angeles&lt;/Author&gt;&lt;Year&gt;2006&lt;/Year&gt;&lt;RecNum&gt;516&lt;/RecNum&gt;&lt;DisplayText&gt;(Angeles et al. 2006)&lt;/DisplayText&gt;&lt;record&gt;&lt;rec-number&gt;516&lt;/rec-number&gt;&lt;foreign-keys&gt;&lt;key app="EN" db-id="fspvvwa2qw9sedeteflvfvfcdvwrds2psxxe"&gt;516&lt;/key&gt;&lt;/foreign-keys&gt;&lt;ref-type name="Conference Proceedings"&gt;10&lt;/ref-type&gt;&lt;contributors&gt;&lt;authors&gt;&lt;author&gt;Angeles, M.E.&lt;/author&gt;&lt;author&gt;Gonzalez, J.E.&lt;/author&gt;&lt;author&gt;Erickson, D. J.&lt;/author&gt;&lt;author&gt;Hernandez, J. L.&lt;/author&gt;&lt;/authors&gt;&lt;/contributors&gt;&lt;titles&gt;&lt;title&gt;An assessment of future Caribbean climate changes using the BAU scenario by coupling a global circulation model with a regional model. &lt;/title&gt;&lt;secondary-title&gt;Proceedings of the 18th Conference on Climate Variability and Change&lt;/secondary-title&gt;&lt;/titles&gt;&lt;pages&gt;1-17&lt;/pages&gt;&lt;dates&gt;&lt;year&gt;2006&lt;/year&gt;&lt;/dates&gt;&lt;pub-location&gt;Atlanta, Georgia, USA.&lt;/pub-location&gt;&lt;urls&gt;&lt;/urls&gt;&lt;/record&gt;&lt;/Cite&gt;&lt;/EndNote&gt;</w:instrText>
      </w:r>
      <w:r w:rsidR="00604628">
        <w:fldChar w:fldCharType="separate"/>
      </w:r>
      <w:r w:rsidR="00604628">
        <w:rPr>
          <w:noProof/>
        </w:rPr>
        <w:t>(</w:t>
      </w:r>
      <w:hyperlink w:anchor="_ENREF_2" w:tooltip="Angeles, 2006 #516" w:history="1">
        <w:r w:rsidR="00947670">
          <w:rPr>
            <w:noProof/>
          </w:rPr>
          <w:t>Angeles et al. 2006</w:t>
        </w:r>
      </w:hyperlink>
      <w:r w:rsidR="00604628">
        <w:rPr>
          <w:noProof/>
        </w:rPr>
        <w:t>)</w:t>
      </w:r>
      <w:r w:rsidR="00604628">
        <w:fldChar w:fldCharType="end"/>
      </w:r>
      <w:r w:rsidR="00604628">
        <w:t xml:space="preserve">. </w:t>
      </w:r>
      <w:r w:rsidR="002B3EB9">
        <w:t xml:space="preserve">Singh </w:t>
      </w:r>
      <w:r w:rsidR="002B3EB9">
        <w:fldChar w:fldCharType="begin"/>
      </w:r>
      <w:r w:rsidR="002B3EB9">
        <w:instrText xml:space="preserve"> ADDIN EN.CITE &lt;EndNote&gt;&lt;Cite ExcludeAuth="1"&gt;&lt;Author&gt;Singh&lt;/Author&gt;&lt;Year&gt;1997&lt;/Year&gt;&lt;RecNum&gt;148&lt;/RecNum&gt;&lt;DisplayText&gt;(1997)&lt;/DisplayText&gt;&lt;record&gt;&lt;rec-number&gt;148&lt;/rec-number&gt;&lt;foreign-keys&gt;&lt;key app="EN" db-id="fspvvwa2qw9sedeteflvfvfcdvwrds2psxxe"&gt;148&lt;/key&gt;&lt;/foreign-keys&gt;&lt;ref-type name="Journal Article"&gt;17&lt;/ref-type&gt;&lt;contributors&gt;&lt;authors&gt;&lt;author&gt;Singh, B.&lt;/author&gt;&lt;/authors&gt;&lt;/contributors&gt;&lt;titles&gt;&lt;title&gt;Climate changes in the greater and southern Caribbean&lt;/title&gt;&lt;secondary-title&gt;International Journal of Climatology&lt;/secondary-title&gt;&lt;/titles&gt;&lt;periodical&gt;&lt;full-title&gt;International Journal of Climatology&lt;/full-title&gt;&lt;/periodical&gt;&lt;pages&gt;1093-1114&lt;/pages&gt;&lt;volume&gt;17&lt;/volume&gt;&lt;dates&gt;&lt;year&gt;1997&lt;/year&gt;&lt;/dates&gt;&lt;urls&gt;&lt;/urls&gt;&lt;/record&gt;&lt;/Cite&gt;&lt;/EndNote&gt;</w:instrText>
      </w:r>
      <w:r w:rsidR="002B3EB9">
        <w:fldChar w:fldCharType="separate"/>
      </w:r>
      <w:r w:rsidR="002B3EB9">
        <w:rPr>
          <w:noProof/>
        </w:rPr>
        <w:t>(</w:t>
      </w:r>
      <w:hyperlink w:anchor="_ENREF_56" w:tooltip="Singh, 1997 #148" w:history="1">
        <w:r w:rsidR="00947670">
          <w:rPr>
            <w:noProof/>
          </w:rPr>
          <w:t>1997</w:t>
        </w:r>
      </w:hyperlink>
      <w:r w:rsidR="002B3EB9">
        <w:rPr>
          <w:noProof/>
        </w:rPr>
        <w:t>)</w:t>
      </w:r>
      <w:r w:rsidR="002B3EB9">
        <w:fldChar w:fldCharType="end"/>
      </w:r>
      <w:r w:rsidR="00F9522C">
        <w:t xml:space="preserve"> </w:t>
      </w:r>
      <w:r w:rsidR="002F7FFA">
        <w:t>predicted a minimum change in precipitation of 167mm/</w:t>
      </w:r>
      <w:proofErr w:type="spellStart"/>
      <w:r w:rsidR="002F7FFA">
        <w:t>yr</w:t>
      </w:r>
      <w:proofErr w:type="spellEnd"/>
      <w:r w:rsidR="002F7FFA">
        <w:t>, with an increase in wet and dry season intensity.</w:t>
      </w:r>
      <w:r w:rsidR="00604628">
        <w:t xml:space="preserve"> </w:t>
      </w:r>
      <w:r w:rsidR="006D71DC">
        <w:t xml:space="preserve">Under the </w:t>
      </w:r>
      <w:r w:rsidR="00604628">
        <w:t xml:space="preserve">PRECIS </w:t>
      </w:r>
      <w:r w:rsidR="006D71DC">
        <w:t xml:space="preserve">Medium-High Emission scenario by the 2080s the Caribbean is </w:t>
      </w:r>
      <w:r w:rsidR="006D71DC">
        <w:lastRenderedPageBreak/>
        <w:t>predicted to be up to 25% drier</w:t>
      </w:r>
      <w:r w:rsidR="00C54313">
        <w:t xml:space="preserve"> from May to October (wet season) and the </w:t>
      </w:r>
      <w:r w:rsidR="006D71DC">
        <w:t xml:space="preserve">southern </w:t>
      </w:r>
      <w:r w:rsidR="00C54313">
        <w:t xml:space="preserve">will be </w:t>
      </w:r>
      <w:r w:rsidR="006D71DC">
        <w:t>Caribbean drier than the north</w:t>
      </w:r>
      <w:r w:rsidR="00604628">
        <w:t xml:space="preserve"> </w:t>
      </w:r>
      <w:r w:rsidR="00C54313">
        <w:t xml:space="preserve">from January to May (dry season) </w:t>
      </w:r>
      <w:r w:rsidR="00604628">
        <w:fldChar w:fldCharType="begin"/>
      </w:r>
      <w:r w:rsidR="00604628">
        <w:instrText xml:space="preserve"> ADDIN EN.CITE &lt;EndNote&gt;&lt;Cite&gt;&lt;Author&gt;Taylor&lt;/Author&gt;&lt;Year&gt;2007&lt;/Year&gt;&lt;RecNum&gt;542&lt;/RecNum&gt;&lt;DisplayText&gt;(Taylor et al. 2007)&lt;/DisplayText&gt;&lt;record&gt;&lt;rec-number&gt;542&lt;/rec-number&gt;&lt;foreign-keys&gt;&lt;key app="EN" db-id="fspvvwa2qw9sedeteflvfvfcdvwrds2psxxe"&gt;542&lt;/key&gt;&lt;/foreign-keys&gt;&lt;ref-type name="Report"&gt;27&lt;/ref-type&gt;&lt;contributors&gt;&lt;authors&gt;&lt;author&gt;Taylor, M.A.&lt;/author&gt;&lt;author&gt;Centella, A.&lt;/author&gt;&lt;author&gt;Charlery, J.&lt;/author&gt;&lt;author&gt;Borrajero, I.&lt;/author&gt;&lt;author&gt;Bezanilla, A.&lt;/author&gt;&lt;author&gt;Campbell, J.D.&lt;/author&gt;&lt;author&gt;Rivero, R.&lt;/author&gt;&lt;author&gt;Stephenson, T. S.&lt;/author&gt;&lt;author&gt;Whyte, F. S.&lt;/author&gt;&lt;author&gt;Watson, R. A.&lt;/author&gt;&lt;/authors&gt;&lt;/contributors&gt;&lt;titles&gt;&lt;title&gt;Glimpses of the future: a briefing from the PRECIS Caribbean climate change project&lt;/title&gt;&lt;secondary-title&gt;Caribbean Community Climate Change Centre&lt;/secondary-title&gt;&lt;/titles&gt;&lt;pages&gt;24&lt;/pages&gt;&lt;dates&gt;&lt;year&gt;2007&lt;/year&gt;&lt;/dates&gt;&lt;pub-location&gt;Belmopan, Belize&lt;/pub-location&gt;&lt;urls&gt;&lt;/urls&gt;&lt;/record&gt;&lt;/Cite&gt;&lt;/EndNote&gt;</w:instrText>
      </w:r>
      <w:r w:rsidR="00604628">
        <w:fldChar w:fldCharType="separate"/>
      </w:r>
      <w:r w:rsidR="00604628">
        <w:rPr>
          <w:noProof/>
        </w:rPr>
        <w:t>(</w:t>
      </w:r>
      <w:hyperlink w:anchor="_ENREF_57" w:tooltip="Taylor, 2007 #542" w:history="1">
        <w:r w:rsidR="00947670">
          <w:rPr>
            <w:noProof/>
          </w:rPr>
          <w:t>Taylor et al. 2007</w:t>
        </w:r>
      </w:hyperlink>
      <w:r w:rsidR="00604628">
        <w:rPr>
          <w:noProof/>
        </w:rPr>
        <w:t>)</w:t>
      </w:r>
      <w:r w:rsidR="00604628">
        <w:fldChar w:fldCharType="end"/>
      </w:r>
      <w:r w:rsidR="00604628">
        <w:t>.</w:t>
      </w:r>
      <w:r w:rsidR="006F0265" w:rsidRPr="006F0265">
        <w:t xml:space="preserve"> </w:t>
      </w:r>
    </w:p>
    <w:p w:rsidR="002F7FFA" w:rsidRPr="002F7FFA" w:rsidRDefault="00F52913" w:rsidP="0067601C">
      <w:r>
        <w:t>Temperature:</w:t>
      </w:r>
      <w:r w:rsidR="0067601C">
        <w:t xml:space="preserve"> According to Peterson et al. </w:t>
      </w:r>
      <w:r w:rsidR="0067601C">
        <w:fldChar w:fldCharType="begin"/>
      </w:r>
      <w:r w:rsidR="0067601C">
        <w:instrText xml:space="preserve"> ADDIN EN.CITE &lt;EndNote&gt;&lt;Cite ExcludeAuth="1"&gt;&lt;Author&gt;Peterson&lt;/Author&gt;&lt;Year&gt;2002&lt;/Year&gt;&lt;RecNum&gt;521&lt;/RecNum&gt;&lt;DisplayText&gt;(2002)&lt;/DisplayText&gt;&lt;record&gt;&lt;rec-number&gt;521&lt;/rec-number&gt;&lt;foreign-keys&gt;&lt;key app="EN" db-id="fspvvwa2qw9sedeteflvfvfcdvwrds2psxxe"&gt;521&lt;/key&gt;&lt;/foreign-keys&gt;&lt;ref-type name="Journal Article"&gt;17&lt;/ref-type&gt;&lt;contributors&gt;&lt;authors&gt;&lt;author&gt;Peterson, T. C.&lt;/author&gt;&lt;author&gt;Taylor, M. A.&lt;/author&gt;&lt;author&gt;Demeritte, R.&lt;/author&gt;&lt;author&gt;Duncombe, D. L.&lt;/author&gt;&lt;author&gt;Burton, S.&lt;/author&gt;&lt;author&gt;Thompson, F.&lt;/author&gt;&lt;author&gt;Porter, A. &lt;/author&gt;&lt;author&gt;Mercedes, M.&lt;/author&gt;&lt;author&gt;Villegas, E.&lt;/author&gt;&lt;author&gt;Fils, R. S.&lt;/author&gt;&lt;author&gt;Tank, A. K.&lt;/author&gt;&lt;author&gt;Martis, A.&lt;/author&gt;&lt;author&gt;Warner, R.&lt;/author&gt;&lt;author&gt;Joyette, A.&lt;/author&gt;&lt;author&gt;Mills, W.&lt;/author&gt;&lt;author&gt;Alexander, L.&lt;/author&gt;&lt;author&gt;Gleason, B.&lt;/author&gt;&lt;/authors&gt;&lt;/contributors&gt;&lt;titles&gt;&lt;title&gt;Recent changes in climate extremes in the Caribbean region&lt;/title&gt;&lt;secondary-title&gt;Journal of Geophysical Research&lt;/secondary-title&gt;&lt;/titles&gt;&lt;periodical&gt;&lt;full-title&gt;Journal of Geophysical Research&lt;/full-title&gt;&lt;abbr-1&gt;J. Geophys. Res.&lt;/abbr-1&gt;&lt;abbr-2&gt;J Geophys Res&lt;/abbr-2&gt;&lt;/periodical&gt;&lt;pages&gt;4610-&lt;/pages&gt;&lt;volume&gt;107&lt;/volume&gt;&lt;number&gt;D21&lt;/number&gt;&lt;dates&gt;&lt;year&gt;2002&lt;/year&gt;&lt;/dates&gt;&lt;urls&gt;&lt;/urls&gt;&lt;electronic-resource-num&gt;10.1029/2002JD002251&lt;/electronic-resource-num&gt;&lt;/record&gt;&lt;/Cite&gt;&lt;/EndNote&gt;</w:instrText>
      </w:r>
      <w:r w:rsidR="0067601C">
        <w:fldChar w:fldCharType="separate"/>
      </w:r>
      <w:r w:rsidR="0067601C">
        <w:rPr>
          <w:noProof/>
        </w:rPr>
        <w:t>(</w:t>
      </w:r>
      <w:hyperlink w:anchor="_ENREF_47" w:tooltip="Peterson, 2002 #521" w:history="1">
        <w:r w:rsidR="00947670">
          <w:rPr>
            <w:noProof/>
          </w:rPr>
          <w:t>2002</w:t>
        </w:r>
      </w:hyperlink>
      <w:r w:rsidR="0067601C">
        <w:rPr>
          <w:noProof/>
        </w:rPr>
        <w:t>)</w:t>
      </w:r>
      <w:r w:rsidR="0067601C">
        <w:fldChar w:fldCharType="end"/>
      </w:r>
      <w:r w:rsidR="00A53118">
        <w:t xml:space="preserve">, in the Caribbean there has been a significant increase in the number of days with very warm max/min temperatures, with a simultaneous decrease in the number of days and nights with very cool temperatures, thus resulting in a decrease in the extreme intra-annual temperature range. </w:t>
      </w:r>
      <w:r w:rsidR="003251FD">
        <w:t>GCMs have predicted a 1-2</w:t>
      </w:r>
      <w:r w:rsidR="003251FD">
        <w:rPr>
          <w:vertAlign w:val="superscript"/>
        </w:rPr>
        <w:t>o</w:t>
      </w:r>
      <w:r w:rsidR="003251FD">
        <w:t xml:space="preserve">C increase in temperature by the mid-2050s, as well as increases in sea-surface temperatures </w:t>
      </w:r>
      <w:r w:rsidR="003251FD">
        <w:fldChar w:fldCharType="begin"/>
      </w:r>
      <w:r w:rsidR="003251FD">
        <w:instrText xml:space="preserve"> ADDIN EN.CITE &lt;EndNote&gt;&lt;Cite&gt;&lt;Author&gt;Singh&lt;/Author&gt;&lt;Year&gt;1997&lt;/Year&gt;&lt;RecNum&gt;148&lt;/RecNum&gt;&lt;DisplayText&gt;(Singh 1997; Angeles et al. 2006)&lt;/DisplayText&gt;&lt;record&gt;&lt;rec-number&gt;148&lt;/rec-number&gt;&lt;foreign-keys&gt;&lt;key app="EN" db-id="fspvvwa2qw9sedeteflvfvfcdvwrds2psxxe"&gt;148&lt;/key&gt;&lt;/foreign-keys&gt;&lt;ref-type name="Journal Article"&gt;17&lt;/ref-type&gt;&lt;contributors&gt;&lt;authors&gt;&lt;author&gt;Singh, B.&lt;/author&gt;&lt;/authors&gt;&lt;/contributors&gt;&lt;titles&gt;&lt;title&gt;Climate changes in the greater and southern Caribbean&lt;/title&gt;&lt;secondary-title&gt;International Journal of Climatology&lt;/secondary-title&gt;&lt;/titles&gt;&lt;periodical&gt;&lt;full-title&gt;International Journal of Climatology&lt;/full-title&gt;&lt;/periodical&gt;&lt;pages&gt;1093-1114&lt;/pages&gt;&lt;volume&gt;17&lt;/volume&gt;&lt;dates&gt;&lt;year&gt;1997&lt;/year&gt;&lt;/dates&gt;&lt;urls&gt;&lt;/urls&gt;&lt;/record&gt;&lt;/Cite&gt;&lt;Cite&gt;&lt;Author&gt;Angeles&lt;/Author&gt;&lt;Year&gt;2006&lt;/Year&gt;&lt;RecNum&gt;516&lt;/RecNum&gt;&lt;record&gt;&lt;rec-number&gt;516&lt;/rec-number&gt;&lt;foreign-keys&gt;&lt;key app="EN" db-id="fspvvwa2qw9sedeteflvfvfcdvwrds2psxxe"&gt;516&lt;/key&gt;&lt;/foreign-keys&gt;&lt;ref-type name="Conference Proceedings"&gt;10&lt;/ref-type&gt;&lt;contributors&gt;&lt;authors&gt;&lt;author&gt;Angeles, M.E.&lt;/author&gt;&lt;author&gt;Gonzalez, J.E.&lt;/author&gt;&lt;author&gt;Erickson, D. J.&lt;/author&gt;&lt;author&gt;Hernandez, J. L.&lt;/author&gt;&lt;/authors&gt;&lt;/contributors&gt;&lt;titles&gt;&lt;title&gt;An assessment of future Caribbean climate changes using the BAU scenario by coupling a global circulation model with a regional model. &lt;/title&gt;&lt;secondary-title&gt;Proceedings of the 18th Conference on Climate Variability and Change&lt;/secondary-title&gt;&lt;/titles&gt;&lt;pages&gt;1-17&lt;/pages&gt;&lt;dates&gt;&lt;year&gt;2006&lt;/year&gt;&lt;/dates&gt;&lt;pub-location&gt;Atlanta, Georgia, USA.&lt;/pub-location&gt;&lt;urls&gt;&lt;/urls&gt;&lt;/record&gt;&lt;/Cite&gt;&lt;/EndNote&gt;</w:instrText>
      </w:r>
      <w:r w:rsidR="003251FD">
        <w:fldChar w:fldCharType="separate"/>
      </w:r>
      <w:r w:rsidR="003251FD">
        <w:rPr>
          <w:noProof/>
        </w:rPr>
        <w:t>(</w:t>
      </w:r>
      <w:hyperlink w:anchor="_ENREF_56" w:tooltip="Singh, 1997 #148" w:history="1">
        <w:r w:rsidR="00947670">
          <w:rPr>
            <w:noProof/>
          </w:rPr>
          <w:t>Singh 1997</w:t>
        </w:r>
      </w:hyperlink>
      <w:r w:rsidR="003251FD">
        <w:rPr>
          <w:noProof/>
        </w:rPr>
        <w:t xml:space="preserve">; </w:t>
      </w:r>
      <w:hyperlink w:anchor="_ENREF_2" w:tooltip="Angeles, 2006 #516" w:history="1">
        <w:r w:rsidR="00947670">
          <w:rPr>
            <w:noProof/>
          </w:rPr>
          <w:t>Angeles et al. 2006</w:t>
        </w:r>
      </w:hyperlink>
      <w:r w:rsidR="003251FD">
        <w:rPr>
          <w:noProof/>
        </w:rPr>
        <w:t>)</w:t>
      </w:r>
      <w:r w:rsidR="003251FD">
        <w:fldChar w:fldCharType="end"/>
      </w:r>
      <w:r w:rsidR="003251FD">
        <w:t xml:space="preserve">. Under the </w:t>
      </w:r>
      <w:r w:rsidR="00604628">
        <w:t xml:space="preserve">PRECIS </w:t>
      </w:r>
      <w:r w:rsidR="003251FD">
        <w:t>Medium-High Emissions scenario, by the 2080s there will be a 1-5</w:t>
      </w:r>
      <w:r w:rsidR="003251FD">
        <w:rPr>
          <w:vertAlign w:val="superscript"/>
        </w:rPr>
        <w:t>0</w:t>
      </w:r>
      <w:r w:rsidR="00604628">
        <w:t>C increase</w:t>
      </w:r>
      <w:r w:rsidR="00C54313">
        <w:t>, with more warming in the northwest Caribbean than the eastern Caribbean chain</w:t>
      </w:r>
      <w:r w:rsidR="00604628">
        <w:t xml:space="preserve"> </w:t>
      </w:r>
      <w:r w:rsidR="00604628">
        <w:fldChar w:fldCharType="begin"/>
      </w:r>
      <w:r w:rsidR="00604628">
        <w:instrText xml:space="preserve"> ADDIN EN.CITE &lt;EndNote&gt;&lt;Cite&gt;&lt;Author&gt;Taylor&lt;/Author&gt;&lt;Year&gt;2007&lt;/Year&gt;&lt;RecNum&gt;542&lt;/RecNum&gt;&lt;DisplayText&gt;(Taylor et al. 2007)&lt;/DisplayText&gt;&lt;record&gt;&lt;rec-number&gt;542&lt;/rec-number&gt;&lt;foreign-keys&gt;&lt;key app="EN" db-id="fspvvwa2qw9sedeteflvfvfcdvwrds2psxxe"&gt;542&lt;/key&gt;&lt;/foreign-keys&gt;&lt;ref-type name="Report"&gt;27&lt;/ref-type&gt;&lt;contributors&gt;&lt;authors&gt;&lt;author&gt;Taylor, M.A.&lt;/author&gt;&lt;author&gt;Centella, A.&lt;/author&gt;&lt;author&gt;Charlery, J.&lt;/author&gt;&lt;author&gt;Borrajero, I.&lt;/author&gt;&lt;author&gt;Bezanilla, A.&lt;/author&gt;&lt;author&gt;Campbell, J.D.&lt;/author&gt;&lt;author&gt;Rivero, R.&lt;/author&gt;&lt;author&gt;Stephenson, T. S.&lt;/author&gt;&lt;author&gt;Whyte, F. S.&lt;/author&gt;&lt;author&gt;Watson, R. A.&lt;/author&gt;&lt;/authors&gt;&lt;/contributors&gt;&lt;titles&gt;&lt;title&gt;Glimpses of the future: a briefing from the PRECIS Caribbean climate change project&lt;/title&gt;&lt;secondary-title&gt;Caribbean Community Climate Change Centre&lt;/secondary-title&gt;&lt;/titles&gt;&lt;pages&gt;24&lt;/pages&gt;&lt;dates&gt;&lt;year&gt;2007&lt;/year&gt;&lt;/dates&gt;&lt;pub-location&gt;Belmopan, Belize&lt;/pub-location&gt;&lt;urls&gt;&lt;/urls&gt;&lt;/record&gt;&lt;/Cite&gt;&lt;/EndNote&gt;</w:instrText>
      </w:r>
      <w:r w:rsidR="00604628">
        <w:fldChar w:fldCharType="separate"/>
      </w:r>
      <w:r w:rsidR="00604628">
        <w:rPr>
          <w:noProof/>
        </w:rPr>
        <w:t>(</w:t>
      </w:r>
      <w:hyperlink w:anchor="_ENREF_57" w:tooltip="Taylor, 2007 #542" w:history="1">
        <w:r w:rsidR="00947670">
          <w:rPr>
            <w:noProof/>
          </w:rPr>
          <w:t>Taylor et al. 2007</w:t>
        </w:r>
      </w:hyperlink>
      <w:r w:rsidR="00604628">
        <w:rPr>
          <w:noProof/>
        </w:rPr>
        <w:t>)</w:t>
      </w:r>
      <w:r w:rsidR="00604628">
        <w:fldChar w:fldCharType="end"/>
      </w:r>
      <w:r w:rsidR="00604628">
        <w:t xml:space="preserve">. </w:t>
      </w:r>
      <w:r w:rsidR="00C54313">
        <w:t xml:space="preserve">Warming will be greater during the wet rather than the dry season </w:t>
      </w:r>
      <w:r w:rsidR="00C54313">
        <w:fldChar w:fldCharType="begin"/>
      </w:r>
      <w:r w:rsidR="00C54313">
        <w:instrText xml:space="preserve"> ADDIN EN.CITE &lt;EndNote&gt;&lt;Cite&gt;&lt;Author&gt;Taylor&lt;/Author&gt;&lt;Year&gt;2007&lt;/Year&gt;&lt;RecNum&gt;542&lt;/RecNum&gt;&lt;DisplayText&gt;(Taylor et al. 2007)&lt;/DisplayText&gt;&lt;record&gt;&lt;rec-number&gt;542&lt;/rec-number&gt;&lt;foreign-keys&gt;&lt;key app="EN" db-id="fspvvwa2qw9sedeteflvfvfcdvwrds2psxxe"&gt;542&lt;/key&gt;&lt;/foreign-keys&gt;&lt;ref-type name="Report"&gt;27&lt;/ref-type&gt;&lt;contributors&gt;&lt;authors&gt;&lt;author&gt;Taylor, M.A.&lt;/author&gt;&lt;author&gt;Centella, A.&lt;/author&gt;&lt;author&gt;Charlery, J.&lt;/author&gt;&lt;author&gt;Borrajero, I.&lt;/author&gt;&lt;author&gt;Bezanilla, A.&lt;/author&gt;&lt;author&gt;Campbell, J.D.&lt;/author&gt;&lt;author&gt;Rivero, R.&lt;/author&gt;&lt;author&gt;Stephenson, T. S.&lt;/author&gt;&lt;author&gt;Whyte, F. S.&lt;/author&gt;&lt;author&gt;Watson, R. A.&lt;/author&gt;&lt;/authors&gt;&lt;/contributors&gt;&lt;titles&gt;&lt;title&gt;Glimpses of the future: a briefing from the PRECIS Caribbean climate change project&lt;/title&gt;&lt;secondary-title&gt;Caribbean Community Climate Change Centre&lt;/secondary-title&gt;&lt;/titles&gt;&lt;pages&gt;24&lt;/pages&gt;&lt;dates&gt;&lt;year&gt;2007&lt;/year&gt;&lt;/dates&gt;&lt;pub-location&gt;Belmopan, Belize&lt;/pub-location&gt;&lt;urls&gt;&lt;/urls&gt;&lt;/record&gt;&lt;/Cite&gt;&lt;/EndNote&gt;</w:instrText>
      </w:r>
      <w:r w:rsidR="00C54313">
        <w:fldChar w:fldCharType="separate"/>
      </w:r>
      <w:r w:rsidR="00C54313">
        <w:rPr>
          <w:noProof/>
        </w:rPr>
        <w:t>(</w:t>
      </w:r>
      <w:hyperlink w:anchor="_ENREF_57" w:tooltip="Taylor, 2007 #542" w:history="1">
        <w:r w:rsidR="00947670">
          <w:rPr>
            <w:noProof/>
          </w:rPr>
          <w:t>Taylor et al. 2007</w:t>
        </w:r>
      </w:hyperlink>
      <w:r w:rsidR="00C54313">
        <w:rPr>
          <w:noProof/>
        </w:rPr>
        <w:t>)</w:t>
      </w:r>
      <w:r w:rsidR="00C54313">
        <w:fldChar w:fldCharType="end"/>
      </w:r>
      <w:r w:rsidR="00C54313">
        <w:t xml:space="preserve">. </w:t>
      </w:r>
      <w:r w:rsidR="005F2532">
        <w:t xml:space="preserve">[Hall, </w:t>
      </w:r>
      <w:proofErr w:type="spellStart"/>
      <w:r w:rsidR="005F2532">
        <w:t>Karmalkar</w:t>
      </w:r>
      <w:proofErr w:type="spellEnd"/>
      <w:r w:rsidR="00BB0C29">
        <w:t>, Stephenson</w:t>
      </w:r>
      <w:r w:rsidR="005F2532">
        <w:t>]</w:t>
      </w:r>
    </w:p>
    <w:p w:rsidR="002B3EB9" w:rsidRDefault="002B3EB9" w:rsidP="002B3EB9">
      <w:r>
        <w:t>Sea-level rise: A widely referred to climate change prediction is that of the Intergovernmental Panel on Climate Change (IPCC), which predicts a mean relative sea-level rise of 0.35 yr</w:t>
      </w:r>
      <w:r>
        <w:rPr>
          <w:vertAlign w:val="superscript"/>
        </w:rPr>
        <w:t>-1</w:t>
      </w:r>
      <w:r>
        <w:fldChar w:fldCharType="begin"/>
      </w:r>
      <w:r>
        <w:instrText xml:space="preserve"> ADDIN EN.CITE &lt;EndNote&gt;&lt;Cite&gt;&lt;Author&gt;IPCC&lt;/Author&gt;&lt;Year&gt;2007&lt;/Year&gt;&lt;RecNum&gt;513&lt;/RecNum&gt;&lt;DisplayText&gt;(IPCC 2007)&lt;/DisplayText&gt;&lt;record&gt;&lt;rec-number&gt;513&lt;/rec-number&gt;&lt;foreign-keys&gt;&lt;key app="EN" db-id="fspvvwa2qw9sedeteflvfvfcdvwrds2psxxe"&gt;513&lt;/key&gt;&lt;/foreign-keys&gt;&lt;ref-type name="Book Section"&gt;5&lt;/ref-type&gt;&lt;contributors&gt;&lt;authors&gt;&lt;author&gt;IPCC,&lt;/author&gt;&lt;/authors&gt;&lt;secondary-authors&gt;&lt;author&gt;Solomon, S.&lt;/author&gt;&lt;author&gt;Qin, D.&lt;/author&gt;&lt;author&gt;Manning, M.&lt;/author&gt;&lt;author&gt;Chen, Z.&lt;/author&gt;&lt;author&gt;Marquis, M.&lt;/author&gt;&lt;author&gt;Averyt, K. B.&lt;/author&gt;&lt;author&gt;Tignor, M. &lt;/author&gt;&lt;author&gt;Miller, H. L.&lt;/author&gt;&lt;/secondary-authors&gt;&lt;/contributors&gt;&lt;titles&gt;&lt;title&gt;Summary for policy makers&lt;/title&gt;&lt;secondary-title&gt;Climate Change 2007: The physical science basis. Contribution of Working Group I to the Fourth Assessment Report of the Intergovernmental Panel on Climate Change.&lt;/secondary-title&gt;&lt;/titles&gt;&lt;dates&gt;&lt;year&gt;2007&lt;/year&gt;&lt;/dates&gt;&lt;pub-location&gt;Cambridge&lt;/pub-location&gt;&lt;publisher&gt;Cambridge University Press&lt;/publisher&gt;&lt;urls&gt;&lt;/urls&gt;&lt;/record&gt;&lt;/Cite&gt;&lt;/EndNote&gt;</w:instrText>
      </w:r>
      <w:r>
        <w:fldChar w:fldCharType="separate"/>
      </w:r>
      <w:r>
        <w:rPr>
          <w:noProof/>
        </w:rPr>
        <w:t>(</w:t>
      </w:r>
      <w:hyperlink w:anchor="_ENREF_28" w:tooltip="IPCC, 2007 #513" w:history="1">
        <w:r w:rsidR="00947670">
          <w:rPr>
            <w:noProof/>
          </w:rPr>
          <w:t>IPCC 2007</w:t>
        </w:r>
      </w:hyperlink>
      <w:r>
        <w:rPr>
          <w:noProof/>
        </w:rPr>
        <w:t>)</w:t>
      </w:r>
      <w:r>
        <w:fldChar w:fldCharType="end"/>
      </w:r>
      <w:r>
        <w:t xml:space="preserve">. However, this prediction is now generally considered to be too conservative, with predictions up to 6m being referred to as more realistic </w:t>
      </w:r>
      <w:r w:rsidR="00E2784F">
        <w:t>[see refs in ]</w:t>
      </w:r>
      <w:r>
        <w:fldChar w:fldCharType="begin"/>
      </w:r>
      <w:r>
        <w:instrText xml:space="preserve"> ADDIN EN.CITE &lt;EndNote&gt;&lt;Cite&gt;&lt;Author&gt;Bellard&lt;/Author&gt;&lt;Year&gt;2014&lt;/Year&gt;&lt;RecNum&gt;491&lt;/RecNum&gt;&lt;DisplayText&gt;(Bellard et al. 2014)&lt;/DisplayText&gt;&lt;record&gt;&lt;rec-number&gt;491&lt;/rec-number&gt;&lt;foreign-keys&gt;&lt;key app="EN" db-id="fspvvwa2qw9sedeteflvfvfcdvwrds2psxxe"&gt;491&lt;/key&gt;&lt;/foreign-keys&gt;&lt;ref-type name="Journal Article"&gt;17&lt;/ref-type&gt;&lt;contributors&gt;&lt;authors&gt;&lt;author&gt;Bellard, C.&lt;/author&gt;&lt;author&gt;Leclerc, C. &lt;/author&gt;&lt;author&gt;Courchamp, F.&lt;/author&gt;&lt;/authors&gt;&lt;/contributors&gt;&lt;titles&gt;&lt;title&gt;Impact of sea level rise on the 10 insular biodiversity hotspots&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203-212&lt;/pages&gt;&lt;volume&gt;23&lt;/volume&gt;&lt;number&gt;2&lt;/number&gt;&lt;dates&gt;&lt;year&gt;2014&lt;/year&gt;&lt;/dates&gt;&lt;urls&gt;&lt;/urls&gt;&lt;/record&gt;&lt;/Cite&gt;&lt;/EndNote&gt;</w:instrText>
      </w:r>
      <w:r>
        <w:fldChar w:fldCharType="separate"/>
      </w:r>
      <w:r>
        <w:rPr>
          <w:noProof/>
        </w:rPr>
        <w:t>(</w:t>
      </w:r>
      <w:hyperlink w:anchor="_ENREF_6" w:tooltip="Bellard, 2014 #491" w:history="1">
        <w:r w:rsidR="00947670">
          <w:rPr>
            <w:noProof/>
          </w:rPr>
          <w:t>Bellard et al. 2014</w:t>
        </w:r>
      </w:hyperlink>
      <w:r>
        <w:rPr>
          <w:noProof/>
        </w:rPr>
        <w:t>)</w:t>
      </w:r>
      <w:r>
        <w:fldChar w:fldCharType="end"/>
      </w:r>
      <w:r w:rsidR="00E2784F">
        <w:t>.</w:t>
      </w:r>
    </w:p>
    <w:p w:rsidR="00B2262D" w:rsidRDefault="00B2262D" w:rsidP="00B2262D">
      <w:r>
        <w:t>A recent study predicts that of 10 global insular ‘hotspots’, the Caribbean islands were the most threatened by sea level rise, losing 63 islands (8.7% o</w:t>
      </w:r>
      <w:r w:rsidR="00B83501">
        <w:t xml:space="preserve">f islands) and 165 islands (23%) </w:t>
      </w:r>
      <w:r>
        <w:t xml:space="preserve">being half-submerge, with a 1m increase </w:t>
      </w:r>
      <w:r>
        <w:fldChar w:fldCharType="begin"/>
      </w:r>
      <w:r>
        <w:instrText xml:space="preserve"> ADDIN EN.CITE &lt;EndNote&gt;&lt;Cite&gt;&lt;Author&gt;Bellard&lt;/Author&gt;&lt;Year&gt;2014&lt;/Year&gt;&lt;RecNum&gt;491&lt;/RecNum&gt;&lt;DisplayText&gt;(Bellard et al. 2014)&lt;/DisplayText&gt;&lt;record&gt;&lt;rec-number&gt;491&lt;/rec-number&gt;&lt;foreign-keys&gt;&lt;key app="EN" db-id="fspvvwa2qw9sedeteflvfvfcdvwrds2psxxe"&gt;491&lt;/key&gt;&lt;/foreign-keys&gt;&lt;ref-type name="Journal Article"&gt;17&lt;/ref-type&gt;&lt;contributors&gt;&lt;authors&gt;&lt;author&gt;Bellard, C.&lt;/author&gt;&lt;author&gt;Leclerc, C. &lt;/author&gt;&lt;author&gt;Courchamp, F.&lt;/author&gt;&lt;/authors&gt;&lt;/contributors&gt;&lt;titles&gt;&lt;title&gt;Impact of sea level rise on the 10 insular biodiversity hotspots&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203-212&lt;/pages&gt;&lt;volume&gt;23&lt;/volume&gt;&lt;number&gt;2&lt;/number&gt;&lt;dates&gt;&lt;year&gt;2014&lt;/year&gt;&lt;/dates&gt;&lt;urls&gt;&lt;/urls&gt;&lt;/record&gt;&lt;/Cite&gt;&lt;/EndNote&gt;</w:instrText>
      </w:r>
      <w:r>
        <w:fldChar w:fldCharType="separate"/>
      </w:r>
      <w:r>
        <w:rPr>
          <w:noProof/>
        </w:rPr>
        <w:t>(</w:t>
      </w:r>
      <w:hyperlink w:anchor="_ENREF_6" w:tooltip="Bellard, 2014 #491" w:history="1">
        <w:r w:rsidR="00947670">
          <w:rPr>
            <w:noProof/>
          </w:rPr>
          <w:t>Bellard et al. 2014</w:t>
        </w:r>
      </w:hyperlink>
      <w:r>
        <w:rPr>
          <w:noProof/>
        </w:rPr>
        <w:t>)</w:t>
      </w:r>
      <w:r>
        <w:fldChar w:fldCharType="end"/>
      </w:r>
      <w:r>
        <w:t xml:space="preserve">. In this study, which considered the risk to endemic species, the taxa most likely to be lost due to this loss of habitat was plants </w:t>
      </w:r>
      <w:r>
        <w:fldChar w:fldCharType="begin"/>
      </w:r>
      <w:r>
        <w:instrText xml:space="preserve"> ADDIN EN.CITE &lt;EndNote&gt;&lt;Cite&gt;&lt;Author&gt;Bellard&lt;/Author&gt;&lt;Year&gt;2014&lt;/Year&gt;&lt;RecNum&gt;491&lt;/RecNum&gt;&lt;DisplayText&gt;(Bellard et al. 2014)&lt;/DisplayText&gt;&lt;record&gt;&lt;rec-number&gt;491&lt;/rec-number&gt;&lt;foreign-keys&gt;&lt;key app="EN" db-id="fspvvwa2qw9sedeteflvfvfcdvwrds2psxxe"&gt;491&lt;/key&gt;&lt;/foreign-keys&gt;&lt;ref-type name="Journal Article"&gt;17&lt;/ref-type&gt;&lt;contributors&gt;&lt;authors&gt;&lt;author&gt;Bellard, C.&lt;/author&gt;&lt;author&gt;Leclerc, C. &lt;/author&gt;&lt;author&gt;Courchamp, F.&lt;/author&gt;&lt;/authors&gt;&lt;/contributors&gt;&lt;titles&gt;&lt;title&gt;Impact of sea level rise on the 10 insular biodiversity hotspots&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203-212&lt;/pages&gt;&lt;volume&gt;23&lt;/volume&gt;&lt;number&gt;2&lt;/number&gt;&lt;dates&gt;&lt;year&gt;2014&lt;/year&gt;&lt;/dates&gt;&lt;urls&gt;&lt;/urls&gt;&lt;/record&gt;&lt;/Cite&gt;&lt;/EndNote&gt;</w:instrText>
      </w:r>
      <w:r>
        <w:fldChar w:fldCharType="separate"/>
      </w:r>
      <w:r>
        <w:rPr>
          <w:noProof/>
        </w:rPr>
        <w:t>(</w:t>
      </w:r>
      <w:hyperlink w:anchor="_ENREF_6" w:tooltip="Bellard, 2014 #491" w:history="1">
        <w:r w:rsidR="00947670">
          <w:rPr>
            <w:noProof/>
          </w:rPr>
          <w:t>Bellard et al. 2014</w:t>
        </w:r>
      </w:hyperlink>
      <w:r>
        <w:rPr>
          <w:noProof/>
        </w:rPr>
        <w:t>)</w:t>
      </w:r>
      <w:r>
        <w:fldChar w:fldCharType="end"/>
      </w:r>
      <w:r>
        <w:t xml:space="preserve">. In general, island conservation programmes do not take climate change into account </w:t>
      </w:r>
      <w:r>
        <w:fldChar w:fldCharType="begin"/>
      </w:r>
      <w:r>
        <w:instrText xml:space="preserve"> ADDIN EN.CITE &lt;EndNote&gt;&lt;Cite&gt;&lt;Author&gt;Courchamp&lt;/Author&gt;&lt;Year&gt;2014&lt;/Year&gt;&lt;RecNum&gt;514&lt;/RecNum&gt;&lt;DisplayText&gt;(Courchamp et al. 2014)&lt;/DisplayText&gt;&lt;record&gt;&lt;rec-number&gt;514&lt;/rec-number&gt;&lt;foreign-keys&gt;&lt;key app="EN" db-id="fspvvwa2qw9sedeteflvfvfcdvwrds2psxxe"&gt;514&lt;/key&gt;&lt;/foreign-keys&gt;&lt;ref-type name="Journal Article"&gt;17&lt;/ref-type&gt;&lt;contributors&gt;&lt;authors&gt;&lt;author&gt;Courchamp, F.&lt;/author&gt;&lt;author&gt;Hoffmann, B. D.&lt;/author&gt;&lt;author&gt;Russell, J. C.&lt;/author&gt;&lt;author&gt;Leclerc, C.&lt;/author&gt;&lt;author&gt;Bellard, C.&lt;/author&gt;&lt;/authors&gt;&lt;/contributors&gt;&lt;titles&gt;&lt;title&gt;Climate change, sea-level rise, and conservation: keeping island biodiversity afloat&lt;/title&gt;&lt;secondary-title&gt;Trends in Ecology &amp;amp; Evolution&lt;/secondary-title&gt;&lt;/titles&gt;&lt;periodical&gt;&lt;full-title&gt;Trends in Ecology &amp;amp; Evolution&lt;/full-title&gt;&lt;abbr-1&gt;Trends Ecol. Evol.&lt;/abbr-1&gt;&lt;abbr-2&gt;Trends Ecol Evol&lt;/abbr-2&gt;&lt;/periodical&gt;&lt;pages&gt;127-130&lt;/pages&gt;&lt;volume&gt;29&lt;/volume&gt;&lt;number&gt;3&lt;/number&gt;&lt;dates&gt;&lt;year&gt;2014&lt;/year&gt;&lt;/dates&gt;&lt;urls&gt;&lt;/urls&gt;&lt;/record&gt;&lt;/Cite&gt;&lt;/EndNote&gt;</w:instrText>
      </w:r>
      <w:r>
        <w:fldChar w:fldCharType="separate"/>
      </w:r>
      <w:r>
        <w:rPr>
          <w:noProof/>
        </w:rPr>
        <w:t>(</w:t>
      </w:r>
      <w:hyperlink w:anchor="_ENREF_15" w:tooltip="Courchamp, 2014 #514" w:history="1">
        <w:r w:rsidR="00947670">
          <w:rPr>
            <w:noProof/>
          </w:rPr>
          <w:t>Courchamp et al. 2014</w:t>
        </w:r>
      </w:hyperlink>
      <w:r>
        <w:rPr>
          <w:noProof/>
        </w:rPr>
        <w:t>)</w:t>
      </w:r>
      <w:r>
        <w:fldChar w:fldCharType="end"/>
      </w:r>
      <w:r>
        <w:t xml:space="preserve"> </w:t>
      </w:r>
    </w:p>
    <w:p w:rsidR="002B3EB9" w:rsidRDefault="002B3EB9" w:rsidP="002B3EB9">
      <w:r>
        <w:t>Coastal erosion: A study of beach change in the Caribbean found that between 1985 to 2000, there was a mean annual beach change rate of -0.3m yr</w:t>
      </w:r>
      <w:r>
        <w:rPr>
          <w:vertAlign w:val="superscript"/>
        </w:rPr>
        <w:t>-1</w:t>
      </w:r>
      <w:r>
        <w:t xml:space="preserve"> (range -3.10 to +1.40) over 12 beaches in Grenada, with 75% of these showing patterns of erosion </w:t>
      </w:r>
      <w:r>
        <w:fldChar w:fldCharType="begin"/>
      </w:r>
      <w:r>
        <w:instrText xml:space="preserve"> ADDIN EN.CITE &lt;EndNote&gt;&lt;Cite&gt;&lt;Author&gt;Cambers&lt;/Author&gt;&lt;Year&gt;2009&lt;/Year&gt;&lt;RecNum&gt;512&lt;/RecNum&gt;&lt;DisplayText&gt;(Cambers 2009)&lt;/DisplayText&gt;&lt;record&gt;&lt;rec-number&gt;512&lt;/rec-number&gt;&lt;foreign-keys&gt;&lt;key app="EN" db-id="fspvvwa2qw9sedeteflvfvfcdvwrds2psxxe"&gt;512&lt;/key&gt;&lt;/foreign-keys&gt;&lt;ref-type name="Journal Article"&gt;17&lt;/ref-type&gt;&lt;contributors&gt;&lt;authors&gt;&lt;author&gt;Cambers, G.&lt;/author&gt;&lt;/authors&gt;&lt;/contributors&gt;&lt;titles&gt;&lt;title&gt;Caribbean beach changes and climate change adaptation&lt;/title&gt;&lt;secondary-title&gt;Aquatic Ecosystem Health &amp;amp; Management&lt;/secondary-title&gt;&lt;/titles&gt;&lt;periodical&gt;&lt;full-title&gt;Aquatic Ecosystem Health &amp;amp; Management&lt;/full-title&gt;&lt;abbr-1&gt;Aquat. Ecosyst. Health Manag.&lt;/abbr-1&gt;&lt;abbr-2&gt;Aquat Ecosyst Health Manag&lt;/abbr-2&gt;&lt;/periodical&gt;&lt;pages&gt;168-176&lt;/pages&gt;&lt;volume&gt;12&lt;/volume&gt;&lt;number&gt;2&lt;/number&gt;&lt;dates&gt;&lt;year&gt;2009&lt;/year&gt;&lt;/dates&gt;&lt;urls&gt;&lt;/urls&gt;&lt;/record&gt;&lt;/Cite&gt;&lt;/EndNote&gt;</w:instrText>
      </w:r>
      <w:r>
        <w:fldChar w:fldCharType="separate"/>
      </w:r>
      <w:r>
        <w:rPr>
          <w:noProof/>
        </w:rPr>
        <w:t>(</w:t>
      </w:r>
      <w:hyperlink w:anchor="_ENREF_12" w:tooltip="Cambers, 2009 #512" w:history="1">
        <w:r w:rsidR="00947670">
          <w:rPr>
            <w:noProof/>
          </w:rPr>
          <w:t>Cambers 2009</w:t>
        </w:r>
      </w:hyperlink>
      <w:r>
        <w:rPr>
          <w:noProof/>
        </w:rPr>
        <w:t>)</w:t>
      </w:r>
      <w:r>
        <w:fldChar w:fldCharType="end"/>
      </w:r>
      <w:r>
        <w:t xml:space="preserve">. The </w:t>
      </w:r>
      <w:proofErr w:type="spellStart"/>
      <w:r>
        <w:t>Bruun</w:t>
      </w:r>
      <w:proofErr w:type="spellEnd"/>
      <w:r>
        <w:t xml:space="preserve"> Rule (for every 1 cm of sea level rise, the beach retreats inland 1 m) </w:t>
      </w:r>
      <w:r w:rsidR="00B2262D">
        <w:t xml:space="preserve">is associated with a large degree of uncertainty, and other methods are now being developed to estimate coastal recession [e.g. see] </w:t>
      </w:r>
      <w:r w:rsidR="00B2262D">
        <w:fldChar w:fldCharType="begin"/>
      </w:r>
      <w:r w:rsidR="00B2262D">
        <w:instrText xml:space="preserve"> ADDIN EN.CITE &lt;EndNote&gt;&lt;Cite&gt;&lt;Author&gt;Ranasinghe&lt;/Author&gt;&lt;Year&gt;2012&lt;/Year&gt;&lt;RecNum&gt;544&lt;/RecNum&gt;&lt;DisplayText&gt;(Ranasinghe et al. 2012)&lt;/DisplayText&gt;&lt;record&gt;&lt;rec-number&gt;544&lt;/rec-number&gt;&lt;foreign-keys&gt;&lt;key app="EN" db-id="fspvvwa2qw9sedeteflvfvfcdvwrds2psxxe"&gt;544&lt;/key&gt;&lt;/foreign-keys&gt;&lt;ref-type name="Journal Article"&gt;17&lt;/ref-type&gt;&lt;contributors&gt;&lt;authors&gt;&lt;author&gt;Ranasinghe, R. &lt;/author&gt;&lt;author&gt;Callaghan, D.&lt;/author&gt;&lt;author&gt;Stive, M. J. F.&lt;/author&gt;&lt;/authors&gt;&lt;/contributors&gt;&lt;titles&gt;&lt;title&gt;Estimating coastal recession due to sea level rise: beyond the Bruun rule&lt;/title&gt;&lt;secondary-title&gt;Climate Change&lt;/secondary-title&gt;&lt;/titles&gt;&lt;periodical&gt;&lt;full-title&gt;Climate Change&lt;/full-title&gt;&lt;/periodical&gt;&lt;pages&gt;561-574&lt;/pages&gt;&lt;volume&gt;110&lt;/volume&gt;&lt;dates&gt;&lt;year&gt;2012&lt;/year&gt;&lt;/dates&gt;&lt;urls&gt;&lt;/urls&gt;&lt;/record&gt;&lt;/Cite&gt;&lt;/EndNote&gt;</w:instrText>
      </w:r>
      <w:r w:rsidR="00B2262D">
        <w:fldChar w:fldCharType="separate"/>
      </w:r>
      <w:r w:rsidR="00B2262D">
        <w:rPr>
          <w:noProof/>
        </w:rPr>
        <w:t>(</w:t>
      </w:r>
      <w:hyperlink w:anchor="_ENREF_49" w:tooltip="Ranasinghe, 2012 #544" w:history="1">
        <w:r w:rsidR="00947670">
          <w:rPr>
            <w:noProof/>
          </w:rPr>
          <w:t>Ranasinghe et al. 2012</w:t>
        </w:r>
      </w:hyperlink>
      <w:r w:rsidR="00B2262D">
        <w:rPr>
          <w:noProof/>
        </w:rPr>
        <w:t>)</w:t>
      </w:r>
      <w:r w:rsidR="00B2262D">
        <w:fldChar w:fldCharType="end"/>
      </w:r>
    </w:p>
    <w:p w:rsidR="006A12E5" w:rsidRDefault="007A10A5" w:rsidP="00BE1574">
      <w:r>
        <w:t>Hurricanes</w:t>
      </w:r>
      <w:r w:rsidR="006A12E5">
        <w:t xml:space="preserve">: From 1995 to 2000, the North Atlantic had the highest level of recorded hurricane activity, with a doubling of activity since 1971 </w:t>
      </w:r>
      <w:r w:rsidR="006A12E5">
        <w:fldChar w:fldCharType="begin"/>
      </w:r>
      <w:r w:rsidR="006A12E5">
        <w:instrText xml:space="preserve"> ADDIN EN.CITE &lt;EndNote&gt;&lt;Cite&gt;&lt;Author&gt;Goldenberg&lt;/Author&gt;&lt;Year&gt;2001&lt;/Year&gt;&lt;RecNum&gt;522&lt;/RecNum&gt;&lt;DisplayText&gt;(Goldenberg et al. 2001)&lt;/DisplayText&gt;&lt;record&gt;&lt;rec-number&gt;522&lt;/rec-number&gt;&lt;foreign-keys&gt;&lt;key app="EN" db-id="fspvvwa2qw9sedeteflvfvfcdvwrds2psxxe"&gt;522&lt;/key&gt;&lt;/foreign-keys&gt;&lt;ref-type name="Journal Article"&gt;17&lt;/ref-type&gt;&lt;contributors&gt;&lt;authors&gt;&lt;author&gt;Goldenberg, S. B.&lt;/author&gt;&lt;author&gt;Landsea, C. W.&lt;/author&gt;&lt;author&gt;Mestas-Nuñez, A. M.&lt;/author&gt;&lt;author&gt;Gray, W. M.&lt;/author&gt;&lt;/authors&gt;&lt;/contributors&gt;&lt;titles&gt;&lt;title&gt;The recent increase in Atlantic hurricane activity: causes and implications&lt;/title&gt;&lt;secondary-title&gt;Science&lt;/secondary-title&gt;&lt;/titles&gt;&lt;periodical&gt;&lt;full-title&gt;Science&lt;/full-title&gt;&lt;/periodical&gt;&lt;pages&gt;474-479&lt;/pages&gt;&lt;volume&gt;293&lt;/volume&gt;&lt;dates&gt;&lt;year&gt;2001&lt;/year&gt;&lt;/dates&gt;&lt;urls&gt;&lt;/urls&gt;&lt;/record&gt;&lt;/Cite&gt;&lt;/EndNote&gt;</w:instrText>
      </w:r>
      <w:r w:rsidR="006A12E5">
        <w:fldChar w:fldCharType="separate"/>
      </w:r>
      <w:r w:rsidR="006A12E5">
        <w:rPr>
          <w:noProof/>
        </w:rPr>
        <w:t>(</w:t>
      </w:r>
      <w:hyperlink w:anchor="_ENREF_19" w:tooltip="Goldenberg, 2001 #522" w:history="1">
        <w:r w:rsidR="00947670">
          <w:rPr>
            <w:noProof/>
          </w:rPr>
          <w:t>Goldenberg et al. 2001</w:t>
        </w:r>
      </w:hyperlink>
      <w:r w:rsidR="006A12E5">
        <w:rPr>
          <w:noProof/>
        </w:rPr>
        <w:t>)</w:t>
      </w:r>
      <w:r w:rsidR="006A12E5">
        <w:fldChar w:fldCharType="end"/>
      </w:r>
      <w:r w:rsidR="006A12E5">
        <w:t xml:space="preserve">. This increase in activity is thought to be driven by increases in North Atlantic sea-surface temperature and decreases in vertical wind shear and this increased activity is expected to last up to the 2040s </w:t>
      </w:r>
      <w:r w:rsidR="006A12E5">
        <w:fldChar w:fldCharType="begin"/>
      </w:r>
      <w:r w:rsidR="006A12E5">
        <w:instrText xml:space="preserve"> ADDIN EN.CITE &lt;EndNote&gt;&lt;Cite&gt;&lt;Author&gt;Goldenberg&lt;/Author&gt;&lt;Year&gt;2001&lt;/Year&gt;&lt;RecNum&gt;522&lt;/RecNum&gt;&lt;DisplayText&gt;(Goldenberg et al. 2001)&lt;/DisplayText&gt;&lt;record&gt;&lt;rec-number&gt;522&lt;/rec-number&gt;&lt;foreign-keys&gt;&lt;key app="EN" db-id="fspvvwa2qw9sedeteflvfvfcdvwrds2psxxe"&gt;522&lt;/key&gt;&lt;/foreign-keys&gt;&lt;ref-type name="Journal Article"&gt;17&lt;/ref-type&gt;&lt;contributors&gt;&lt;authors&gt;&lt;author&gt;Goldenberg, S. B.&lt;/author&gt;&lt;author&gt;Landsea, C. W.&lt;/author&gt;&lt;author&gt;Mestas-Nuñez, A. M.&lt;/author&gt;&lt;author&gt;Gray, W. M.&lt;/author&gt;&lt;/authors&gt;&lt;/contributors&gt;&lt;titles&gt;&lt;title&gt;The recent increase in Atlantic hurricane activity: causes and implications&lt;/title&gt;&lt;secondary-title&gt;Science&lt;/secondary-title&gt;&lt;/titles&gt;&lt;periodical&gt;&lt;full-title&gt;Science&lt;/full-title&gt;&lt;/periodical&gt;&lt;pages&gt;474-479&lt;/pages&gt;&lt;volume&gt;293&lt;/volume&gt;&lt;dates&gt;&lt;year&gt;2001&lt;/year&gt;&lt;/dates&gt;&lt;urls&gt;&lt;/urls&gt;&lt;/record&gt;&lt;/Cite&gt;&lt;/EndNote&gt;</w:instrText>
      </w:r>
      <w:r w:rsidR="006A12E5">
        <w:fldChar w:fldCharType="separate"/>
      </w:r>
      <w:r w:rsidR="006A12E5">
        <w:rPr>
          <w:noProof/>
        </w:rPr>
        <w:t>(</w:t>
      </w:r>
      <w:hyperlink w:anchor="_ENREF_19" w:tooltip="Goldenberg, 2001 #522" w:history="1">
        <w:r w:rsidR="00947670">
          <w:rPr>
            <w:noProof/>
          </w:rPr>
          <w:t>Goldenberg et al. 2001</w:t>
        </w:r>
      </w:hyperlink>
      <w:r w:rsidR="006A12E5">
        <w:rPr>
          <w:noProof/>
        </w:rPr>
        <w:t>)</w:t>
      </w:r>
      <w:r w:rsidR="006A12E5">
        <w:fldChar w:fldCharType="end"/>
      </w:r>
      <w:r w:rsidR="006A12E5">
        <w:t xml:space="preserve">. Whether this </w:t>
      </w:r>
      <w:proofErr w:type="spellStart"/>
      <w:r w:rsidR="006A12E5">
        <w:t>multidecadal</w:t>
      </w:r>
      <w:proofErr w:type="spellEnd"/>
      <w:r w:rsidR="006A12E5">
        <w:t xml:space="preserve">-scale variability in hurricane activity is exacerbated by climate change is still inconclusive </w:t>
      </w:r>
      <w:r w:rsidR="006A12E5">
        <w:fldChar w:fldCharType="begin"/>
      </w:r>
      <w:r w:rsidR="006A12E5">
        <w:instrText xml:space="preserve"> ADDIN EN.CITE &lt;EndNote&gt;&lt;Cite&gt;&lt;Author&gt;Goldenberg&lt;/Author&gt;&lt;Year&gt;2001&lt;/Year&gt;&lt;RecNum&gt;522&lt;/RecNum&gt;&lt;DisplayText&gt;(Goldenberg et al. 2001)&lt;/DisplayText&gt;&lt;record&gt;&lt;rec-number&gt;522&lt;/rec-number&gt;&lt;foreign-keys&gt;&lt;key app="EN" db-id="fspvvwa2qw9sedeteflvfvfcdvwrds2psxxe"&gt;522&lt;/key&gt;&lt;/foreign-keys&gt;&lt;ref-type name="Journal Article"&gt;17&lt;/ref-type&gt;&lt;contributors&gt;&lt;authors&gt;&lt;author&gt;Goldenberg, S. B.&lt;/author&gt;&lt;author&gt;Landsea, C. W.&lt;/author&gt;&lt;author&gt;Mestas-Nuñez, A. M.&lt;/author&gt;&lt;author&gt;Gray, W. M.&lt;/author&gt;&lt;/authors&gt;&lt;/contributors&gt;&lt;titles&gt;&lt;title&gt;The recent increase in Atlantic hurricane activity: causes and implications&lt;/title&gt;&lt;secondary-title&gt;Science&lt;/secondary-title&gt;&lt;/titles&gt;&lt;periodical&gt;&lt;full-title&gt;Science&lt;/full-title&gt;&lt;/periodical&gt;&lt;pages&gt;474-479&lt;/pages&gt;&lt;volume&gt;293&lt;/volume&gt;&lt;dates&gt;&lt;year&gt;2001&lt;/year&gt;&lt;/dates&gt;&lt;urls&gt;&lt;/urls&gt;&lt;/record&gt;&lt;/Cite&gt;&lt;/EndNote&gt;</w:instrText>
      </w:r>
      <w:r w:rsidR="006A12E5">
        <w:fldChar w:fldCharType="separate"/>
      </w:r>
      <w:r w:rsidR="006A12E5">
        <w:rPr>
          <w:noProof/>
        </w:rPr>
        <w:t>(</w:t>
      </w:r>
      <w:hyperlink w:anchor="_ENREF_19" w:tooltip="Goldenberg, 2001 #522" w:history="1">
        <w:r w:rsidR="00947670">
          <w:rPr>
            <w:noProof/>
          </w:rPr>
          <w:t>Goldenberg et al. 2001</w:t>
        </w:r>
      </w:hyperlink>
      <w:r w:rsidR="006A12E5">
        <w:rPr>
          <w:noProof/>
        </w:rPr>
        <w:t>)</w:t>
      </w:r>
      <w:r w:rsidR="006A12E5">
        <w:fldChar w:fldCharType="end"/>
      </w:r>
      <w:r w:rsidR="006A12E5">
        <w:t>.</w:t>
      </w:r>
      <w:r w:rsidR="006A12E5" w:rsidRPr="006A12E5">
        <w:t xml:space="preserve"> </w:t>
      </w:r>
      <w:r w:rsidR="006A12E5">
        <w:t>[Lugo, Peterson].</w:t>
      </w:r>
      <w:r w:rsidR="00BB0C29">
        <w:t xml:space="preserve"> However, hurricanes are predicted to become more intense due to increase sea temperatures </w:t>
      </w:r>
      <w:r w:rsidR="00BB0C29">
        <w:fldChar w:fldCharType="begin"/>
      </w:r>
      <w:r w:rsidR="00BB0C29">
        <w:instrText xml:space="preserve"> ADDIN EN.CITE &lt;EndNote&gt;&lt;Cite&gt;&lt;Author&gt;IPCC&lt;/Author&gt;&lt;Year&gt;2007&lt;/Year&gt;&lt;RecNum&gt;513&lt;/RecNum&gt;&lt;DisplayText&gt;(IPCC 2007)&lt;/DisplayText&gt;&lt;record&gt;&lt;rec-number&gt;513&lt;/rec-number&gt;&lt;foreign-keys&gt;&lt;key app="EN" db-id="fspvvwa2qw9sedeteflvfvfcdvwrds2psxxe"&gt;513&lt;/key&gt;&lt;/foreign-keys&gt;&lt;ref-type name="Book Section"&gt;5&lt;/ref-type&gt;&lt;contributors&gt;&lt;authors&gt;&lt;author&gt;IPCC,&lt;/author&gt;&lt;/authors&gt;&lt;secondary-authors&gt;&lt;author&gt;Solomon, S.&lt;/author&gt;&lt;author&gt;Qin, D.&lt;/author&gt;&lt;author&gt;Manning, M.&lt;/author&gt;&lt;author&gt;Chen, Z.&lt;/author&gt;&lt;author&gt;Marquis, M.&lt;/author&gt;&lt;author&gt;Averyt, K. B.&lt;/author&gt;&lt;author&gt;Tignor, M. &lt;/author&gt;&lt;author&gt;Miller, H. L.&lt;/author&gt;&lt;/secondary-authors&gt;&lt;/contributors&gt;&lt;titles&gt;&lt;title&gt;Summary for policy makers&lt;/title&gt;&lt;secondary-title&gt;Climate Change 2007: The physical science basis. Contribution of Working Group I to the Fourth Assessment Report of the Intergovernmental Panel on Climate Change.&lt;/secondary-title&gt;&lt;/titles&gt;&lt;dates&gt;&lt;year&gt;2007&lt;/year&gt;&lt;/dates&gt;&lt;pub-location&gt;Cambridge&lt;/pub-location&gt;&lt;publisher&gt;Cambridge University Press&lt;/publisher&gt;&lt;urls&gt;&lt;/urls&gt;&lt;/record&gt;&lt;/Cite&gt;&lt;/EndNote&gt;</w:instrText>
      </w:r>
      <w:r w:rsidR="00BB0C29">
        <w:fldChar w:fldCharType="separate"/>
      </w:r>
      <w:r w:rsidR="00BB0C29">
        <w:rPr>
          <w:noProof/>
        </w:rPr>
        <w:t>(</w:t>
      </w:r>
      <w:hyperlink w:anchor="_ENREF_28" w:tooltip="IPCC, 2007 #513" w:history="1">
        <w:r w:rsidR="00947670">
          <w:rPr>
            <w:noProof/>
          </w:rPr>
          <w:t>IPCC 2007</w:t>
        </w:r>
      </w:hyperlink>
      <w:r w:rsidR="00BB0C29">
        <w:rPr>
          <w:noProof/>
        </w:rPr>
        <w:t>)</w:t>
      </w:r>
      <w:r w:rsidR="00BB0C29">
        <w:fldChar w:fldCharType="end"/>
      </w:r>
    </w:p>
    <w:p w:rsidR="006A12E5" w:rsidRDefault="006A12E5" w:rsidP="00E12369">
      <w:r>
        <w:t xml:space="preserve">El Nino ENSO </w:t>
      </w:r>
    </w:p>
    <w:p w:rsidR="006A12E5" w:rsidRDefault="006A12E5" w:rsidP="006A12E5">
      <w:pPr>
        <w:pStyle w:val="Heading3"/>
        <w:numPr>
          <w:ilvl w:val="1"/>
          <w:numId w:val="11"/>
        </w:numPr>
      </w:pPr>
      <w:r>
        <w:t>Climate change and TDF</w:t>
      </w:r>
    </w:p>
    <w:p w:rsidR="00B403AB" w:rsidRDefault="0052665F" w:rsidP="00B403AB">
      <w:r>
        <w:t>The importance of water for TDF formation and st</w:t>
      </w:r>
      <w:r w:rsidR="002A4541">
        <w:t>ructure is of significance</w:t>
      </w:r>
      <w:r>
        <w:t xml:space="preserve"> </w:t>
      </w:r>
      <w:r w:rsidR="002A4541">
        <w:t>in the Caribbean given the</w:t>
      </w:r>
      <w:r>
        <w:t xml:space="preserve"> expected drying trend predicted by most current </w:t>
      </w:r>
      <w:r w:rsidR="002A4541">
        <w:t xml:space="preserve">climate change </w:t>
      </w:r>
      <w:r>
        <w:t xml:space="preserve">models (). Indeed, a higher proportion of TDF in the Americas was found to be at risk of severe climate change than all other global regions </w:t>
      </w:r>
      <w:r>
        <w:fldChar w:fldCharType="begin"/>
      </w:r>
      <w:r>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fldChar w:fldCharType="separate"/>
      </w:r>
      <w:r>
        <w:rPr>
          <w:noProof/>
        </w:rPr>
        <w:t>(</w:t>
      </w:r>
      <w:hyperlink w:anchor="_ENREF_40" w:tooltip="Miles, 2006 #495" w:history="1">
        <w:r w:rsidR="00947670">
          <w:rPr>
            <w:noProof/>
          </w:rPr>
          <w:t>Miles et al. 2006</w:t>
        </w:r>
      </w:hyperlink>
      <w:r>
        <w:rPr>
          <w:noProof/>
        </w:rPr>
        <w:t>)</w:t>
      </w:r>
      <w:r>
        <w:fldChar w:fldCharType="end"/>
      </w:r>
      <w:r>
        <w:t xml:space="preserve">. </w:t>
      </w:r>
      <w:r w:rsidR="00936720">
        <w:t xml:space="preserve">Globally, the predicted decrease in precipitation would appear to be climatically advantageous for driving an increase in dry forest </w:t>
      </w:r>
      <w:r w:rsidR="00936720">
        <w:fldChar w:fldCharType="begin"/>
      </w:r>
      <w:r w:rsidR="00936720">
        <w:instrText xml:space="preserve"> ADDIN EN.CITE &lt;EndNote&gt;&lt;Cite&gt;&lt;Author&gt;Miles&lt;/Author&gt;&lt;Year&gt;2006&lt;/Year&gt;&lt;RecNum&gt;495&lt;/RecNum&gt;&lt;DisplayText&gt;(Miles et al. 2006)&lt;/DisplayText&gt;&lt;record&gt;&lt;rec-number&gt;495&lt;/rec-number&gt;&lt;foreign-keys&gt;&lt;key app="EN" db-id="fspvvwa2qw9sedeteflvfvfcdvwrds2psxxe"&gt;495&lt;/key&gt;&lt;/foreign-keys&gt;&lt;ref-type name="Journal Article"&gt;17&lt;/ref-type&gt;&lt;contributors&gt;&lt;authors&gt;&lt;author&gt;Miles, L.&lt;/author&gt;&lt;author&gt;Newton, A. C.&lt;/author&gt;&lt;author&gt;DeFries, R. S.&lt;/author&gt;&lt;author&gt;Ravilious, C.&lt;/author&gt;&lt;author&gt;May, I. &lt;/author&gt;&lt;author&gt;Blyth, S.&lt;/author&gt;&lt;author&gt;Kapos, V.&lt;/author&gt;&lt;author&gt;Gordon, J.E. &lt;/author&gt;&lt;/authors&gt;&lt;/contributors&gt;&lt;titles&gt;&lt;title&gt;A global overview of the conservation status of tropical dry forests&lt;/title&gt;&lt;secondary-title&gt;Journal of Biogeography&lt;/secondary-title&gt;&lt;/titles&gt;&lt;periodical&gt;&lt;full-title&gt;Journal of Biogeography&lt;/full-title&gt;&lt;/periodical&gt;&lt;pages&gt;491-505&lt;/pages&gt;&lt;volume&gt;33&lt;/volume&gt;&lt;dates&gt;&lt;year&gt;2006&lt;/year&gt;&lt;/dates&gt;&lt;urls&gt;&lt;/urls&gt;&lt;/record&gt;&lt;/Cite&gt;&lt;/EndNote&gt;</w:instrText>
      </w:r>
      <w:r w:rsidR="00936720">
        <w:fldChar w:fldCharType="separate"/>
      </w:r>
      <w:r w:rsidR="00936720">
        <w:rPr>
          <w:noProof/>
        </w:rPr>
        <w:t>(</w:t>
      </w:r>
      <w:hyperlink w:anchor="_ENREF_40" w:tooltip="Miles, 2006 #495" w:history="1">
        <w:r w:rsidR="00947670">
          <w:rPr>
            <w:noProof/>
          </w:rPr>
          <w:t>Miles et al. 2006</w:t>
        </w:r>
      </w:hyperlink>
      <w:r w:rsidR="00936720">
        <w:rPr>
          <w:noProof/>
        </w:rPr>
        <w:t>)</w:t>
      </w:r>
      <w:r w:rsidR="00936720">
        <w:fldChar w:fldCharType="end"/>
      </w:r>
      <w:r w:rsidR="00936720">
        <w:t xml:space="preserve">, however, there are many confounding factors that may influence this prediction. Indeed, in the Caribbean, the small island areas and high human population density mean that these dry areas are under significant </w:t>
      </w:r>
      <w:r w:rsidR="00936720">
        <w:lastRenderedPageBreak/>
        <w:t xml:space="preserve">threat </w:t>
      </w:r>
      <w:r w:rsidR="00936720">
        <w:fldChar w:fldCharType="begin"/>
      </w:r>
      <w:r w:rsidR="00936720">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rsidR="00936720">
        <w:fldChar w:fldCharType="separate"/>
      </w:r>
      <w:r w:rsidR="00936720">
        <w:rPr>
          <w:noProof/>
        </w:rPr>
        <w:t>(</w:t>
      </w:r>
      <w:hyperlink w:anchor="_ENREF_27" w:tooltip="Imbert, 2008 #492" w:history="1">
        <w:r w:rsidR="00947670">
          <w:rPr>
            <w:noProof/>
          </w:rPr>
          <w:t>Imbert and Portecop 2008</w:t>
        </w:r>
      </w:hyperlink>
      <w:r w:rsidR="00936720">
        <w:rPr>
          <w:noProof/>
        </w:rPr>
        <w:t>)</w:t>
      </w:r>
      <w:r w:rsidR="00936720">
        <w:fldChar w:fldCharType="end"/>
      </w:r>
      <w:r w:rsidR="00936720">
        <w:t xml:space="preserve">, </w:t>
      </w:r>
      <w:r w:rsidR="00AE6207">
        <w:t xml:space="preserve">and with the steep climatic gradients there is often </w:t>
      </w:r>
      <w:r w:rsidR="00936720">
        <w:t xml:space="preserve">a lack </w:t>
      </w:r>
      <w:r w:rsidR="00AE6207">
        <w:t xml:space="preserve">of land for species to expand or adapt </w:t>
      </w:r>
      <w:r w:rsidR="00AE6207">
        <w:fldChar w:fldCharType="begin"/>
      </w:r>
      <w:r w:rsidR="00AE6207">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rsidR="00AE6207">
        <w:fldChar w:fldCharType="separate"/>
      </w:r>
      <w:r w:rsidR="00AE6207">
        <w:rPr>
          <w:noProof/>
        </w:rPr>
        <w:t>(</w:t>
      </w:r>
      <w:hyperlink w:anchor="_ENREF_37" w:tooltip="Maharaj, 2013 #539" w:history="1">
        <w:r w:rsidR="00947670">
          <w:rPr>
            <w:noProof/>
          </w:rPr>
          <w:t>Maharaj and New 2013</w:t>
        </w:r>
      </w:hyperlink>
      <w:r w:rsidR="00AE6207">
        <w:rPr>
          <w:noProof/>
        </w:rPr>
        <w:t>)</w:t>
      </w:r>
      <w:r w:rsidR="00AE6207">
        <w:fldChar w:fldCharType="end"/>
      </w:r>
      <w:r w:rsidR="00936720">
        <w:t>.</w:t>
      </w:r>
      <w:r w:rsidR="006A7B34">
        <w:t xml:space="preserve"> Non-climatic determinants of </w:t>
      </w:r>
      <w:r w:rsidR="00C56B01">
        <w:t>forest formations</w:t>
      </w:r>
      <w:r w:rsidR="006A7B34">
        <w:t>, such as soil type</w:t>
      </w:r>
      <w:r w:rsidR="001271A3">
        <w:t>, may also prevent plant species from shifting their ranges</w:t>
      </w:r>
      <w:r w:rsidR="006A7B34">
        <w:t xml:space="preserve"> </w:t>
      </w:r>
      <w:r w:rsidR="006A7B34">
        <w:fldChar w:fldCharType="begin"/>
      </w:r>
      <w:r w:rsidR="006A7B34">
        <w:instrText xml:space="preserve"> ADDIN EN.CITE &lt;EndNote&gt;&lt;Cite&gt;&lt;Author&gt;Feeley&lt;/Author&gt;&lt;Year&gt;2012&lt;/Year&gt;&lt;RecNum&gt;538&lt;/RecNum&gt;&lt;DisplayText&gt;(Feeley et al. 2012)&lt;/DisplayText&gt;&lt;record&gt;&lt;rec-number&gt;538&lt;/rec-number&gt;&lt;foreign-keys&gt;&lt;key app="EN" db-id="fspvvwa2qw9sedeteflvfvfcdvwrds2psxxe"&gt;538&lt;/key&gt;&lt;/foreign-keys&gt;&lt;ref-type name="Journal Article"&gt;17&lt;/ref-type&gt;&lt;contributors&gt;&lt;authors&gt;&lt;author&gt;Feeley, K. J. &lt;/author&gt;&lt;author&gt;Rehm, E. M.&lt;/author&gt;&lt;author&gt;Machovina, B.&lt;/author&gt;&lt;/authors&gt;&lt;/contributors&gt;&lt;titles&gt;&lt;title&gt;The responses of tropical forest species to global climate change: acclimate, adapt, migrate or go extinct?&lt;/title&gt;&lt;secondary-title&gt;Frontiers of Biogeography&lt;/secondary-title&gt;&lt;/titles&gt;&lt;periodical&gt;&lt;full-title&gt;Frontiers of Biogeography&lt;/full-title&gt;&lt;/periodical&gt;&lt;pages&gt;69-84&lt;/pages&gt;&lt;volume&gt;4&lt;/volume&gt;&lt;number&gt;2&lt;/number&gt;&lt;dates&gt;&lt;year&gt;2012&lt;/year&gt;&lt;/dates&gt;&lt;urls&gt;&lt;/urls&gt;&lt;/record&gt;&lt;/Cite&gt;&lt;/EndNote&gt;</w:instrText>
      </w:r>
      <w:r w:rsidR="006A7B34">
        <w:fldChar w:fldCharType="separate"/>
      </w:r>
      <w:r w:rsidR="006A7B34">
        <w:rPr>
          <w:noProof/>
        </w:rPr>
        <w:t>(</w:t>
      </w:r>
      <w:hyperlink w:anchor="_ENREF_18" w:tooltip="Feeley, 2012 #538" w:history="1">
        <w:r w:rsidR="00947670">
          <w:rPr>
            <w:noProof/>
          </w:rPr>
          <w:t>Feeley et al. 2012</w:t>
        </w:r>
      </w:hyperlink>
      <w:r w:rsidR="006A7B34">
        <w:rPr>
          <w:noProof/>
        </w:rPr>
        <w:t>)</w:t>
      </w:r>
      <w:r w:rsidR="006A7B34">
        <w:fldChar w:fldCharType="end"/>
      </w:r>
      <w:r w:rsidR="006A7B34">
        <w:t xml:space="preserve">. </w:t>
      </w:r>
    </w:p>
    <w:p w:rsidR="00070AAB" w:rsidRDefault="003B3DA9" w:rsidP="00070AAB">
      <w:r>
        <w:t>As discussed previously</w:t>
      </w:r>
      <w:r w:rsidR="000C2A74">
        <w:t xml:space="preserve">, TDF are especially sensitive to drying conditions. Since TDF exist at the driest end of the spectrum, increased water stress due to lower rainfall and/or higher temperature </w:t>
      </w:r>
      <w:r w:rsidR="00C82CB0">
        <w:t>may result in slowed growth and increased mortality</w:t>
      </w:r>
      <w:r>
        <w:t>, such as through decreased soil moisture</w:t>
      </w:r>
      <w:r w:rsidR="00C82CB0">
        <w:t xml:space="preserve"> </w:t>
      </w:r>
      <w:r w:rsidR="00C82CB0">
        <w:fldChar w:fldCharType="begin"/>
      </w:r>
      <w:r w:rsidR="00C82CB0">
        <w:instrText xml:space="preserve"> ADDIN EN.CITE &lt;EndNote&gt;&lt;Cite&gt;&lt;Author&gt;Brienen&lt;/Author&gt;&lt;Year&gt;2010&lt;/Year&gt;&lt;RecNum&gt;533&lt;/RecNum&gt;&lt;DisplayText&gt;(Brienen et al. 2010)&lt;/DisplayText&gt;&lt;record&gt;&lt;rec-number&gt;533&lt;/rec-number&gt;&lt;foreign-keys&gt;&lt;key app="EN" db-id="fspvvwa2qw9sedeteflvfvfcdvwrds2psxxe"&gt;533&lt;/key&gt;&lt;/foreign-keys&gt;&lt;ref-type name="Journal Article"&gt;17&lt;/ref-type&gt;&lt;contributors&gt;&lt;authors&gt;&lt;author&gt;Brienen, R. J. W.&lt;/author&gt;&lt;author&gt;Lebrija-Trejos, E.&lt;/author&gt;&lt;author&gt;Zuidema, P. A.&lt;/author&gt;&lt;author&gt;Martinez-Ramos, M.&lt;/author&gt;&lt;/authors&gt;&lt;/contributors&gt;&lt;titles&gt;&lt;title&gt;Climate-growth analysis for a Mexican dry forest tree shows strong impact of sea surface temperatures and predicts future growth declines&lt;/title&gt;&lt;secondary-title&gt;Global Change Biology&lt;/secondary-title&gt;&lt;/titles&gt;&lt;periodical&gt;&lt;full-title&gt;Global Change Biology&lt;/full-title&gt;&lt;/periodical&gt;&lt;pages&gt;2001-2012&lt;/pages&gt;&lt;volume&gt;16&lt;/volume&gt;&lt;dates&gt;&lt;year&gt;2010&lt;/year&gt;&lt;/dates&gt;&lt;urls&gt;&lt;/urls&gt;&lt;/record&gt;&lt;/Cite&gt;&lt;/EndNote&gt;</w:instrText>
      </w:r>
      <w:r w:rsidR="00C82CB0">
        <w:fldChar w:fldCharType="separate"/>
      </w:r>
      <w:r w:rsidR="00C82CB0">
        <w:rPr>
          <w:noProof/>
        </w:rPr>
        <w:t>(</w:t>
      </w:r>
      <w:hyperlink w:anchor="_ENREF_11" w:tooltip="Brienen, 2010 #533" w:history="1">
        <w:r w:rsidR="00947670">
          <w:rPr>
            <w:noProof/>
          </w:rPr>
          <w:t>Brienen et al. 2010</w:t>
        </w:r>
      </w:hyperlink>
      <w:r w:rsidR="00C82CB0">
        <w:rPr>
          <w:noProof/>
        </w:rPr>
        <w:t>)</w:t>
      </w:r>
      <w:r w:rsidR="00C82CB0">
        <w:fldChar w:fldCharType="end"/>
      </w:r>
      <w:r w:rsidR="00B42C0F">
        <w:t>.</w:t>
      </w:r>
      <w:r w:rsidR="006B206C">
        <w:t xml:space="preserve"> One of the major limitations of climate modelling in the Caribbean is the lack of rainfall data (). </w:t>
      </w:r>
    </w:p>
    <w:p w:rsidR="00070AAB" w:rsidRDefault="00070AAB" w:rsidP="00070AAB">
      <w:r>
        <w:t>Elevational range shifts have been demonstrated for plants in other regions</w:t>
      </w:r>
      <w:r w:rsidR="00BD3772">
        <w:t xml:space="preserve"> ()</w:t>
      </w:r>
      <w:r>
        <w:t>. Upwar</w:t>
      </w:r>
      <w:r w:rsidR="00BD3772">
        <w:t xml:space="preserve">d shifts have been observed in several plant communities (), </w:t>
      </w:r>
      <w:r>
        <w:t xml:space="preserve">however, these studies are limited in the tropics </w:t>
      </w:r>
      <w:r>
        <w:fldChar w:fldCharType="begin"/>
      </w:r>
      <w:r>
        <w:instrText xml:space="preserve"> ADDIN EN.CITE &lt;EndNote&gt;&lt;Cite&gt;&lt;Author&gt;Colwell&lt;/Author&gt;&lt;Year&gt;2008&lt;/Year&gt;&lt;RecNum&gt;499&lt;/RecNum&gt;&lt;DisplayText&gt;(Colwell et al. 2008)&lt;/DisplayText&gt;&lt;record&gt;&lt;rec-number&gt;499&lt;/rec-number&gt;&lt;foreign-keys&gt;&lt;key app="EN" db-id="fspvvwa2qw9sedeteflvfvfcdvwrds2psxxe"&gt;499&lt;/key&gt;&lt;/foreign-keys&gt;&lt;ref-type name="Journal Article"&gt;17&lt;/ref-type&gt;&lt;contributors&gt;&lt;authors&gt;&lt;author&gt;Colwell, R. K.&lt;/author&gt;&lt;author&gt;Brehm, G.&lt;/author&gt;&lt;author&gt;Cardelús, C. L.&lt;/author&gt;&lt;author&gt;Gilman, A. C.&lt;/author&gt;&lt;author&gt;Longino, J. T.&lt;/author&gt;&lt;/authors&gt;&lt;/contributors&gt;&lt;titles&gt;&lt;title&gt;Global warming, elevational range shifts, and lowland biotic attrition in the wet tropics&lt;/title&gt;&lt;secondary-title&gt;Science&lt;/secondary-title&gt;&lt;/titles&gt;&lt;periodical&gt;&lt;full-title&gt;Science&lt;/full-title&gt;&lt;/periodical&gt;&lt;pages&gt;258-261&lt;/pages&gt;&lt;volume&gt;322&lt;/volume&gt;&lt;dates&gt;&lt;year&gt;2008&lt;/year&gt;&lt;/dates&gt;&lt;urls&gt;&lt;/urls&gt;&lt;electronic-resource-num&gt;10.1126/science.1162547&lt;/electronic-resource-num&gt;&lt;/record&gt;&lt;/Cite&gt;&lt;/EndNote&gt;</w:instrText>
      </w:r>
      <w:r>
        <w:fldChar w:fldCharType="separate"/>
      </w:r>
      <w:r>
        <w:rPr>
          <w:noProof/>
        </w:rPr>
        <w:t>(</w:t>
      </w:r>
      <w:hyperlink w:anchor="_ENREF_14" w:tooltip="Colwell, 2008 #499" w:history="1">
        <w:r w:rsidR="00947670">
          <w:rPr>
            <w:noProof/>
          </w:rPr>
          <w:t>Colwell et al. 2008</w:t>
        </w:r>
      </w:hyperlink>
      <w:r>
        <w:rPr>
          <w:noProof/>
        </w:rPr>
        <w:t>)</w:t>
      </w:r>
      <w:r>
        <w:fldChar w:fldCharType="end"/>
      </w:r>
      <w:r w:rsidR="00A010D3">
        <w:t xml:space="preserve"> and it is not clear whether these patterns will be observed in the Caribbean</w:t>
      </w:r>
      <w:r w:rsidR="00BD3772">
        <w:t xml:space="preserve">. A recent study found of tree species that favour dry, cooler climates in Trinidad found that rather than move upward or </w:t>
      </w:r>
      <w:proofErr w:type="spellStart"/>
      <w:r w:rsidR="00BD3772">
        <w:t>poleward</w:t>
      </w:r>
      <w:proofErr w:type="spellEnd"/>
      <w:r w:rsidR="00BD3772">
        <w:t xml:space="preserve">, predicted ranges actually contracted </w:t>
      </w:r>
      <w:r w:rsidR="00BD3772">
        <w:fldChar w:fldCharType="begin"/>
      </w:r>
      <w:r w:rsidR="00BD3772">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rsidR="00BD3772">
        <w:fldChar w:fldCharType="separate"/>
      </w:r>
      <w:r w:rsidR="00BD3772">
        <w:rPr>
          <w:noProof/>
        </w:rPr>
        <w:t>(</w:t>
      </w:r>
      <w:hyperlink w:anchor="_ENREF_37" w:tooltip="Maharaj, 2013 #539" w:history="1">
        <w:r w:rsidR="00947670">
          <w:rPr>
            <w:noProof/>
          </w:rPr>
          <w:t>Maharaj and New 2013</w:t>
        </w:r>
      </w:hyperlink>
      <w:r w:rsidR="00BD3772">
        <w:rPr>
          <w:noProof/>
        </w:rPr>
        <w:t>)</w:t>
      </w:r>
      <w:r w:rsidR="00BD3772">
        <w:fldChar w:fldCharType="end"/>
      </w:r>
      <w:r w:rsidR="00A010D3">
        <w:t xml:space="preserve">. </w:t>
      </w:r>
    </w:p>
    <w:p w:rsidR="00070AAB" w:rsidRDefault="00070AAB" w:rsidP="00070AAB">
      <w:r>
        <w:t xml:space="preserve">Novel communities are increasingly likely to expand in lowland areas, especially those that are fire-adapted, which, given increased drying and potentially higher fire frequency, may exacerbate effects of temperature rise </w:t>
      </w:r>
      <w:r>
        <w:fldChar w:fldCharType="begin"/>
      </w:r>
      <w:r>
        <w:instrText xml:space="preserve"> ADDIN EN.CITE &lt;EndNote&gt;&lt;Cite&gt;&lt;Author&gt;Colwell&lt;/Author&gt;&lt;Year&gt;2008&lt;/Year&gt;&lt;RecNum&gt;499&lt;/RecNum&gt;&lt;DisplayText&gt;(Colwell et al. 2008)&lt;/DisplayText&gt;&lt;record&gt;&lt;rec-number&gt;499&lt;/rec-number&gt;&lt;foreign-keys&gt;&lt;key app="EN" db-id="fspvvwa2qw9sedeteflvfvfcdvwrds2psxxe"&gt;499&lt;/key&gt;&lt;/foreign-keys&gt;&lt;ref-type name="Journal Article"&gt;17&lt;/ref-type&gt;&lt;contributors&gt;&lt;authors&gt;&lt;author&gt;Colwell, R. K.&lt;/author&gt;&lt;author&gt;Brehm, G.&lt;/author&gt;&lt;author&gt;Cardelús, C. L.&lt;/author&gt;&lt;author&gt;Gilman, A. C.&lt;/author&gt;&lt;author&gt;Longino, J. T.&lt;/author&gt;&lt;/authors&gt;&lt;/contributors&gt;&lt;titles&gt;&lt;title&gt;Global warming, elevational range shifts, and lowland biotic attrition in the wet tropics&lt;/title&gt;&lt;secondary-title&gt;Science&lt;/secondary-title&gt;&lt;/titles&gt;&lt;periodical&gt;&lt;full-title&gt;Science&lt;/full-title&gt;&lt;/periodical&gt;&lt;pages&gt;258-261&lt;/pages&gt;&lt;volume&gt;322&lt;/volume&gt;&lt;dates&gt;&lt;year&gt;2008&lt;/year&gt;&lt;/dates&gt;&lt;urls&gt;&lt;/urls&gt;&lt;electronic-resource-num&gt;10.1126/science.1162547&lt;/electronic-resource-num&gt;&lt;/record&gt;&lt;/Cite&gt;&lt;/EndNote&gt;</w:instrText>
      </w:r>
      <w:r>
        <w:fldChar w:fldCharType="separate"/>
      </w:r>
      <w:r>
        <w:rPr>
          <w:noProof/>
        </w:rPr>
        <w:t>(</w:t>
      </w:r>
      <w:hyperlink w:anchor="_ENREF_14" w:tooltip="Colwell, 2008 #499" w:history="1">
        <w:r w:rsidR="00947670">
          <w:rPr>
            <w:noProof/>
          </w:rPr>
          <w:t>Colwell et al. 2008</w:t>
        </w:r>
      </w:hyperlink>
      <w:r>
        <w:rPr>
          <w:noProof/>
        </w:rPr>
        <w:t>)</w:t>
      </w:r>
      <w:r>
        <w:fldChar w:fldCharType="end"/>
      </w:r>
      <w:r>
        <w:t xml:space="preserve">. </w:t>
      </w:r>
      <w:r w:rsidR="00B42C0F">
        <w:t xml:space="preserve">As discussed above, </w:t>
      </w:r>
      <w:r w:rsidR="00BD3772">
        <w:t>novel communities exist in Grenadian TDF.</w:t>
      </w:r>
    </w:p>
    <w:p w:rsidR="00AF5C71" w:rsidRDefault="00AF5C71" w:rsidP="000C2A74">
      <w:r>
        <w:t>If hurricane intensity/frequency increases, which is predicted by some climate models (?) then TDF face significant threat under these scenarios</w:t>
      </w:r>
      <w:r w:rsidR="00074339">
        <w:t xml:space="preserve"> </w:t>
      </w:r>
      <w:r w:rsidR="00074339">
        <w:fldChar w:fldCharType="begin"/>
      </w:r>
      <w:r w:rsidR="00074339">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rsidR="00074339">
        <w:fldChar w:fldCharType="separate"/>
      </w:r>
      <w:r w:rsidR="00074339">
        <w:rPr>
          <w:noProof/>
        </w:rPr>
        <w:t>(</w:t>
      </w:r>
      <w:hyperlink w:anchor="_ENREF_27" w:tooltip="Imbert, 2008 #492" w:history="1">
        <w:r w:rsidR="00947670">
          <w:rPr>
            <w:noProof/>
          </w:rPr>
          <w:t>Imbert and Portecop 2008</w:t>
        </w:r>
      </w:hyperlink>
      <w:r w:rsidR="00074339">
        <w:rPr>
          <w:noProof/>
        </w:rPr>
        <w:t>)</w:t>
      </w:r>
      <w:r w:rsidR="00074339">
        <w:fldChar w:fldCharType="end"/>
      </w:r>
      <w:r>
        <w:t xml:space="preserve">. A study of TDF resilience </w:t>
      </w:r>
      <w:r w:rsidR="007955AB">
        <w:t xml:space="preserve">in Guadeloupe </w:t>
      </w:r>
      <w:r>
        <w:t xml:space="preserve">found that stem density </w:t>
      </w:r>
      <w:r w:rsidR="00105C53">
        <w:t>of three species (</w:t>
      </w:r>
      <w:proofErr w:type="spellStart"/>
      <w:r w:rsidR="00105C53" w:rsidRPr="00236EC4">
        <w:rPr>
          <w:i/>
        </w:rPr>
        <w:t>Pisonia</w:t>
      </w:r>
      <w:proofErr w:type="spellEnd"/>
      <w:r w:rsidR="00105C53" w:rsidRPr="00236EC4">
        <w:rPr>
          <w:i/>
        </w:rPr>
        <w:t xml:space="preserve"> </w:t>
      </w:r>
      <w:proofErr w:type="spellStart"/>
      <w:r w:rsidR="00105C53" w:rsidRPr="00236EC4">
        <w:rPr>
          <w:i/>
        </w:rPr>
        <w:t>subcordata</w:t>
      </w:r>
      <w:proofErr w:type="spellEnd"/>
      <w:r w:rsidR="00105C53" w:rsidRPr="00236EC4">
        <w:rPr>
          <w:i/>
        </w:rPr>
        <w:t xml:space="preserve">, Eugenia </w:t>
      </w:r>
      <w:proofErr w:type="spellStart"/>
      <w:r w:rsidR="00105C53" w:rsidRPr="00236EC4">
        <w:rPr>
          <w:i/>
        </w:rPr>
        <w:t>axillaris</w:t>
      </w:r>
      <w:proofErr w:type="spellEnd"/>
      <w:r w:rsidR="00105C53">
        <w:t xml:space="preserve"> and </w:t>
      </w:r>
      <w:proofErr w:type="spellStart"/>
      <w:r w:rsidR="00105C53" w:rsidRPr="00236EC4">
        <w:rPr>
          <w:i/>
        </w:rPr>
        <w:t>Capparis</w:t>
      </w:r>
      <w:proofErr w:type="spellEnd"/>
      <w:r w:rsidR="00105C53" w:rsidRPr="00236EC4">
        <w:rPr>
          <w:i/>
        </w:rPr>
        <w:t xml:space="preserve"> </w:t>
      </w:r>
      <w:proofErr w:type="spellStart"/>
      <w:r w:rsidR="00105C53" w:rsidRPr="00236EC4">
        <w:rPr>
          <w:i/>
        </w:rPr>
        <w:t>indica</w:t>
      </w:r>
      <w:proofErr w:type="spellEnd"/>
      <w:r w:rsidR="00105C53">
        <w:t xml:space="preserve">) </w:t>
      </w:r>
      <w:r>
        <w:t>continued to decrease 9 years post-hurricane</w:t>
      </w:r>
      <w:r w:rsidR="00105C53">
        <w:t xml:space="preserve"> </w:t>
      </w:r>
      <w:r w:rsidR="00105C53">
        <w:fldChar w:fldCharType="begin"/>
      </w:r>
      <w:r w:rsidR="00105C53">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rsidR="00105C53">
        <w:fldChar w:fldCharType="separate"/>
      </w:r>
      <w:r w:rsidR="00105C53">
        <w:rPr>
          <w:noProof/>
        </w:rPr>
        <w:t>(</w:t>
      </w:r>
      <w:hyperlink w:anchor="_ENREF_27" w:tooltip="Imbert, 2008 #492" w:history="1">
        <w:r w:rsidR="00947670">
          <w:rPr>
            <w:noProof/>
          </w:rPr>
          <w:t>Imbert and Portecop 2008</w:t>
        </w:r>
      </w:hyperlink>
      <w:r w:rsidR="00105C53">
        <w:rPr>
          <w:noProof/>
        </w:rPr>
        <w:t>)</w:t>
      </w:r>
      <w:r w:rsidR="00105C53">
        <w:fldChar w:fldCharType="end"/>
      </w:r>
      <w:r w:rsidR="00105C53">
        <w:t xml:space="preserve">. These </w:t>
      </w:r>
      <w:r w:rsidR="007955AB">
        <w:t xml:space="preserve">three </w:t>
      </w:r>
      <w:r w:rsidR="00105C53">
        <w:t xml:space="preserve">genus are present in the GDHS. </w:t>
      </w:r>
      <w:r w:rsidR="007955AB">
        <w:t xml:space="preserve">Conversely, </w:t>
      </w:r>
      <w:r w:rsidR="007955AB" w:rsidRPr="00236EC4">
        <w:rPr>
          <w:i/>
        </w:rPr>
        <w:t xml:space="preserve">Eugenia </w:t>
      </w:r>
      <w:proofErr w:type="spellStart"/>
      <w:r w:rsidR="007955AB" w:rsidRPr="00236EC4">
        <w:rPr>
          <w:i/>
        </w:rPr>
        <w:t>monticola</w:t>
      </w:r>
      <w:proofErr w:type="spellEnd"/>
      <w:r w:rsidR="007955AB">
        <w:t>, a small understorey tree</w:t>
      </w:r>
      <w:r w:rsidR="00681E0B">
        <w:t xml:space="preserve"> also found in the GDHS</w:t>
      </w:r>
      <w:r w:rsidR="007955AB">
        <w:t>, re</w:t>
      </w:r>
      <w:r w:rsidR="00B42C0F">
        <w:t>ached densities 10 times higher 10 years</w:t>
      </w:r>
      <w:r w:rsidR="00681E0B">
        <w:t xml:space="preserve"> after the hurricane </w:t>
      </w:r>
      <w:r w:rsidR="00681E0B">
        <w:fldChar w:fldCharType="begin"/>
      </w:r>
      <w:r w:rsidR="00681E0B">
        <w:instrText xml:space="preserve"> ADDIN EN.CITE &lt;EndNote&gt;&lt;Cite&gt;&lt;Author&gt;Imbert&lt;/Author&gt;&lt;Year&gt;2008&lt;/Year&gt;&lt;RecNum&gt;492&lt;/RecNum&gt;&lt;DisplayText&gt;(Imbert and Portecop 2008)&lt;/DisplayText&gt;&lt;record&gt;&lt;rec-number&gt;492&lt;/rec-number&gt;&lt;foreign-keys&gt;&lt;key app="EN" db-id="fspvvwa2qw9sedeteflvfvfcdvwrds2psxxe"&gt;492&lt;/key&gt;&lt;/foreign-keys&gt;&lt;ref-type name="Journal Article"&gt;17&lt;/ref-type&gt;&lt;contributors&gt;&lt;authors&gt;&lt;author&gt;Imbert, D. &lt;/author&gt;&lt;author&gt;Portecop, J.&lt;/author&gt;&lt;/authors&gt;&lt;/contributors&gt;&lt;titles&gt;&lt;title&gt;Hurricane disturbance and forest resilience: Assessing structural vs. functional changes in a Caribbean dry forest&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494-3501&lt;/pages&gt;&lt;volume&gt;255&lt;/volume&gt;&lt;dates&gt;&lt;year&gt;2008&lt;/year&gt;&lt;/dates&gt;&lt;urls&gt;&lt;/urls&gt;&lt;/record&gt;&lt;/Cite&gt;&lt;/EndNote&gt;</w:instrText>
      </w:r>
      <w:r w:rsidR="00681E0B">
        <w:fldChar w:fldCharType="separate"/>
      </w:r>
      <w:r w:rsidR="00681E0B">
        <w:rPr>
          <w:noProof/>
        </w:rPr>
        <w:t>(</w:t>
      </w:r>
      <w:hyperlink w:anchor="_ENREF_27" w:tooltip="Imbert, 2008 #492" w:history="1">
        <w:r w:rsidR="00947670">
          <w:rPr>
            <w:noProof/>
          </w:rPr>
          <w:t>Imbert and Portecop 2008</w:t>
        </w:r>
      </w:hyperlink>
      <w:r w:rsidR="00681E0B">
        <w:rPr>
          <w:noProof/>
        </w:rPr>
        <w:t>)</w:t>
      </w:r>
      <w:r w:rsidR="00681E0B">
        <w:fldChar w:fldCharType="end"/>
      </w:r>
      <w:r w:rsidR="00681E0B">
        <w:t xml:space="preserve">. These results support </w:t>
      </w:r>
      <w:r w:rsidR="00F66114">
        <w:t xml:space="preserve">species-specific responses to hurricanes </w:t>
      </w:r>
      <w:r w:rsidR="006B206C">
        <w:t xml:space="preserve">and other disturbance such as fire </w:t>
      </w:r>
      <w:r w:rsidR="00F66114" w:rsidRPr="00B42C0F">
        <w:t>(</w:t>
      </w:r>
      <w:r w:rsidR="00B42C0F" w:rsidRPr="00B42C0F">
        <w:t xml:space="preserve">van </w:t>
      </w:r>
      <w:proofErr w:type="spellStart"/>
      <w:r w:rsidR="00B42C0F" w:rsidRPr="00B42C0F">
        <w:t>Bloem</w:t>
      </w:r>
      <w:proofErr w:type="spellEnd"/>
      <w:r w:rsidR="00B42C0F" w:rsidRPr="00B42C0F">
        <w:t xml:space="preserve"> 2005). </w:t>
      </w:r>
      <w:r w:rsidR="00B42C0F">
        <w:t>[Levesque. Allen].</w:t>
      </w:r>
      <w:r w:rsidR="00EA6FD8" w:rsidRPr="00EA6FD8">
        <w:rPr>
          <w:highlight w:val="yellow"/>
        </w:rPr>
        <w:t xml:space="preserve"> </w:t>
      </w:r>
    </w:p>
    <w:p w:rsidR="00B46F46" w:rsidRPr="00B46F46" w:rsidRDefault="0021386A" w:rsidP="000C2A74">
      <w:r>
        <w:t xml:space="preserve">Wider </w:t>
      </w:r>
      <w:r w:rsidR="00647F5A">
        <w:t xml:space="preserve">ecosystem impacts of hurricanes </w:t>
      </w:r>
      <w:r>
        <w:t>on ecosystem</w:t>
      </w:r>
      <w:r w:rsidR="00647F5A">
        <w:t>, such as the indirect effect of hurricanes is the effect on pollinators, highlights the importance of a whole-ecosystem approach</w:t>
      </w:r>
      <w:r w:rsidR="000B6782">
        <w:t xml:space="preserve"> to addressing climate change</w:t>
      </w:r>
      <w:r w:rsidR="00B46F46">
        <w:t xml:space="preserve">. Islands species may be particularly susceptible to disruptions in pollination, due to the reduced species richness of pollinators on islands </w:t>
      </w:r>
      <w:r w:rsidR="00647F5A">
        <w:fldChar w:fldCharType="begin"/>
      </w:r>
      <w:r w:rsidR="00647F5A">
        <w:instrText xml:space="preserve"> ADDIN EN.CITE &lt;EndNote&gt;&lt;Cite&gt;&lt;Author&gt;Rathcke&lt;/Author&gt;&lt;Year&gt;2001&lt;/Year&gt;&lt;RecNum&gt;537&lt;/RecNum&gt;&lt;DisplayText&gt;(Rathcke 2001)&lt;/DisplayText&gt;&lt;record&gt;&lt;rec-number&gt;537&lt;/rec-number&gt;&lt;foreign-keys&gt;&lt;key app="EN" db-id="fspvvwa2qw9sedeteflvfvfcdvwrds2psxxe"&gt;537&lt;/key&gt;&lt;/foreign-keys&gt;&lt;ref-type name="Journal Article"&gt;17&lt;/ref-type&gt;&lt;contributors&gt;&lt;authors&gt;&lt;author&gt;Rathcke, B. J.&lt;/author&gt;&lt;/authors&gt;&lt;/contributors&gt;&lt;titles&gt;&lt;title&gt;&lt;style face="normal" font="default" size="100%"&gt;Pollination and predation limit fruit set in a shrub, &lt;/style&gt;&lt;style face="italic" font="default" size="100%"&gt;Bourreria succulenta&lt;/style&gt;&lt;style face="normal" font="default" size="100%"&gt; (Boraginaceae), after hurricanes on San Salvador Island, Bahamas&amp;apos;&lt;/style&gt;&lt;/title&gt;&lt;secondary-title&gt;Biotropica&lt;/secondary-title&gt;&lt;/titles&gt;&lt;periodical&gt;&lt;full-title&gt;Biotropica&lt;/full-title&gt;&lt;/periodical&gt;&lt;pages&gt;330-338&lt;/pages&gt;&lt;volume&gt;33&lt;/volume&gt;&lt;number&gt;2&lt;/number&gt;&lt;dates&gt;&lt;year&gt;2001&lt;/year&gt;&lt;/dates&gt;&lt;urls&gt;&lt;/urls&gt;&lt;/record&gt;&lt;/Cite&gt;&lt;/EndNote&gt;</w:instrText>
      </w:r>
      <w:r w:rsidR="00647F5A">
        <w:fldChar w:fldCharType="separate"/>
      </w:r>
      <w:r w:rsidR="00647F5A">
        <w:rPr>
          <w:noProof/>
        </w:rPr>
        <w:t>(</w:t>
      </w:r>
      <w:hyperlink w:anchor="_ENREF_50" w:tooltip="Rathcke, 2001 #537" w:history="1">
        <w:r w:rsidR="00947670">
          <w:rPr>
            <w:noProof/>
          </w:rPr>
          <w:t>Rathcke 2001</w:t>
        </w:r>
      </w:hyperlink>
      <w:r w:rsidR="00647F5A">
        <w:rPr>
          <w:noProof/>
        </w:rPr>
        <w:t>)</w:t>
      </w:r>
      <w:r w:rsidR="00647F5A">
        <w:fldChar w:fldCharType="end"/>
      </w:r>
      <w:r w:rsidR="00B46F46">
        <w:t xml:space="preserve">. Fruit set and pollination of </w:t>
      </w:r>
      <w:proofErr w:type="spellStart"/>
      <w:r w:rsidR="00B46F46" w:rsidRPr="000C58EE">
        <w:rPr>
          <w:i/>
        </w:rPr>
        <w:t>Bourreria</w:t>
      </w:r>
      <w:proofErr w:type="spellEnd"/>
      <w:r w:rsidR="00B46F46" w:rsidRPr="000C58EE">
        <w:rPr>
          <w:i/>
        </w:rPr>
        <w:t xml:space="preserve"> </w:t>
      </w:r>
      <w:proofErr w:type="spellStart"/>
      <w:r w:rsidR="00647F5A" w:rsidRPr="00475646">
        <w:rPr>
          <w:i/>
        </w:rPr>
        <w:t>succulent</w:t>
      </w:r>
      <w:r w:rsidR="00475646" w:rsidRPr="00475646">
        <w:rPr>
          <w:i/>
        </w:rPr>
        <w:t>a</w:t>
      </w:r>
      <w:proofErr w:type="spellEnd"/>
      <w:r w:rsidR="00647F5A">
        <w:t>, a specie</w:t>
      </w:r>
      <w:r w:rsidR="00913648">
        <w:t xml:space="preserve">s that is abundant in the GDHC, </w:t>
      </w:r>
      <w:r w:rsidR="00B46F46" w:rsidRPr="00647F5A">
        <w:t>was</w:t>
      </w:r>
      <w:r w:rsidR="00B46F46">
        <w:t xml:space="preserve"> significantly lower post-hurricane</w:t>
      </w:r>
      <w:r w:rsidR="00647F5A">
        <w:t xml:space="preserve"> in the Bahamas</w:t>
      </w:r>
      <w:r w:rsidR="00B46F46">
        <w:t>, due to an apparent lack of pollinators, despite having higher than normal</w:t>
      </w:r>
      <w:r w:rsidR="000B6782">
        <w:t xml:space="preserve"> flowering after the hurricane</w:t>
      </w:r>
      <w:r w:rsidR="00B46F46">
        <w:t xml:space="preserve"> </w:t>
      </w:r>
      <w:r w:rsidR="00647F5A">
        <w:fldChar w:fldCharType="begin"/>
      </w:r>
      <w:r w:rsidR="00647F5A">
        <w:instrText xml:space="preserve"> ADDIN EN.CITE &lt;EndNote&gt;&lt;Cite&gt;&lt;Author&gt;Rathcke&lt;/Author&gt;&lt;Year&gt;2001&lt;/Year&gt;&lt;RecNum&gt;537&lt;/RecNum&gt;&lt;DisplayText&gt;(Rathcke 2001)&lt;/DisplayText&gt;&lt;record&gt;&lt;rec-number&gt;537&lt;/rec-number&gt;&lt;foreign-keys&gt;&lt;key app="EN" db-id="fspvvwa2qw9sedeteflvfvfcdvwrds2psxxe"&gt;537&lt;/key&gt;&lt;/foreign-keys&gt;&lt;ref-type name="Journal Article"&gt;17&lt;/ref-type&gt;&lt;contributors&gt;&lt;authors&gt;&lt;author&gt;Rathcke, B. J.&lt;/author&gt;&lt;/authors&gt;&lt;/contributors&gt;&lt;titles&gt;&lt;title&gt;&lt;style face="normal" font="default" size="100%"&gt;Pollination and predation limit fruit set in a shrub, &lt;/style&gt;&lt;style face="italic" font="default" size="100%"&gt;Bourreria succulenta&lt;/style&gt;&lt;style face="normal" font="default" size="100%"&gt; (Boraginaceae), after hurricanes on San Salvador Island, Bahamas&amp;apos;&lt;/style&gt;&lt;/title&gt;&lt;secondary-title&gt;Biotropica&lt;/secondary-title&gt;&lt;/titles&gt;&lt;periodical&gt;&lt;full-title&gt;Biotropica&lt;/full-title&gt;&lt;/periodical&gt;&lt;pages&gt;330-338&lt;/pages&gt;&lt;volume&gt;33&lt;/volume&gt;&lt;number&gt;2&lt;/number&gt;&lt;dates&gt;&lt;year&gt;2001&lt;/year&gt;&lt;/dates&gt;&lt;urls&gt;&lt;/urls&gt;&lt;/record&gt;&lt;/Cite&gt;&lt;/EndNote&gt;</w:instrText>
      </w:r>
      <w:r w:rsidR="00647F5A">
        <w:fldChar w:fldCharType="separate"/>
      </w:r>
      <w:r w:rsidR="00647F5A">
        <w:rPr>
          <w:noProof/>
        </w:rPr>
        <w:t>(</w:t>
      </w:r>
      <w:hyperlink w:anchor="_ENREF_50" w:tooltip="Rathcke, 2001 #537" w:history="1">
        <w:r w:rsidR="00947670">
          <w:rPr>
            <w:noProof/>
          </w:rPr>
          <w:t>Rathcke 2001</w:t>
        </w:r>
      </w:hyperlink>
      <w:r w:rsidR="00647F5A">
        <w:rPr>
          <w:noProof/>
        </w:rPr>
        <w:t>)</w:t>
      </w:r>
      <w:r w:rsidR="00647F5A">
        <w:fldChar w:fldCharType="end"/>
      </w:r>
      <w:r w:rsidR="00B46F46">
        <w:t xml:space="preserve">. </w:t>
      </w:r>
    </w:p>
    <w:p w:rsidR="00074786" w:rsidRDefault="00074786" w:rsidP="00133F5C"/>
    <w:p w:rsidR="00DA17A4" w:rsidRDefault="00DA17A4" w:rsidP="006A12E5">
      <w:pPr>
        <w:pStyle w:val="Heading3"/>
        <w:numPr>
          <w:ilvl w:val="1"/>
          <w:numId w:val="11"/>
        </w:numPr>
      </w:pPr>
      <w:r>
        <w:t>Climate change</w:t>
      </w:r>
      <w:r w:rsidR="000E0E76">
        <w:t>, TDF</w:t>
      </w:r>
      <w:r>
        <w:t xml:space="preserve"> and</w:t>
      </w:r>
      <w:r w:rsidR="00282940">
        <w:t xml:space="preserve"> Caribbean</w:t>
      </w:r>
      <w:r>
        <w:t xml:space="preserve"> birds </w:t>
      </w:r>
    </w:p>
    <w:p w:rsidR="00D45992" w:rsidRDefault="002F3722" w:rsidP="00D45992">
      <w:r>
        <w:t>Very few published studies exist for the effects of clim</w:t>
      </w:r>
      <w:r w:rsidR="00D45992">
        <w:t xml:space="preserve">ate change for Caribbean birds. </w:t>
      </w:r>
      <w:r w:rsidR="00773360">
        <w:t>In the Caribbean, t</w:t>
      </w:r>
      <w:r w:rsidR="00C22D68">
        <w:t xml:space="preserve">he effects of climate change tend to be focused on marine species, </w:t>
      </w:r>
      <w:r w:rsidR="00773360">
        <w:t>such as for turtles in Grenada ()</w:t>
      </w:r>
      <w:r w:rsidR="00C22D68">
        <w:t>, coral reefs</w:t>
      </w:r>
      <w:r w:rsidR="00773360">
        <w:t xml:space="preserve"> ()</w:t>
      </w:r>
      <w:r w:rsidR="00C22D68">
        <w:t>, and wetland habitats</w:t>
      </w:r>
      <w:r w:rsidR="00773360">
        <w:t xml:space="preserve"> ()</w:t>
      </w:r>
      <w:r w:rsidR="00C22D68">
        <w:t xml:space="preserve">, as well as high mountain </w:t>
      </w:r>
      <w:r w:rsidR="002F793A">
        <w:t xml:space="preserve">habitats (e.g. cloud forest). </w:t>
      </w:r>
      <w:r w:rsidR="005D770C">
        <w:t>However, lowland attrition is predicted to be increasingly important</w:t>
      </w:r>
      <w:r w:rsidR="00773360">
        <w:t xml:space="preserve"> in the tropics</w:t>
      </w:r>
      <w:r w:rsidR="005D770C">
        <w:t xml:space="preserve">, which has thus far received little attention </w:t>
      </w:r>
      <w:r w:rsidR="005D770C">
        <w:fldChar w:fldCharType="begin"/>
      </w:r>
      <w:r w:rsidR="005D770C">
        <w:instrText xml:space="preserve"> ADDIN EN.CITE &lt;EndNote&gt;&lt;Cite&gt;&lt;Author&gt;Colwell&lt;/Author&gt;&lt;Year&gt;2008&lt;/Year&gt;&lt;RecNum&gt;499&lt;/RecNum&gt;&lt;DisplayText&gt;(Colwell et al. 2008)&lt;/DisplayText&gt;&lt;record&gt;&lt;rec-number&gt;499&lt;/rec-number&gt;&lt;foreign-keys&gt;&lt;key app="EN" db-id="fspvvwa2qw9sedeteflvfvfcdvwrds2psxxe"&gt;499&lt;/key&gt;&lt;/foreign-keys&gt;&lt;ref-type name="Journal Article"&gt;17&lt;/ref-type&gt;&lt;contributors&gt;&lt;authors&gt;&lt;author&gt;Colwell, R. K.&lt;/author&gt;&lt;author&gt;Brehm, G.&lt;/author&gt;&lt;author&gt;Cardelús, C. L.&lt;/author&gt;&lt;author&gt;Gilman, A. C.&lt;/author&gt;&lt;author&gt;Longino, J. T.&lt;/author&gt;&lt;/authors&gt;&lt;/contributors&gt;&lt;titles&gt;&lt;title&gt;Global warming, elevational range shifts, and lowland biotic attrition in the wet tropics&lt;/title&gt;&lt;secondary-title&gt;Science&lt;/secondary-title&gt;&lt;/titles&gt;&lt;periodical&gt;&lt;full-title&gt;Science&lt;/full-title&gt;&lt;/periodical&gt;&lt;pages&gt;258-261&lt;/pages&gt;&lt;volume&gt;322&lt;/volume&gt;&lt;dates&gt;&lt;year&gt;2008&lt;/year&gt;&lt;/dates&gt;&lt;urls&gt;&lt;/urls&gt;&lt;electronic-resource-num&gt;10.1126/science.1162547&lt;/electronic-resource-num&gt;&lt;/record&gt;&lt;/Cite&gt;&lt;/EndNote&gt;</w:instrText>
      </w:r>
      <w:r w:rsidR="005D770C">
        <w:fldChar w:fldCharType="separate"/>
      </w:r>
      <w:r w:rsidR="005D770C">
        <w:rPr>
          <w:noProof/>
        </w:rPr>
        <w:t>(</w:t>
      </w:r>
      <w:hyperlink w:anchor="_ENREF_14" w:tooltip="Colwell, 2008 #499" w:history="1">
        <w:r w:rsidR="00947670">
          <w:rPr>
            <w:noProof/>
          </w:rPr>
          <w:t>Colwell et al. 2008</w:t>
        </w:r>
      </w:hyperlink>
      <w:r w:rsidR="005D770C">
        <w:rPr>
          <w:noProof/>
        </w:rPr>
        <w:t>)</w:t>
      </w:r>
      <w:r w:rsidR="005D770C">
        <w:fldChar w:fldCharType="end"/>
      </w:r>
      <w:r w:rsidR="00773360">
        <w:t xml:space="preserve">. </w:t>
      </w:r>
    </w:p>
    <w:p w:rsidR="00995C45" w:rsidRDefault="00AF3E5E" w:rsidP="00F20820">
      <w:r>
        <w:t xml:space="preserve">Often distinct bird communities </w:t>
      </w:r>
      <w:r w:rsidR="00D45992">
        <w:t xml:space="preserve">exist </w:t>
      </w:r>
      <w:r>
        <w:t xml:space="preserve">in </w:t>
      </w:r>
      <w:r w:rsidR="003230DC">
        <w:t>TDF</w:t>
      </w:r>
      <w:r w:rsidR="00D45992">
        <w:t xml:space="preserve"> in the Caribbean </w:t>
      </w:r>
      <w:r w:rsidR="00D45992">
        <w:fldChar w:fldCharType="begin"/>
      </w:r>
      <w:r w:rsidR="00D45992">
        <w:instrText xml:space="preserve"> ADDIN EN.CITE &lt;EndNote&gt;&lt;Cite&gt;&lt;Author&gt;Nelson&lt;/Author&gt;&lt;Year&gt;2004&lt;/Year&gt;&lt;RecNum&gt;269&lt;/RecNum&gt;&lt;DisplayText&gt;(Nelson 2004)&lt;/DisplayText&gt;&lt;record&gt;&lt;rec-number&gt;269&lt;/rec-number&gt;&lt;foreign-keys&gt;&lt;key app="EN" db-id="fspvvwa2qw9sedeteflvfvfcdvwrds2psxxe"&gt;269&lt;/key&gt;&lt;/foreign-keys&gt;&lt;ref-type name="Thesis"&gt;32&lt;/ref-type&gt;&lt;contributors&gt;&lt;authors&gt;&lt;author&gt;Nelson, H. P.&lt;/author&gt;&lt;/authors&gt;&lt;/contributors&gt;&lt;titles&gt;&lt;title&gt;Tropical forest ecosystems of Trinidad: ecological patterns and public perceptions&lt;/title&gt;&lt;/titles&gt;&lt;volume&gt;PhD Thesis&lt;/volume&gt;&lt;dates&gt;&lt;year&gt;2004&lt;/year&gt;&lt;/dates&gt;&lt;publisher&gt;University of Wisconsin: Madison, USA.&lt;/publisher&gt;&lt;urls&gt;&lt;/urls&gt;&lt;/record&gt;&lt;/Cite&gt;&lt;/EndNote&gt;</w:instrText>
      </w:r>
      <w:r w:rsidR="00D45992">
        <w:fldChar w:fldCharType="separate"/>
      </w:r>
      <w:r w:rsidR="00D45992">
        <w:rPr>
          <w:noProof/>
        </w:rPr>
        <w:t>(</w:t>
      </w:r>
      <w:hyperlink w:anchor="_ENREF_45" w:tooltip="Nelson, 2004 #269" w:history="1">
        <w:r w:rsidR="00947670">
          <w:rPr>
            <w:noProof/>
          </w:rPr>
          <w:t>Nelson 2004</w:t>
        </w:r>
      </w:hyperlink>
      <w:r w:rsidR="00D45992">
        <w:rPr>
          <w:noProof/>
        </w:rPr>
        <w:t>)</w:t>
      </w:r>
      <w:r w:rsidR="00D45992">
        <w:fldChar w:fldCharType="end"/>
      </w:r>
      <w:r w:rsidR="001F0B8B">
        <w:t>[</w:t>
      </w:r>
      <w:r w:rsidR="005E7309" w:rsidRPr="001F0B8B">
        <w:t>other refs</w:t>
      </w:r>
      <w:r w:rsidR="001F0B8B" w:rsidRPr="001F0B8B">
        <w:t>]</w:t>
      </w:r>
      <w:r w:rsidR="005E7309" w:rsidRPr="001F0B8B">
        <w:t>.</w:t>
      </w:r>
      <w:r w:rsidR="009F6C0B">
        <w:t xml:space="preserve"> In Grenada</w:t>
      </w:r>
      <w:r w:rsidR="00C36828">
        <w:t>,</w:t>
      </w:r>
      <w:r w:rsidR="003230DC">
        <w:t xml:space="preserve"> </w:t>
      </w:r>
      <w:r w:rsidR="00EC0293">
        <w:t>this is a</w:t>
      </w:r>
      <w:r w:rsidR="00810179">
        <w:t>lso true, with species such as [</w:t>
      </w:r>
      <w:proofErr w:type="gramStart"/>
      <w:r w:rsidR="00810179">
        <w:t>..]</w:t>
      </w:r>
      <w:proofErr w:type="gramEnd"/>
      <w:r w:rsidR="00EC0293">
        <w:t xml:space="preserve"> restricted to lowland/</w:t>
      </w:r>
      <w:r w:rsidR="009F6C0B">
        <w:t>TDF</w:t>
      </w:r>
      <w:r w:rsidR="00EC0293">
        <w:t xml:space="preserve"> areas</w:t>
      </w:r>
      <w:r w:rsidR="001F0B8B">
        <w:t xml:space="preserve"> ()</w:t>
      </w:r>
      <w:r w:rsidR="00EC0293">
        <w:t xml:space="preserve">. </w:t>
      </w:r>
      <w:r w:rsidR="00C36828">
        <w:t>Since TDF are typically found in lowlands, bird communities</w:t>
      </w:r>
      <w:r w:rsidR="00810179">
        <w:t xml:space="preserve"> in the tropics</w:t>
      </w:r>
      <w:r w:rsidR="00C36828">
        <w:t xml:space="preserve"> may be adapted to higher temperatures </w:t>
      </w:r>
      <w:r w:rsidR="00C36828">
        <w:lastRenderedPageBreak/>
        <w:t>[</w:t>
      </w:r>
      <w:r w:rsidR="00C36828" w:rsidRPr="000B6782">
        <w:rPr>
          <w:i/>
        </w:rPr>
        <w:t>although how big difference between highland/forest interior in Grenada</w:t>
      </w:r>
      <w:r w:rsidR="00174030" w:rsidRPr="000B6782">
        <w:rPr>
          <w:i/>
        </w:rPr>
        <w:t>?</w:t>
      </w:r>
      <w:r w:rsidR="00C36828">
        <w:t xml:space="preserve">], and thus may better tolerate </w:t>
      </w:r>
      <w:r w:rsidR="00FF34EA">
        <w:t xml:space="preserve">future </w:t>
      </w:r>
      <w:r w:rsidR="00C36828">
        <w:t xml:space="preserve">increases in temperature </w:t>
      </w:r>
      <w:r w:rsidR="00FF34EA">
        <w:fldChar w:fldCharType="begin"/>
      </w:r>
      <w:r w:rsidR="00FF34EA">
        <w:instrText xml:space="preserve"> ADDIN EN.CITE &lt;EndNote&gt;&lt;Cite&gt;&lt;Author&gt;Şekercioğlu&lt;/Author&gt;&lt;Year&gt;2012&lt;/Year&gt;&lt;RecNum&gt;497&lt;/RecNum&gt;&lt;DisplayText&gt;(Şekercioğlu et al. 2012)&lt;/DisplayText&gt;&lt;record&gt;&lt;rec-number&gt;497&lt;/rec-number&gt;&lt;foreign-keys&gt;&lt;key app="EN" db-id="fspvvwa2qw9sedeteflvfvfcdvwrds2psxxe"&gt;497&lt;/key&gt;&lt;/foreign-keys&gt;&lt;ref-type name="Journal Article"&gt;17&lt;/ref-type&gt;&lt;contributors&gt;&lt;authors&gt;&lt;author&gt;&lt;style face="normal" font="default" charset="238" size="100%"&gt;Ş&lt;/style&gt;&lt;style face="normal" font="default" size="100%"&gt;ekercio&lt;/style&gt;&lt;style face="normal" font="default" charset="238" size="100%"&gt;ğ&lt;/style&gt;&lt;style face="normal" font="default" size="100%"&gt;lu, C. H.&lt;/style&gt;&lt;/author&gt;&lt;author&gt;Primack, R. B.&lt;/author&gt;&lt;author&gt;Wormworth, J.&lt;/author&gt;&lt;/authors&gt;&lt;/contributors&gt;&lt;titles&gt;&lt;title&gt;The effects of climate change on tropical birds&lt;/title&gt;&lt;secondary-title&gt;Biological Conservation  &lt;/secondary-title&gt;&lt;/titles&gt;&lt;periodical&gt;&lt;full-title&gt;Biological Conservation&lt;/full-title&gt;&lt;abbr-1&gt;Biol. Conserv.&lt;/abbr-1&gt;&lt;/periodical&gt;&lt;pages&gt;1-18&lt;/pages&gt;&lt;volume&gt;148&lt;/volume&gt;&lt;dates&gt;&lt;year&gt;2012&lt;/year&gt;&lt;/dates&gt;&lt;urls&gt;&lt;/urls&gt;&lt;/record&gt;&lt;/Cite&gt;&lt;/EndNote&gt;</w:instrText>
      </w:r>
      <w:r w:rsidR="00FF34EA">
        <w:fldChar w:fldCharType="separate"/>
      </w:r>
      <w:r w:rsidR="00FF34EA">
        <w:rPr>
          <w:noProof/>
        </w:rPr>
        <w:t>(</w:t>
      </w:r>
      <w:hyperlink w:anchor="_ENREF_55" w:tooltip="Şekercioğlu, 2012 #497" w:history="1">
        <w:r w:rsidR="00947670">
          <w:rPr>
            <w:noProof/>
          </w:rPr>
          <w:t>Şekercioğlu et al. 2012</w:t>
        </w:r>
      </w:hyperlink>
      <w:r w:rsidR="00FF34EA">
        <w:rPr>
          <w:noProof/>
        </w:rPr>
        <w:t>)</w:t>
      </w:r>
      <w:r w:rsidR="00FF34EA">
        <w:fldChar w:fldCharType="end"/>
      </w:r>
      <w:r w:rsidR="00FF34EA">
        <w:t xml:space="preserve">. In Grenada, a likely scenario of longer or less predictable dry seasons may </w:t>
      </w:r>
      <w:r w:rsidR="005C1CE2">
        <w:t>lead to</w:t>
      </w:r>
      <w:r w:rsidR="00FF34EA">
        <w:t xml:space="preserve"> the disruption to life history processes and </w:t>
      </w:r>
      <w:r w:rsidR="00174030">
        <w:t>declining water resources that are predicted</w:t>
      </w:r>
      <w:r w:rsidR="005C1CE2">
        <w:t xml:space="preserve"> to effect</w:t>
      </w:r>
      <w:r w:rsidR="00174030">
        <w:t xml:space="preserve"> tropical birds in general </w:t>
      </w:r>
      <w:r w:rsidR="00174030">
        <w:fldChar w:fldCharType="begin"/>
      </w:r>
      <w:r w:rsidR="00174030">
        <w:instrText xml:space="preserve"> ADDIN EN.CITE &lt;EndNote&gt;&lt;Cite&gt;&lt;Author&gt;Şekercioğlu&lt;/Author&gt;&lt;Year&gt;2012&lt;/Year&gt;&lt;RecNum&gt;497&lt;/RecNum&gt;&lt;DisplayText&gt;(Şekercioğlu et al. 2012)&lt;/DisplayText&gt;&lt;record&gt;&lt;rec-number&gt;497&lt;/rec-number&gt;&lt;foreign-keys&gt;&lt;key app="EN" db-id="fspvvwa2qw9sedeteflvfvfcdvwrds2psxxe"&gt;497&lt;/key&gt;&lt;/foreign-keys&gt;&lt;ref-type name="Journal Article"&gt;17&lt;/ref-type&gt;&lt;contributors&gt;&lt;authors&gt;&lt;author&gt;&lt;style face="normal" font="default" charset="238" size="100%"&gt;Ş&lt;/style&gt;&lt;style face="normal" font="default" size="100%"&gt;ekercio&lt;/style&gt;&lt;style face="normal" font="default" charset="238" size="100%"&gt;ğ&lt;/style&gt;&lt;style face="normal" font="default" size="100%"&gt;lu, C. H.&lt;/style&gt;&lt;/author&gt;&lt;author&gt;Primack, R. B.&lt;/author&gt;&lt;author&gt;Wormworth, J.&lt;/author&gt;&lt;/authors&gt;&lt;/contributors&gt;&lt;titles&gt;&lt;title&gt;The effects of climate change on tropical birds&lt;/title&gt;&lt;secondary-title&gt;Biological Conservation  &lt;/secondary-title&gt;&lt;/titles&gt;&lt;periodical&gt;&lt;full-title&gt;Biological Conservation&lt;/full-title&gt;&lt;abbr-1&gt;Biol. Conserv.&lt;/abbr-1&gt;&lt;/periodical&gt;&lt;pages&gt;1-18&lt;/pages&gt;&lt;volume&gt;148&lt;/volume&gt;&lt;dates&gt;&lt;year&gt;2012&lt;/year&gt;&lt;/dates&gt;&lt;urls&gt;&lt;/urls&gt;&lt;/record&gt;&lt;/Cite&gt;&lt;/EndNote&gt;</w:instrText>
      </w:r>
      <w:r w:rsidR="00174030">
        <w:fldChar w:fldCharType="separate"/>
      </w:r>
      <w:r w:rsidR="00174030">
        <w:rPr>
          <w:noProof/>
        </w:rPr>
        <w:t>(</w:t>
      </w:r>
      <w:hyperlink w:anchor="_ENREF_55" w:tooltip="Şekercioğlu, 2012 #497" w:history="1">
        <w:r w:rsidR="00947670">
          <w:rPr>
            <w:noProof/>
          </w:rPr>
          <w:t>Şekercioğlu et al. 2012</w:t>
        </w:r>
      </w:hyperlink>
      <w:r w:rsidR="00174030">
        <w:rPr>
          <w:noProof/>
        </w:rPr>
        <w:t>)</w:t>
      </w:r>
      <w:r w:rsidR="00174030">
        <w:fldChar w:fldCharType="end"/>
      </w:r>
      <w:r w:rsidR="00174030">
        <w:t xml:space="preserve">. </w:t>
      </w:r>
      <w:r w:rsidR="00995C45">
        <w:t xml:space="preserve">Coupled population and distribution models and mechanistic process based models, which may help to address issues with uncertainty and challenges incorporating life history and population dynamics, have not been widely applied to tropical birds </w:t>
      </w:r>
      <w:r w:rsidR="00995C45">
        <w:fldChar w:fldCharType="begin"/>
      </w:r>
      <w:r w:rsidR="00995C45">
        <w:instrText xml:space="preserve"> ADDIN EN.CITE &lt;EndNote&gt;&lt;Cite&gt;&lt;Author&gt;Harris&lt;/Author&gt;&lt;Year&gt;2011&lt;/Year&gt;&lt;RecNum&gt;536&lt;/RecNum&gt;&lt;DisplayText&gt;(Harris et al. 2011)&lt;/DisplayText&gt;&lt;record&gt;&lt;rec-number&gt;536&lt;/rec-number&gt;&lt;foreign-keys&gt;&lt;key app="EN" db-id="fspvvwa2qw9sedeteflvfvfcdvwrds2psxxe"&gt;536&lt;/key&gt;&lt;/foreign-keys&gt;&lt;ref-type name="Journal Article"&gt;17&lt;/ref-type&gt;&lt;contributors&gt;&lt;authors&gt;&lt;author&gt;Harris, J. B. C.&lt;/author&gt;&lt;author&gt;Sekercioglu, C. H. &lt;/author&gt;&lt;author&gt;Sodhi, N. S. &lt;/author&gt;&lt;author&gt;Fordham, D. A.&lt;/author&gt;&lt;author&gt;Paton, D. C.&lt;/author&gt;&lt;author&gt;Brook, B. W.&lt;/author&gt;&lt;/authors&gt;&lt;/contributors&gt;&lt;titles&gt;&lt;title&gt;The tropical frontier in avian climate impact research &lt;/title&gt;&lt;secondary-title&gt;Ibis &lt;/secondary-title&gt;&lt;/titles&gt;&lt;periodical&gt;&lt;full-title&gt;Ibis&lt;/full-title&gt;&lt;abbr-1&gt;Ibis&lt;/abbr-1&gt;&lt;abbr-2&gt;Ibis&lt;/abbr-2&gt;&lt;/periodical&gt;&lt;pages&gt;877-882&lt;/pages&gt;&lt;volume&gt;153&lt;/volume&gt;&lt;dates&gt;&lt;year&gt;2011&lt;/year&gt;&lt;/dates&gt;&lt;urls&gt;&lt;/urls&gt;&lt;/record&gt;&lt;/Cite&gt;&lt;/EndNote&gt;</w:instrText>
      </w:r>
      <w:r w:rsidR="00995C45">
        <w:fldChar w:fldCharType="separate"/>
      </w:r>
      <w:r w:rsidR="00995C45">
        <w:rPr>
          <w:noProof/>
        </w:rPr>
        <w:t>(</w:t>
      </w:r>
      <w:hyperlink w:anchor="_ENREF_22" w:tooltip="Harris, 2011 #536" w:history="1">
        <w:r w:rsidR="00947670">
          <w:rPr>
            <w:noProof/>
          </w:rPr>
          <w:t>Harris et al. 2011</w:t>
        </w:r>
      </w:hyperlink>
      <w:r w:rsidR="00995C45">
        <w:rPr>
          <w:noProof/>
        </w:rPr>
        <w:t>)</w:t>
      </w:r>
      <w:r w:rsidR="00995C45">
        <w:fldChar w:fldCharType="end"/>
      </w:r>
      <w:r w:rsidR="00995C45">
        <w:t>.</w:t>
      </w:r>
    </w:p>
    <w:p w:rsidR="00174030" w:rsidRDefault="0031368E" w:rsidP="00174030">
      <w:r>
        <w:t>Elevational range shifts been demonstrated for birds in other regions</w:t>
      </w:r>
      <w:r w:rsidR="00810179">
        <w:t xml:space="preserve"> ()</w:t>
      </w:r>
      <w:r>
        <w:t xml:space="preserve">, but few </w:t>
      </w:r>
      <w:r w:rsidR="00810179">
        <w:t>have been observed in</w:t>
      </w:r>
      <w:r>
        <w:t xml:space="preserve"> the tropics </w:t>
      </w:r>
      <w:r>
        <w:fldChar w:fldCharType="begin"/>
      </w:r>
      <w:r>
        <w:instrText xml:space="preserve"> ADDIN EN.CITE &lt;EndNote&gt;&lt;Cite&gt;&lt;Author&gt;Harris&lt;/Author&gt;&lt;Year&gt;2011&lt;/Year&gt;&lt;RecNum&gt;536&lt;/RecNum&gt;&lt;DisplayText&gt;(Harris et al. 2011)&lt;/DisplayText&gt;&lt;record&gt;&lt;rec-number&gt;536&lt;/rec-number&gt;&lt;foreign-keys&gt;&lt;key app="EN" db-id="fspvvwa2qw9sedeteflvfvfcdvwrds2psxxe"&gt;536&lt;/key&gt;&lt;/foreign-keys&gt;&lt;ref-type name="Journal Article"&gt;17&lt;/ref-type&gt;&lt;contributors&gt;&lt;authors&gt;&lt;author&gt;Harris, J. B. C.&lt;/author&gt;&lt;author&gt;Sekercioglu, C. H. &lt;/author&gt;&lt;author&gt;Sodhi, N. S. &lt;/author&gt;&lt;author&gt;Fordham, D. A.&lt;/author&gt;&lt;author&gt;Paton, D. C.&lt;/author&gt;&lt;author&gt;Brook, B. W.&lt;/author&gt;&lt;/authors&gt;&lt;/contributors&gt;&lt;titles&gt;&lt;title&gt;The tropical frontier in avian climate impact research &lt;/title&gt;&lt;secondary-title&gt;Ibis &lt;/secondary-title&gt;&lt;/titles&gt;&lt;periodical&gt;&lt;full-title&gt;Ibis&lt;/full-title&gt;&lt;abbr-1&gt;Ibis&lt;/abbr-1&gt;&lt;abbr-2&gt;Ibis&lt;/abbr-2&gt;&lt;/periodical&gt;&lt;pages&gt;877-882&lt;/pages&gt;&lt;volume&gt;153&lt;/volume&gt;&lt;dates&gt;&lt;year&gt;2011&lt;/year&gt;&lt;/dates&gt;&lt;urls&gt;&lt;/urls&gt;&lt;/record&gt;&lt;/Cite&gt;&lt;/EndNote&gt;</w:instrText>
      </w:r>
      <w:r>
        <w:fldChar w:fldCharType="separate"/>
      </w:r>
      <w:r>
        <w:rPr>
          <w:noProof/>
        </w:rPr>
        <w:t>(</w:t>
      </w:r>
      <w:hyperlink w:anchor="_ENREF_22" w:tooltip="Harris, 2011 #536" w:history="1">
        <w:r w:rsidR="00947670">
          <w:rPr>
            <w:noProof/>
          </w:rPr>
          <w:t>Harris et al. 2011</w:t>
        </w:r>
      </w:hyperlink>
      <w:r>
        <w:rPr>
          <w:noProof/>
        </w:rPr>
        <w:t>)</w:t>
      </w:r>
      <w:r>
        <w:fldChar w:fldCharType="end"/>
      </w:r>
      <w:r>
        <w:t xml:space="preserve"> and no studies</w:t>
      </w:r>
      <w:r w:rsidR="00810179">
        <w:t xml:space="preserve"> of range shifts in terrestrial vertebrates</w:t>
      </w:r>
      <w:r>
        <w:t xml:space="preserve"> appear to have been published for the Caribbean. Generally in the tropics, upward rather than latitudinal shifts in ranges are predicted </w:t>
      </w:r>
      <w:r>
        <w:fldChar w:fldCharType="begin">
          <w:fldData xml:space="preserve">PEVuZE5vdGU+PENpdGU+PEF1dGhvcj5Db2x3ZWxsPC9BdXRob3I+PFllYXI+MjAwODwvWWVhcj48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</w:fldData>
        </w:fldChar>
      </w:r>
      <w:r w:rsidR="00810179">
        <w:instrText xml:space="preserve"> ADDIN EN.CITE </w:instrText>
      </w:r>
      <w:r w:rsidR="00810179">
        <w:fldChar w:fldCharType="begin">
          <w:fldData xml:space="preserve">PEVuZE5vdGU+PENpdGU+PEF1dGhvcj5Db2x3ZWxsPC9BdXRob3I+PFllYXI+MjAwODwvWWVhcj48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</w:fldData>
        </w:fldChar>
      </w:r>
      <w:r w:rsidR="00810179">
        <w:instrText xml:space="preserve"> ADDIN EN.CITE.DATA </w:instrText>
      </w:r>
      <w:r w:rsidR="00810179">
        <w:fldChar w:fldCharType="end"/>
      </w:r>
      <w:r>
        <w:fldChar w:fldCharType="separate"/>
      </w:r>
      <w:r w:rsidR="00810179">
        <w:rPr>
          <w:noProof/>
        </w:rPr>
        <w:t>(</w:t>
      </w:r>
      <w:hyperlink w:anchor="_ENREF_14" w:tooltip="Colwell, 2008 #499" w:history="1">
        <w:r w:rsidR="00947670">
          <w:rPr>
            <w:noProof/>
          </w:rPr>
          <w:t>Colwell et al. 2008</w:t>
        </w:r>
      </w:hyperlink>
      <w:r w:rsidR="00810179">
        <w:rPr>
          <w:noProof/>
        </w:rPr>
        <w:t xml:space="preserve">; </w:t>
      </w:r>
      <w:hyperlink w:anchor="_ENREF_32" w:tooltip="Laurance, 2011 #545" w:history="1">
        <w:r w:rsidR="00947670">
          <w:rPr>
            <w:noProof/>
          </w:rPr>
          <w:t>Laurance et al. 2011</w:t>
        </w:r>
      </w:hyperlink>
      <w:r w:rsidR="00810179">
        <w:rPr>
          <w:noProof/>
        </w:rPr>
        <w:t>)</w:t>
      </w:r>
      <w:r>
        <w:fldChar w:fldCharType="end"/>
      </w:r>
      <w:r w:rsidR="00810179">
        <w:t xml:space="preserve">, although on islands range shifts may be exacerbated by multiple factors, such as movement of human populations </w:t>
      </w:r>
      <w:r w:rsidR="00F20820">
        <w:fldChar w:fldCharType="begin"/>
      </w:r>
      <w:r w:rsidR="00F20820">
        <w:instrText xml:space="preserve"> ADDIN EN.CITE &lt;EndNote&gt;&lt;Cite&gt;&lt;Author&gt;Wetzel&lt;/Author&gt;&lt;Year&gt;2013&lt;/Year&gt;&lt;RecNum&gt;517&lt;/RecNum&gt;&lt;DisplayText&gt;(Wetzel et al. 2013)&lt;/DisplayText&gt;&lt;record&gt;&lt;rec-number&gt;517&lt;/rec-number&gt;&lt;foreign-keys&gt;&lt;key app="EN" db-id="fspvvwa2qw9sedeteflvfvfcdvwrds2psxxe"&gt;517&lt;/key&gt;&lt;/foreign-keys&gt;&lt;ref-type name="Journal Article"&gt;17&lt;/ref-type&gt;&lt;contributors&gt;&lt;authors&gt;&lt;author&gt;Wetzel, F. T.&lt;/author&gt;&lt;author&gt;Beissman, H.&lt;/author&gt;&lt;author&gt;Penn, D. J.&lt;/author&gt;&lt;author&gt;Jetz, W.&lt;/author&gt;&lt;/authors&gt;&lt;/contributors&gt;&lt;titles&gt;&lt;title&gt;Vulnerability of terrestrial island vertebrates to projected sea-level rise&lt;/title&gt;&lt;secondary-title&gt;Global Change Biology&lt;/secondary-title&gt;&lt;/titles&gt;&lt;periodical&gt;&lt;full-title&gt;Global Change Biology&lt;/full-title&gt;&lt;/periodical&gt;&lt;pages&gt;2058-2070&lt;/pages&gt;&lt;volume&gt;19&lt;/volume&gt;&lt;dates&gt;&lt;year&gt;2013&lt;/year&gt;&lt;/dates&gt;&lt;urls&gt;&lt;/urls&gt;&lt;/record&gt;&lt;/Cite&gt;&lt;/EndNote&gt;</w:instrText>
      </w:r>
      <w:r w:rsidR="00F20820">
        <w:fldChar w:fldCharType="separate"/>
      </w:r>
      <w:r w:rsidR="00F20820">
        <w:rPr>
          <w:noProof/>
        </w:rPr>
        <w:t>(</w:t>
      </w:r>
      <w:hyperlink w:anchor="_ENREF_61" w:tooltip="Wetzel, 2013 #517" w:history="1">
        <w:r w:rsidR="00947670">
          <w:rPr>
            <w:noProof/>
          </w:rPr>
          <w:t>Wetzel et al. 2013</w:t>
        </w:r>
      </w:hyperlink>
      <w:r w:rsidR="00F20820">
        <w:rPr>
          <w:noProof/>
        </w:rPr>
        <w:t>)</w:t>
      </w:r>
      <w:r w:rsidR="00F20820">
        <w:fldChar w:fldCharType="end"/>
      </w:r>
      <w:r w:rsidR="00F20820">
        <w:t xml:space="preserve">. </w:t>
      </w:r>
      <w:r w:rsidR="00174030">
        <w:t xml:space="preserve">Island species in general face particular challenges, given that many ecosystems, and particularly TDF, continue to be subject to human modification and face the threat of habitat loss due to sea level rise </w:t>
      </w:r>
      <w:r w:rsidR="00174030">
        <w:fldChar w:fldCharType="begin"/>
      </w:r>
      <w:r w:rsidR="00174030">
        <w:instrText xml:space="preserve"> ADDIN EN.CITE &lt;EndNote&gt;&lt;Cite&gt;&lt;Author&gt;Şekercioğlu&lt;/Author&gt;&lt;Year&gt;2012&lt;/Year&gt;&lt;RecNum&gt;497&lt;/RecNum&gt;&lt;DisplayText&gt;(Şekercioğlu et al. 2012)&lt;/DisplayText&gt;&lt;record&gt;&lt;rec-number&gt;497&lt;/rec-number&gt;&lt;foreign-keys&gt;&lt;key app="EN" db-id="fspvvwa2qw9sedeteflvfvfcdvwrds2psxxe"&gt;497&lt;/key&gt;&lt;/foreign-keys&gt;&lt;ref-type name="Journal Article"&gt;17&lt;/ref-type&gt;&lt;contributors&gt;&lt;authors&gt;&lt;author&gt;&lt;style face="normal" font="default" charset="238" size="100%"&gt;Ş&lt;/style&gt;&lt;style face="normal" font="default" size="100%"&gt;ekercio&lt;/style&gt;&lt;style face="normal" font="default" charset="238" size="100%"&gt;ğ&lt;/style&gt;&lt;style face="normal" font="default" size="100%"&gt;lu, C. H.&lt;/style&gt;&lt;/author&gt;&lt;author&gt;Primack, R. B.&lt;/author&gt;&lt;author&gt;Wormworth, J.&lt;/author&gt;&lt;/authors&gt;&lt;/contributors&gt;&lt;titles&gt;&lt;title&gt;The effects of climate change on tropical birds&lt;/title&gt;&lt;secondary-title&gt;Biological Conservation  &lt;/secondary-title&gt;&lt;/titles&gt;&lt;periodical&gt;&lt;full-title&gt;Biological Conservation&lt;/full-title&gt;&lt;abbr-1&gt;Biol. Conserv.&lt;/abbr-1&gt;&lt;/periodical&gt;&lt;pages&gt;1-18&lt;/pages&gt;&lt;volume&gt;148&lt;/volume&gt;&lt;dates&gt;&lt;year&gt;2012&lt;/year&gt;&lt;/dates&gt;&lt;urls&gt;&lt;/urls&gt;&lt;/record&gt;&lt;/Cite&gt;&lt;/EndNote&gt;</w:instrText>
      </w:r>
      <w:r w:rsidR="00174030">
        <w:fldChar w:fldCharType="separate"/>
      </w:r>
      <w:r w:rsidR="00174030">
        <w:rPr>
          <w:noProof/>
        </w:rPr>
        <w:t>(</w:t>
      </w:r>
      <w:hyperlink w:anchor="_ENREF_55" w:tooltip="Şekercioğlu, 2012 #497" w:history="1">
        <w:r w:rsidR="00947670">
          <w:rPr>
            <w:noProof/>
          </w:rPr>
          <w:t>Şekercioğlu et al. 2012</w:t>
        </w:r>
      </w:hyperlink>
      <w:r w:rsidR="00174030">
        <w:rPr>
          <w:noProof/>
        </w:rPr>
        <w:t>)</w:t>
      </w:r>
      <w:r w:rsidR="00174030">
        <w:fldChar w:fldCharType="end"/>
      </w:r>
      <w:r w:rsidR="00174030">
        <w:t xml:space="preserve">. </w:t>
      </w:r>
      <w:r w:rsidR="008A43A7">
        <w:t xml:space="preserve">In the tropics, habitat loss is predicted by some to be more of a threat to birds than climate change </w:t>
      </w:r>
      <w:r w:rsidR="008A43A7">
        <w:fldChar w:fldCharType="begin"/>
      </w:r>
      <w:r w:rsidR="008A43A7">
        <w:instrText xml:space="preserve"> ADDIN EN.CITE &lt;EndNote&gt;&lt;Cite&gt;&lt;Author&gt;Harris&lt;/Author&gt;&lt;Year&gt;2011&lt;/Year&gt;&lt;RecNum&gt;536&lt;/RecNum&gt;&lt;Prefix&gt;see refs in &lt;/Prefix&gt;&lt;DisplayText&gt;(see refs in Harris et al. 2011)&lt;/DisplayText&gt;&lt;record&gt;&lt;rec-number&gt;536&lt;/rec-number&gt;&lt;foreign-keys&gt;&lt;key app="EN" db-id="fspvvwa2qw9sedeteflvfvfcdvwrds2psxxe"&gt;536&lt;/key&gt;&lt;/foreign-keys&gt;&lt;ref-type name="Journal Article"&gt;17&lt;/ref-type&gt;&lt;contributors&gt;&lt;authors&gt;&lt;author&gt;Harris, J. B. C.&lt;/author&gt;&lt;author&gt;Sekercioglu, C. H. &lt;/author&gt;&lt;author&gt;Sodhi, N. S. &lt;/author&gt;&lt;author&gt;Fordham, D. A.&lt;/author&gt;&lt;author&gt;Paton, D. C.&lt;/author&gt;&lt;author&gt;Brook, B. W.&lt;/author&gt;&lt;/authors&gt;&lt;/contributors&gt;&lt;titles&gt;&lt;title&gt;The tropical frontier in avian climate impact research &lt;/title&gt;&lt;secondary-title&gt;Ibis &lt;/secondary-title&gt;&lt;/titles&gt;&lt;periodical&gt;&lt;full-title&gt;Ibis&lt;/full-title&gt;&lt;abbr-1&gt;Ibis&lt;/abbr-1&gt;&lt;abbr-2&gt;Ibis&lt;/abbr-2&gt;&lt;/periodical&gt;&lt;pages&gt;877-882&lt;/pages&gt;&lt;volume&gt;153&lt;/volume&gt;&lt;dates&gt;&lt;year&gt;2011&lt;/year&gt;&lt;/dates&gt;&lt;urls&gt;&lt;/urls&gt;&lt;/record&gt;&lt;/Cite&gt;&lt;/EndNote&gt;</w:instrText>
      </w:r>
      <w:r w:rsidR="008A43A7">
        <w:fldChar w:fldCharType="separate"/>
      </w:r>
      <w:r w:rsidR="008A43A7">
        <w:rPr>
          <w:noProof/>
        </w:rPr>
        <w:t>(</w:t>
      </w:r>
      <w:hyperlink w:anchor="_ENREF_22" w:tooltip="Harris, 2011 #536" w:history="1">
        <w:r w:rsidR="00947670">
          <w:rPr>
            <w:noProof/>
          </w:rPr>
          <w:t>see refs in Harris et al. 2011</w:t>
        </w:r>
      </w:hyperlink>
      <w:r w:rsidR="008A43A7">
        <w:rPr>
          <w:noProof/>
        </w:rPr>
        <w:t>)</w:t>
      </w:r>
      <w:r w:rsidR="008A43A7">
        <w:fldChar w:fldCharType="end"/>
      </w:r>
      <w:r w:rsidR="00C342CF">
        <w:t xml:space="preserve">, although these factors are inter-related. </w:t>
      </w:r>
    </w:p>
    <w:p w:rsidR="00C36828" w:rsidRDefault="00C36828" w:rsidP="00905080"/>
    <w:p w:rsidR="0052665F" w:rsidRDefault="00FF4B99" w:rsidP="006A12E5">
      <w:pPr>
        <w:pStyle w:val="Heading2"/>
        <w:numPr>
          <w:ilvl w:val="0"/>
          <w:numId w:val="11"/>
        </w:numPr>
      </w:pPr>
      <w:r>
        <w:t>Policy, islands, TDF and climate change</w:t>
      </w:r>
    </w:p>
    <w:p w:rsidR="00C976E4" w:rsidRDefault="00C976E4" w:rsidP="00C976E4">
      <w:r>
        <w:t>[</w:t>
      </w:r>
      <w:proofErr w:type="gramStart"/>
      <w:r>
        <w:t>found</w:t>
      </w:r>
      <w:proofErr w:type="gramEnd"/>
      <w:r>
        <w:t xml:space="preserve"> a few references while looking for other things that might be useful here]</w:t>
      </w:r>
    </w:p>
    <w:p w:rsidR="00C976E4" w:rsidRPr="00C976E4" w:rsidRDefault="00C976E4" w:rsidP="00C976E4"/>
    <w:p w:rsidR="00781712" w:rsidRDefault="00781712" w:rsidP="006A12E5">
      <w:pPr>
        <w:pStyle w:val="Heading2"/>
        <w:numPr>
          <w:ilvl w:val="0"/>
          <w:numId w:val="11"/>
        </w:numPr>
      </w:pPr>
      <w:r>
        <w:t>Data sources</w:t>
      </w:r>
    </w:p>
    <w:p w:rsidR="00781712" w:rsidRDefault="00781712" w:rsidP="00781712">
      <w:r>
        <w:t>Data sources for climatic variable</w:t>
      </w:r>
      <w:r w:rsidR="005C5809">
        <w:t>s</w:t>
      </w:r>
      <w:r>
        <w:t xml:space="preserve"> used in previous studies in Grenada include: </w:t>
      </w:r>
    </w:p>
    <w:p w:rsidR="00781712" w:rsidRDefault="00781712" w:rsidP="00781712">
      <w:pPr>
        <w:pStyle w:val="ListParagraph"/>
        <w:numPr>
          <w:ilvl w:val="0"/>
          <w:numId w:val="1"/>
        </w:numPr>
      </w:pPr>
      <w:r>
        <w:t>Rainfall data collected by the Forestry Department, Gr</w:t>
      </w:r>
      <w:r w:rsidR="005C5809">
        <w:t xml:space="preserve">enada Ministry of Agriculture [no locations given] </w:t>
      </w:r>
      <w:r w:rsidR="005C5809">
        <w:fldChar w:fldCharType="begin"/>
      </w:r>
      <w:r w:rsidR="00F33CE8">
        <w:instrText xml:space="preserve"> ADDIN EN.CITE &lt;EndNote&gt;&lt;Cite&gt;&lt;Author&gt;González&lt;/Author&gt;&lt;Year&gt;2009&lt;/Year&gt;&lt;RecNum&gt;534&lt;/RecNum&gt;&lt;DisplayText&gt;(González et al. 2009)&lt;/DisplayText&gt;&lt;record&gt;&lt;rec-number&gt;534&lt;/rec-number&gt;&lt;foreign-keys&gt;&lt;key app="EN" db-id="fspvvwa2qw9sedeteflvfvfcdvwrds2psxxe"&gt;534&lt;/key&gt;&lt;/foreign-keys&gt;&lt;ref-type name="Journal Article"&gt;17&lt;/ref-type&gt;&lt;contributors&gt;&lt;authors&gt;&lt;author&gt;González, A. M. M.&lt;/author&gt;&lt;author&gt;Dalsgaard, B.&lt;/author&gt;&lt;author&gt;Ollerton, J.&lt;/author&gt;&lt;author&gt;Timmermann, A.&lt;/author&gt;&lt;author&gt;Olesen, J. M. &lt;/author&gt;&lt;author&gt;Anderson, L.&lt;/author&gt;&lt;author&gt;Tossas, A. G.&lt;/author&gt;&lt;/authors&gt;&lt;/contributors&gt;&lt;titles&gt;&lt;title&gt;Effects of climate on pollination networks in the West Indies&lt;/title&gt;&lt;secondary-title&gt;Journal of Tropical Ecology&lt;/secondary-title&gt;&lt;/titles&gt;&lt;periodical&gt;&lt;full-title&gt;Journal of Tropical Ecology&lt;/full-title&gt;&lt;abbr-1&gt;J. Trop. Ecol.&lt;/abbr-1&gt;&lt;abbr-2&gt;J Trop Ecol&lt;/abbr-2&gt;&lt;/periodical&gt;&lt;pages&gt;493-506&lt;/pages&gt;&lt;volume&gt;25&lt;/volume&gt;&lt;dates&gt;&lt;year&gt;2009&lt;/year&gt;&lt;/dates&gt;&lt;urls&gt;&lt;/urls&gt;&lt;/record&gt;&lt;/Cite&gt;&lt;/EndNote&gt;</w:instrText>
      </w:r>
      <w:r w:rsidR="005C5809">
        <w:fldChar w:fldCharType="separate"/>
      </w:r>
      <w:r w:rsidR="00F33CE8">
        <w:rPr>
          <w:noProof/>
        </w:rPr>
        <w:t>(</w:t>
      </w:r>
      <w:hyperlink w:anchor="_ENREF_20" w:tooltip="González, 2009 #534" w:history="1">
        <w:r w:rsidR="00947670">
          <w:rPr>
            <w:noProof/>
          </w:rPr>
          <w:t>González et al. 2009</w:t>
        </w:r>
      </w:hyperlink>
      <w:r w:rsidR="00F33CE8">
        <w:rPr>
          <w:noProof/>
        </w:rPr>
        <w:t>)</w:t>
      </w:r>
      <w:r w:rsidR="005C5809">
        <w:fldChar w:fldCharType="end"/>
      </w:r>
    </w:p>
    <w:p w:rsidR="00781712" w:rsidRDefault="00781712" w:rsidP="00781712">
      <w:pPr>
        <w:pStyle w:val="ListParagraph"/>
        <w:numPr>
          <w:ilvl w:val="0"/>
          <w:numId w:val="1"/>
        </w:numPr>
      </w:pPr>
      <w:r>
        <w:t>Annual long-term sea-level temperature (NOAA National Weather Service)</w:t>
      </w:r>
      <w:r w:rsidR="00F33CE8">
        <w:t xml:space="preserve"> </w:t>
      </w:r>
      <w:r w:rsidR="00F33CE8">
        <w:fldChar w:fldCharType="begin"/>
      </w:r>
      <w:r w:rsidR="00F33CE8">
        <w:instrText xml:space="preserve"> ADDIN EN.CITE &lt;EndNote&gt;&lt;Cite&gt;&lt;Author&gt;Dalsgaard&lt;/Author&gt;&lt;Year&gt;2009&lt;/Year&gt;&lt;RecNum&gt;535&lt;/RecNum&gt;&lt;DisplayText&gt;(Dalsgaard et al. 2009; González et al. 2009)&lt;/DisplayText&gt;&lt;record&gt;&lt;rec-number&gt;535&lt;/rec-number&gt;&lt;foreign-keys&gt;&lt;key app="EN" db-id="fspvvwa2qw9sedeteflvfvfcdvwrds2psxxe"&gt;535&lt;/key&gt;&lt;/foreign-keys&gt;&lt;ref-type name="Journal Article"&gt;17&lt;/ref-type&gt;&lt;contributors&gt;&lt;authors&gt;&lt;author&gt;Dalsgaard, B.&lt;/author&gt;&lt;author&gt;González, A. M. M.&lt;/author&gt;&lt;author&gt;Olesen, J. M.&lt;/author&gt;&lt;author&gt;Ollerton, J.&lt;/author&gt;&lt;author&gt;Timmermann, A.&lt;/author&gt;&lt;author&gt;Anderson, L. H.&lt;/author&gt;&lt;author&gt;Tossas, A. G.&lt;/author&gt;&lt;/authors&gt;&lt;/contributors&gt;&lt;titles&gt;&lt;title&gt;Plant–hummingbird interactions in the West Indies: floral specialisation gradients associated with environment and hummingbird size&lt;/title&gt;&lt;secondary-title&gt;Oecologia  &lt;/secondary-title&gt;&lt;/titles&gt;&lt;periodical&gt;&lt;full-title&gt;Oecologia&lt;/full-title&gt;&lt;/periodical&gt;&lt;pages&gt;757-766&lt;/pages&gt;&lt;volume&gt;159&lt;/volume&gt;&lt;number&gt;4&lt;/number&gt;&lt;dates&gt;&lt;year&gt;2009&lt;/year&gt;&lt;/dates&gt;&lt;urls&gt;&lt;/urls&gt;&lt;/record&gt;&lt;/Cite&gt;&lt;Cite&gt;&lt;Author&gt;González&lt;/Author&gt;&lt;Year&gt;2009&lt;/Year&gt;&lt;RecNum&gt;534&lt;/RecNum&gt;&lt;record&gt;&lt;rec-number&gt;534&lt;/rec-number&gt;&lt;foreign-keys&gt;&lt;key app="EN" db-id="fspvvwa2qw9sedeteflvfvfcdvwrds2psxxe"&gt;534&lt;/key&gt;&lt;/foreign-keys&gt;&lt;ref-type name="Journal Article"&gt;17&lt;/ref-type&gt;&lt;contributors&gt;&lt;authors&gt;&lt;author&gt;González, A. M. M.&lt;/author&gt;&lt;author&gt;Dalsgaard, B.&lt;/author&gt;&lt;author&gt;Ollerton, J.&lt;/author&gt;&lt;author&gt;Timmermann, A.&lt;/author&gt;&lt;author&gt;Olesen, J. M. &lt;/author&gt;&lt;author&gt;Anderson, L.&lt;/author&gt;&lt;author&gt;Tossas, A. G.&lt;/author&gt;&lt;/authors&gt;&lt;/contributors&gt;&lt;titles&gt;&lt;title&gt;Effects of climate on pollination networks in the West Indies&lt;/title&gt;&lt;secondary-title&gt;Journal of Tropical Ecology&lt;/secondary-title&gt;&lt;/titles&gt;&lt;periodical&gt;&lt;full-title&gt;Journal of Tropical Ecology&lt;/full-title&gt;&lt;abbr-1&gt;J. Trop. Ecol.&lt;/abbr-1&gt;&lt;abbr-2&gt;J Trop Ecol&lt;/abbr-2&gt;&lt;/periodical&gt;&lt;pages&gt;493-506&lt;/pages&gt;&lt;volume&gt;25&lt;/volume&gt;&lt;dates&gt;&lt;year&gt;2009&lt;/year&gt;&lt;/dates&gt;&lt;urls&gt;&lt;/urls&gt;&lt;/record&gt;&lt;/Cite&gt;&lt;/EndNote&gt;</w:instrText>
      </w:r>
      <w:r w:rsidR="00F33CE8">
        <w:fldChar w:fldCharType="separate"/>
      </w:r>
      <w:r w:rsidR="00F33CE8">
        <w:rPr>
          <w:noProof/>
        </w:rPr>
        <w:t>(</w:t>
      </w:r>
      <w:hyperlink w:anchor="_ENREF_16" w:tooltip="Dalsgaard, 2009 #535" w:history="1">
        <w:r w:rsidR="00947670">
          <w:rPr>
            <w:noProof/>
          </w:rPr>
          <w:t>Dalsgaard et al. 2009</w:t>
        </w:r>
      </w:hyperlink>
      <w:r w:rsidR="00F33CE8">
        <w:rPr>
          <w:noProof/>
        </w:rPr>
        <w:t xml:space="preserve">; </w:t>
      </w:r>
      <w:hyperlink w:anchor="_ENREF_20" w:tooltip="González, 2009 #534" w:history="1">
        <w:r w:rsidR="00947670">
          <w:rPr>
            <w:noProof/>
          </w:rPr>
          <w:t>González et al. 2009</w:t>
        </w:r>
      </w:hyperlink>
      <w:r w:rsidR="00F33CE8">
        <w:rPr>
          <w:noProof/>
        </w:rPr>
        <w:t>)</w:t>
      </w:r>
      <w:r w:rsidR="00F33CE8">
        <w:fldChar w:fldCharType="end"/>
      </w:r>
    </w:p>
    <w:p w:rsidR="00F33CE8" w:rsidRDefault="00F33CE8" w:rsidP="00F33CE8">
      <w:pPr>
        <w:pStyle w:val="ListParagraph"/>
        <w:numPr>
          <w:ilvl w:val="0"/>
          <w:numId w:val="1"/>
        </w:numPr>
      </w:pPr>
      <w:r>
        <w:t>Grenada d</w:t>
      </w:r>
      <w:r w:rsidRPr="005079D7">
        <w:t xml:space="preserve">ry scrub woodland </w:t>
      </w:r>
      <w:r>
        <w:t xml:space="preserve">elevation: </w:t>
      </w:r>
      <w:r w:rsidRPr="005079D7">
        <w:t>38</w:t>
      </w:r>
      <w:r>
        <w:t>m</w:t>
      </w:r>
      <w:r w:rsidRPr="005079D7">
        <w:t xml:space="preserve"> </w:t>
      </w:r>
      <w:r>
        <w:t xml:space="preserve">annual rainfall: </w:t>
      </w:r>
      <w:r w:rsidRPr="005079D7">
        <w:t>1,287</w:t>
      </w:r>
      <w:r>
        <w:t>mm</w:t>
      </w:r>
      <w:r w:rsidRPr="005079D7">
        <w:t xml:space="preserve"> </w:t>
      </w:r>
      <w:r>
        <w:t xml:space="preserve">annual temp: </w:t>
      </w:r>
      <w:r w:rsidRPr="005079D7">
        <w:t>27.2</w:t>
      </w:r>
    </w:p>
    <w:p w:rsidR="00C36828" w:rsidRDefault="00F33CE8" w:rsidP="00AC42FC">
      <w:pPr>
        <w:pStyle w:val="ListParagraph"/>
      </w:pPr>
      <w:r>
        <w:t>Grenada r</w:t>
      </w:r>
      <w:r w:rsidRPr="005079D7">
        <w:t xml:space="preserve">ainforest, hurricane disturbed </w:t>
      </w:r>
      <w:r>
        <w:t xml:space="preserve">elevation: </w:t>
      </w:r>
      <w:r w:rsidRPr="005079D7">
        <w:t>500</w:t>
      </w:r>
      <w:r>
        <w:t>m</w:t>
      </w:r>
      <w:r w:rsidRPr="005079D7">
        <w:t xml:space="preserve"> </w:t>
      </w:r>
      <w:r>
        <w:t xml:space="preserve">annual rainfall: </w:t>
      </w:r>
      <w:r w:rsidRPr="005079D7">
        <w:t>3,868</w:t>
      </w:r>
      <w:r>
        <w:t xml:space="preserve"> mm</w:t>
      </w:r>
      <w:r w:rsidRPr="005079D7">
        <w:t xml:space="preserve"> </w:t>
      </w:r>
      <w:r>
        <w:t xml:space="preserve">annual temp: </w:t>
      </w:r>
      <w:r w:rsidRPr="005079D7">
        <w:t>24.2</w:t>
      </w:r>
      <w:r>
        <w:t xml:space="preserve"> </w:t>
      </w:r>
      <w:r>
        <w:fldChar w:fldCharType="begin"/>
      </w:r>
      <w:r>
        <w:instrText xml:space="preserve"> ADDIN EN.CITE &lt;EndNote&gt;&lt;Cite&gt;&lt;Author&gt;Dalsgaard&lt;/Author&gt;&lt;Year&gt;2009&lt;/Year&gt;&lt;RecNum&gt;535&lt;/RecNum&gt;&lt;DisplayText&gt;(Dalsgaard et al. 2009)&lt;/DisplayText&gt;&lt;record&gt;&lt;rec-number&gt;535&lt;/rec-number&gt;&lt;foreign-keys&gt;&lt;key app="EN" db-id="fspvvwa2qw9sedeteflvfvfcdvwrds2psxxe"&gt;535&lt;/key&gt;&lt;/foreign-keys&gt;&lt;ref-type name="Journal Article"&gt;17&lt;/ref-type&gt;&lt;contributors&gt;&lt;authors&gt;&lt;author&gt;Dalsgaard, B.&lt;/author&gt;&lt;author&gt;González, A. M. M.&lt;/author&gt;&lt;author&gt;Olesen, J. M.&lt;/author&gt;&lt;author&gt;Ollerton, J.&lt;/author&gt;&lt;author&gt;Timmermann, A.&lt;/author&gt;&lt;author&gt;Anderson, L. H.&lt;/author&gt;&lt;author&gt;Tossas, A. G.&lt;/author&gt;&lt;/authors&gt;&lt;/contributors&gt;&lt;titles&gt;&lt;title&gt;Plant–hummingbird interactions in the West Indies: floral specialisation gradients associated with environment and hummingbird size&lt;/title&gt;&lt;secondary-title&gt;Oecologia  &lt;/secondary-title&gt;&lt;/titles&gt;&lt;periodical&gt;&lt;full-title&gt;Oecologia&lt;/full-title&gt;&lt;/periodical&gt;&lt;pages&gt;757-766&lt;/pages&gt;&lt;volume&gt;159&lt;/volume&gt;&lt;number&gt;4&lt;/number&gt;&lt;dates&gt;&lt;year&gt;2009&lt;/year&gt;&lt;/dates&gt;&lt;urls&gt;&lt;/urls&gt;&lt;/record&gt;&lt;/Cite&gt;&lt;/EndNote&gt;</w:instrText>
      </w:r>
      <w:r>
        <w:fldChar w:fldCharType="separate"/>
      </w:r>
      <w:r>
        <w:rPr>
          <w:noProof/>
        </w:rPr>
        <w:t>(</w:t>
      </w:r>
      <w:hyperlink w:anchor="_ENREF_16" w:tooltip="Dalsgaard, 2009 #535" w:history="1">
        <w:r w:rsidR="00947670">
          <w:rPr>
            <w:noProof/>
          </w:rPr>
          <w:t>Dalsgaard et al. 2009</w:t>
        </w:r>
      </w:hyperlink>
      <w:r>
        <w:rPr>
          <w:noProof/>
        </w:rPr>
        <w:t>)</w:t>
      </w:r>
      <w:r>
        <w:fldChar w:fldCharType="end"/>
      </w:r>
    </w:p>
    <w:p w:rsidR="00F33CE8" w:rsidRDefault="00F33CE8" w:rsidP="00F33CE8">
      <w:pPr>
        <w:pStyle w:val="ListParagraph"/>
      </w:pPr>
    </w:p>
    <w:p w:rsidR="003C4C6A" w:rsidRDefault="00EF2F89" w:rsidP="00330D6D">
      <w:r>
        <w:t xml:space="preserve">For Climate change in Caribbean more generally: </w:t>
      </w:r>
    </w:p>
    <w:p w:rsidR="005C5809" w:rsidRDefault="005C5809" w:rsidP="005C5809">
      <w:pPr>
        <w:pStyle w:val="ListParagraph"/>
        <w:numPr>
          <w:ilvl w:val="0"/>
          <w:numId w:val="1"/>
        </w:numPr>
      </w:pPr>
      <w:r>
        <w:t>Temperature and precipitation data the Climatic Research Unit Datasets, University of East Anglia (</w:t>
      </w:r>
      <w:hyperlink r:id="rId7" w:history="1">
        <w:r w:rsidRPr="00E53024">
          <w:rPr>
            <w:rStyle w:val="Hyperlink"/>
          </w:rPr>
          <w:t>http://www.cru.uea.ac.uk/cru/data/hrg–</w:t>
        </w:r>
      </w:hyperlink>
      <w:r>
        <w:t xml:space="preserve"> interim/) </w:t>
      </w:r>
      <w:r>
        <w:fldChar w:fldCharType="begin"/>
      </w:r>
      <w:r>
        <w:instrText xml:space="preserve"> ADDIN EN.CITE &lt;EndNote&gt;&lt;Cite&gt;&lt;Author&gt;Aide&lt;/Author&gt;&lt;Year&gt;2012&lt;/Year&gt;&lt;RecNum&gt;494&lt;/RecNum&gt;&lt;DisplayText&gt;(Aide et al. 2012)&lt;/DisplayText&gt;&lt;record&gt;&lt;rec-number&gt;494&lt;/rec-number&gt;&lt;foreign-keys&gt;&lt;key app="EN" db-id="fspvvwa2qw9sedeteflvfvfcdvwrds2psxxe"&gt;494&lt;/key&gt;&lt;/foreign-keys&gt;&lt;ref-type name="Journal Article"&gt;17&lt;/ref-type&gt;&lt;contributors&gt;&lt;authors&gt;&lt;author&gt;Aide, T. M. &lt;/author&gt;&lt;author&gt;Clark, M. L.&lt;/author&gt;&lt;author&gt;Grau, H. R.&lt;/author&gt;&lt;author&gt;López-Carr, D. &lt;/author&gt;&lt;author&gt;Levy, M. A.&lt;/author&gt;&lt;author&gt;Redo, D. &lt;/author&gt;&lt;author&gt;Bonilla-Moheno, M.&lt;/author&gt;&lt;author&gt;Riner, G.&lt;/author&gt;&lt;author&gt;&lt;style face="normal" font="default" charset="162" size="100%"&gt;Andrade-Núñ&lt;/style&gt;&lt;style face="normal" font="default" size="100%"&gt;ez, M. J.&lt;/style&gt;&lt;/author&gt;&lt;author&gt;&lt;style face="normal" font="default" charset="162" size="100%"&gt;Muñ&lt;/style&gt;&lt;style face="normal" font="default" size="100%"&gt;iz, M. &lt;/style&gt;&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dates&gt;&lt;year&gt;2012&lt;/year&gt;&lt;/dates&gt;&lt;urls&gt;&lt;/urls&gt;&lt;/record&gt;&lt;/Cite&gt;&lt;/EndNote&gt;</w:instrText>
      </w:r>
      <w:r>
        <w:fldChar w:fldCharType="separate"/>
      </w:r>
      <w:r>
        <w:rPr>
          <w:noProof/>
        </w:rPr>
        <w:t>(</w:t>
      </w:r>
      <w:hyperlink w:anchor="_ENREF_1" w:tooltip="Aide, 2012 #494" w:history="1">
        <w:r w:rsidR="00947670">
          <w:rPr>
            <w:noProof/>
          </w:rPr>
          <w:t>Aide et al. 2012</w:t>
        </w:r>
      </w:hyperlink>
      <w:r>
        <w:rPr>
          <w:noProof/>
        </w:rPr>
        <w:t>)</w:t>
      </w:r>
      <w:r>
        <w:fldChar w:fldCharType="end"/>
      </w:r>
    </w:p>
    <w:p w:rsidR="005C5809" w:rsidRDefault="005C5809" w:rsidP="005C5809">
      <w:pPr>
        <w:pStyle w:val="ListParagraph"/>
        <w:numPr>
          <w:ilvl w:val="0"/>
          <w:numId w:val="1"/>
        </w:numPr>
      </w:pPr>
      <w:r>
        <w:t xml:space="preserve">Digital elevation model (DEM) from NASA’s Shuttle Radar Topography Mission (SRTM) </w:t>
      </w:r>
      <w:r>
        <w:fldChar w:fldCharType="begin"/>
      </w:r>
      <w:r>
        <w:instrText xml:space="preserve"> ADDIN EN.CITE &lt;EndNote&gt;&lt;Cite&gt;&lt;Author&gt;Bellard&lt;/Author&gt;&lt;Year&gt;2014&lt;/Year&gt;&lt;RecNum&gt;491&lt;/RecNum&gt;&lt;DisplayText&gt;(Bellard et al. 2014)&lt;/DisplayText&gt;&lt;record&gt;&lt;rec-number&gt;491&lt;/rec-number&gt;&lt;foreign-keys&gt;&lt;key app="EN" db-id="fspvvwa2qw9sedeteflvfvfcdvwrds2psxxe"&gt;491&lt;/key&gt;&lt;/foreign-keys&gt;&lt;ref-type name="Journal Article"&gt;17&lt;/ref-type&gt;&lt;contributors&gt;&lt;authors&gt;&lt;author&gt;Bellard, C.&lt;/author&gt;&lt;author&gt;Leclerc, C. &lt;/author&gt;&lt;author&gt;Courchamp, F.&lt;/author&gt;&lt;/authors&gt;&lt;/contributors&gt;&lt;titles&gt;&lt;title&gt;Impact of sea level rise on the 10 insular biodiversity hotspots&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203-212&lt;/pages&gt;&lt;volume&gt;23&lt;/volume&gt;&lt;number&gt;2&lt;/number&gt;&lt;dates&gt;&lt;year&gt;2014&lt;/year&gt;&lt;/dates&gt;&lt;urls&gt;&lt;/urls&gt;&lt;/record&gt;&lt;/Cite&gt;&lt;/EndNote&gt;</w:instrText>
      </w:r>
      <w:r>
        <w:fldChar w:fldCharType="separate"/>
      </w:r>
      <w:r>
        <w:rPr>
          <w:noProof/>
        </w:rPr>
        <w:t>(</w:t>
      </w:r>
      <w:hyperlink w:anchor="_ENREF_6" w:tooltip="Bellard, 2014 #491" w:history="1">
        <w:r w:rsidR="00947670">
          <w:rPr>
            <w:noProof/>
          </w:rPr>
          <w:t>Bellard et al. 2014</w:t>
        </w:r>
      </w:hyperlink>
      <w:r>
        <w:rPr>
          <w:noProof/>
        </w:rPr>
        <w:t>)</w:t>
      </w:r>
      <w:r>
        <w:fldChar w:fldCharType="end"/>
      </w:r>
      <w:r w:rsidRPr="005C5809">
        <w:t xml:space="preserve"> </w:t>
      </w:r>
    </w:p>
    <w:p w:rsidR="005C5809" w:rsidRDefault="005C5809" w:rsidP="005C5809">
      <w:pPr>
        <w:pStyle w:val="ListParagraph"/>
        <w:numPr>
          <w:ilvl w:val="0"/>
          <w:numId w:val="1"/>
        </w:numPr>
      </w:pPr>
      <w:r>
        <w:t>Elevation data were acquired from the CGIAR–CSI (Consultative Group on International Agriculture Research– Consortium for Spatial Research) SRTM (Shuttle Radar Topography Mission) 90 m Database (</w:t>
      </w:r>
      <w:hyperlink r:id="rId8" w:history="1">
        <w:r w:rsidRPr="00E53024">
          <w:rPr>
            <w:rStyle w:val="Hyperlink"/>
          </w:rPr>
          <w:t>http://srtm.csi.cgiar.org</w:t>
        </w:r>
      </w:hyperlink>
      <w:r>
        <w:t xml:space="preserve">) </w:t>
      </w:r>
      <w:r>
        <w:fldChar w:fldCharType="begin"/>
      </w:r>
      <w:r>
        <w:instrText xml:space="preserve"> ADDIN EN.CITE &lt;EndNote&gt;&lt;Cite&gt;&lt;Author&gt;Aide&lt;/Author&gt;&lt;Year&gt;2012&lt;/Year&gt;&lt;RecNum&gt;494&lt;/RecNum&gt;&lt;DisplayText&gt;(Aide et al. 2012)&lt;/DisplayText&gt;&lt;record&gt;&lt;rec-number&gt;494&lt;/rec-number&gt;&lt;foreign-keys&gt;&lt;key app="EN" db-id="fspvvwa2qw9sedeteflvfvfcdvwrds2psxxe"&gt;494&lt;/key&gt;&lt;/foreign-keys&gt;&lt;ref-type name="Journal Article"&gt;17&lt;/ref-type&gt;&lt;contributors&gt;&lt;authors&gt;&lt;author&gt;Aide, T. M. &lt;/author&gt;&lt;author&gt;Clark, M. L.&lt;/author&gt;&lt;author&gt;Grau, H. R.&lt;/author&gt;&lt;author&gt;López-Carr, D. &lt;/author&gt;&lt;author&gt;Levy, M. A.&lt;/author&gt;&lt;author&gt;Redo, D. &lt;/author&gt;&lt;author&gt;Bonilla-Moheno, M.&lt;/author&gt;&lt;author&gt;Riner, G.&lt;/author&gt;&lt;author&gt;&lt;style face="normal" font="default" charset="162" size="100%"&gt;Andrade-Núñ&lt;/style&gt;&lt;style face="normal" font="default" size="100%"&gt;ez, M. J.&lt;/style&gt;&lt;/author&gt;&lt;author&gt;&lt;style face="normal" font="default" charset="162" size="100%"&gt;Muñ&lt;/style&gt;&lt;style face="normal" font="default" size="100%"&gt;iz, M. &lt;/style&gt;&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dates&gt;&lt;year&gt;2012&lt;/year&gt;&lt;/dates&gt;&lt;urls&gt;&lt;/urls&gt;&lt;/record&gt;&lt;/Cite&gt;&lt;/EndNote&gt;</w:instrText>
      </w:r>
      <w:r>
        <w:fldChar w:fldCharType="separate"/>
      </w:r>
      <w:r>
        <w:rPr>
          <w:noProof/>
        </w:rPr>
        <w:t>(</w:t>
      </w:r>
      <w:hyperlink w:anchor="_ENREF_1" w:tooltip="Aide, 2012 #494" w:history="1">
        <w:r w:rsidR="00947670">
          <w:rPr>
            <w:noProof/>
          </w:rPr>
          <w:t>Aide et al. 2012</w:t>
        </w:r>
      </w:hyperlink>
      <w:r>
        <w:rPr>
          <w:noProof/>
        </w:rPr>
        <w:t>)</w:t>
      </w:r>
      <w:r>
        <w:fldChar w:fldCharType="end"/>
      </w:r>
    </w:p>
    <w:p w:rsidR="00A170B2" w:rsidRDefault="00A170B2" w:rsidP="00A170B2">
      <w:pPr>
        <w:pStyle w:val="ListParagraph"/>
        <w:numPr>
          <w:ilvl w:val="0"/>
          <w:numId w:val="1"/>
        </w:numPr>
      </w:pPr>
      <w:r>
        <w:t xml:space="preserve">Dry forest biome data layer and climatic data from Global Historical Climatology Network (GHCR) </w:t>
      </w:r>
      <w:r>
        <w:fldChar w:fldCharType="begin"/>
      </w:r>
      <w:r>
        <w:instrText xml:space="preserve"> ADDIN EN.CITE &lt;EndNote&gt;&lt;Cite&gt;&lt;Author&gt;Portillo-Quintero&lt;/Author&gt;&lt;Year&gt;2010&lt;/Year&gt;&lt;RecNum&gt;489&lt;/RecNum&gt;&lt;DisplayText&gt;(Portillo-Quintero and Sánchez-Azofeifa 2010)&lt;/DisplayText&gt;&lt;record&gt;&lt;rec-number&gt;489&lt;/rec-number&gt;&lt;foreign-keys&gt;&lt;key app="EN" db-id="fspvvwa2qw9sedeteflvfvfcdvwrds2psxxe"&gt;489&lt;/key&gt;&lt;/foreign-keys&gt;&lt;ref-type name="Journal Article"&gt;17&lt;/ref-type&gt;&lt;contributors&gt;&lt;authors&gt;&lt;author&gt;Portillo-Quintero, C.A.&lt;/author&gt;&lt;author&gt;Sánchez-Azofeifa, G.A.&lt;/author&gt;&lt;/authors&gt;&lt;/contributors&gt;&lt;titles&gt;&lt;title&gt;Extent and conservation of tropical dry forests in the Americas&lt;/title&gt;&lt;secondary-title&gt;Biological Conservation   &lt;/secondary-title&gt;&lt;/titles&gt;&lt;periodical&gt;&lt;full-title&gt;Biological Conservation&lt;/full-title&gt;&lt;abbr-1&gt;Biol. Conserv.&lt;/abbr-1&gt;&lt;/periodical&gt;&lt;pages&gt;144-155&lt;/pages&gt;&lt;volume&gt;143&lt;/volume&gt;&lt;dates&gt;&lt;year&gt;2010&lt;/year&gt;&lt;/dates&gt;&lt;urls&gt;&lt;/urls&gt;&lt;/record&gt;&lt;/Cite&gt;&lt;/EndNote&gt;</w:instrText>
      </w:r>
      <w:r>
        <w:fldChar w:fldCharType="separate"/>
      </w:r>
      <w:r>
        <w:rPr>
          <w:noProof/>
        </w:rPr>
        <w:t>(</w:t>
      </w:r>
      <w:hyperlink w:anchor="_ENREF_48" w:tooltip="Portillo-Quintero, 2010 #489" w:history="1">
        <w:r w:rsidR="00947670">
          <w:rPr>
            <w:noProof/>
          </w:rPr>
          <w:t>Portillo-Quintero and Sánchez-Azofeifa 2010</w:t>
        </w:r>
      </w:hyperlink>
      <w:r>
        <w:rPr>
          <w:noProof/>
        </w:rPr>
        <w:t>)</w:t>
      </w:r>
      <w:r>
        <w:fldChar w:fldCharType="end"/>
      </w:r>
    </w:p>
    <w:p w:rsidR="0073478F" w:rsidRDefault="0073478F" w:rsidP="0073478F">
      <w:pPr>
        <w:pStyle w:val="ListParagraph"/>
        <w:numPr>
          <w:ilvl w:val="0"/>
          <w:numId w:val="1"/>
        </w:numPr>
      </w:pPr>
      <w:r>
        <w:lastRenderedPageBreak/>
        <w:t xml:space="preserve">Average monthly precipitation and temperature layers for the present climate (1 km2 resolution) from </w:t>
      </w:r>
      <w:proofErr w:type="spellStart"/>
      <w:r>
        <w:t>WorldClim</w:t>
      </w:r>
      <w:proofErr w:type="spellEnd"/>
      <w:r>
        <w:t xml:space="preserve"> </w:t>
      </w:r>
      <w:r>
        <w:fldChar w:fldCharType="begin"/>
      </w:r>
      <w:r>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fldChar w:fldCharType="separate"/>
      </w:r>
      <w:r>
        <w:rPr>
          <w:noProof/>
        </w:rPr>
        <w:t>(</w:t>
      </w:r>
      <w:hyperlink w:anchor="_ENREF_37" w:tooltip="Maharaj, 2013 #539" w:history="1">
        <w:r w:rsidR="00947670">
          <w:rPr>
            <w:noProof/>
          </w:rPr>
          <w:t>Maharaj and New 2013</w:t>
        </w:r>
      </w:hyperlink>
      <w:r>
        <w:rPr>
          <w:noProof/>
        </w:rPr>
        <w:t>)</w:t>
      </w:r>
      <w:r>
        <w:fldChar w:fldCharType="end"/>
      </w:r>
    </w:p>
    <w:p w:rsidR="0073478F" w:rsidRDefault="0073478F" w:rsidP="0073478F">
      <w:pPr>
        <w:pStyle w:val="ListParagraph"/>
        <w:numPr>
          <w:ilvl w:val="0"/>
          <w:numId w:val="1"/>
        </w:numPr>
      </w:pPr>
      <w:r>
        <w:t xml:space="preserve">Future climate projections, used higher resolution projections under an SRES A2 emissions scenario from PRECIS RCM simulation at the finest available resolution (25 km  25 km = 625 km2) for the western Caribbean </w:t>
      </w:r>
      <w:r>
        <w:fldChar w:fldCharType="begin"/>
      </w:r>
      <w:r w:rsidR="006A12E5">
        <w:instrText xml:space="preserve"> ADDIN EN.CITE &lt;EndNote&gt;&lt;Cite&gt;&lt;Author&gt;Maharaj&lt;/Author&gt;&lt;Year&gt;2013&lt;/Year&gt;&lt;RecNum&gt;539&lt;/RecNum&gt;&lt;DisplayText&gt;(Maharaj and New 2013)&lt;/DisplayText&gt;&lt;record&gt;&lt;rec-number&gt;539&lt;/rec-number&gt;&lt;foreign-keys&gt;&lt;key app="EN" db-id="fspvvwa2qw9sedeteflvfvfcdvwrds2psxxe"&gt;539&lt;/key&gt;&lt;/foreign-keys&gt;&lt;ref-type name="Journal Article"&gt;17&lt;/ref-type&gt;&lt;contributors&gt;&lt;authors&gt;&lt;author&gt;Maharaj, S. S. &lt;/author&gt;&lt;author&gt;New, M.&lt;/author&gt;&lt;/authors&gt;&lt;/contributors&gt;&lt;titles&gt;&lt;title&gt;Modelling individual and collective species responses to climate change within Small Island States&lt;/title&gt;&lt;secondary-title&gt;Biological Conservation  &lt;/secondary-title&gt;&lt;/titles&gt;&lt;periodical&gt;&lt;full-title&gt;Biological Conservation&lt;/full-title&gt;&lt;abbr-1&gt;Biol. Conserv.&lt;/abbr-1&gt;&lt;/periodical&gt;&lt;pages&gt;283-291&lt;/pages&gt;&lt;volume&gt;167&lt;/volume&gt;&lt;dates&gt;&lt;year&gt;2013&lt;/year&gt;&lt;/dates&gt;&lt;urls&gt;&lt;/urls&gt;&lt;/record&gt;&lt;/Cite&gt;&lt;/EndNote&gt;</w:instrText>
      </w:r>
      <w:r>
        <w:fldChar w:fldCharType="separate"/>
      </w:r>
      <w:r w:rsidR="006A12E5">
        <w:rPr>
          <w:noProof/>
        </w:rPr>
        <w:t>(</w:t>
      </w:r>
      <w:hyperlink w:anchor="_ENREF_37" w:tooltip="Maharaj, 2013 #539" w:history="1">
        <w:r w:rsidR="00947670">
          <w:rPr>
            <w:noProof/>
          </w:rPr>
          <w:t>Maharaj and New 2013</w:t>
        </w:r>
      </w:hyperlink>
      <w:r w:rsidR="006A12E5">
        <w:rPr>
          <w:noProof/>
        </w:rPr>
        <w:t>)</w:t>
      </w:r>
      <w:r>
        <w:fldChar w:fldCharType="end"/>
      </w:r>
    </w:p>
    <w:p w:rsidR="00EF2F89" w:rsidRDefault="00AC42FC" w:rsidP="002C1AC3">
      <w:pPr>
        <w:ind w:firstLine="720"/>
      </w:pPr>
      <w:r>
        <w:t>[</w:t>
      </w:r>
      <w:proofErr w:type="gramStart"/>
      <w:r>
        <w:t>others</w:t>
      </w:r>
      <w:proofErr w:type="gramEnd"/>
      <w:r w:rsidR="00660425">
        <w:t xml:space="preserve">] </w:t>
      </w:r>
    </w:p>
    <w:p w:rsidR="00647F5A" w:rsidRDefault="00647F5A" w:rsidP="002C1AC3">
      <w:pPr>
        <w:ind w:firstLine="720"/>
      </w:pPr>
    </w:p>
    <w:p w:rsidR="00781712" w:rsidRDefault="00781712" w:rsidP="00CF5F8B">
      <w:pPr>
        <w:pStyle w:val="Heading2"/>
      </w:pPr>
      <w:r>
        <w:t xml:space="preserve">References </w:t>
      </w:r>
    </w:p>
    <w:p w:rsidR="00947670" w:rsidRPr="00947670" w:rsidRDefault="003C4C6A" w:rsidP="00947670">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947670" w:rsidRPr="00947670">
        <w:rPr>
          <w:rFonts w:ascii="Calibri" w:hAnsi="Calibri"/>
          <w:noProof/>
        </w:rPr>
        <w:t xml:space="preserve">Aide, T. M., M. L. Clark, H. R. Grau, D. López-Carr, M. A. Levy, D. Redo, M. Bonilla-Moheno, G. Riner, M. J. Andrade-Núñez and M. Muñiz (2012). Deforestation and reforestation of Latin America and the Caribbean (2001–2010). </w:t>
      </w:r>
      <w:r w:rsidR="00947670" w:rsidRPr="00947670">
        <w:rPr>
          <w:rFonts w:ascii="Calibri" w:hAnsi="Calibri"/>
          <w:i/>
          <w:noProof/>
        </w:rPr>
        <w:t>Biotropica</w:t>
      </w:r>
      <w:r w:rsidR="00947670" w:rsidRPr="00947670">
        <w:rPr>
          <w:rFonts w:ascii="Calibri" w:hAnsi="Calibri"/>
          <w:noProof/>
        </w:rPr>
        <w:t xml:space="preserve"> </w:t>
      </w:r>
      <w:r w:rsidR="00947670" w:rsidRPr="00947670">
        <w:rPr>
          <w:rFonts w:ascii="Calibri" w:hAnsi="Calibri"/>
          <w:b/>
          <w:noProof/>
        </w:rPr>
        <w:t>45</w:t>
      </w:r>
      <w:r w:rsidR="00947670" w:rsidRPr="00947670">
        <w:rPr>
          <w:rFonts w:ascii="Calibri" w:hAnsi="Calibri"/>
          <w:noProof/>
        </w:rPr>
        <w:t>(2): 262-271.</w:t>
      </w:r>
      <w:bookmarkEnd w:id="1"/>
    </w:p>
    <w:p w:rsidR="00947670" w:rsidRPr="00947670" w:rsidRDefault="00947670" w:rsidP="00947670">
      <w:pPr>
        <w:spacing w:after="0" w:line="240" w:lineRule="auto"/>
        <w:ind w:left="720" w:hanging="720"/>
        <w:rPr>
          <w:rFonts w:ascii="Calibri" w:hAnsi="Calibri"/>
          <w:noProof/>
        </w:rPr>
      </w:pPr>
      <w:bookmarkStart w:id="2" w:name="_ENREF_2"/>
      <w:r w:rsidRPr="00947670">
        <w:rPr>
          <w:rFonts w:ascii="Calibri" w:hAnsi="Calibri"/>
          <w:noProof/>
        </w:rPr>
        <w:t xml:space="preserve">Angeles, M. E., J. E. Gonzalez, D. J. Erickson and J. L. Hernandez (2006). </w:t>
      </w:r>
      <w:r w:rsidRPr="00947670">
        <w:rPr>
          <w:rFonts w:ascii="Calibri" w:hAnsi="Calibri"/>
          <w:i/>
          <w:noProof/>
        </w:rPr>
        <w:t xml:space="preserve">An assessment of future Caribbean climate changes using the BAU scenario by coupling a global circulation model with a regional model. </w:t>
      </w:r>
      <w:r w:rsidRPr="00947670">
        <w:rPr>
          <w:rFonts w:ascii="Calibri" w:hAnsi="Calibri"/>
          <w:noProof/>
        </w:rPr>
        <w:t>. Proceedings of the 18th Conference on Climate Variability and Change, Atlanta, Georgia, USA.</w:t>
      </w:r>
      <w:bookmarkEnd w:id="2"/>
    </w:p>
    <w:p w:rsidR="00947670" w:rsidRPr="00947670" w:rsidRDefault="00947670" w:rsidP="00947670">
      <w:pPr>
        <w:spacing w:after="0" w:line="240" w:lineRule="auto"/>
        <w:ind w:left="720" w:hanging="720"/>
        <w:rPr>
          <w:rFonts w:ascii="Calibri" w:hAnsi="Calibri"/>
          <w:noProof/>
        </w:rPr>
      </w:pPr>
      <w:bookmarkStart w:id="3" w:name="_ENREF_3"/>
      <w:r w:rsidRPr="00947670">
        <w:rPr>
          <w:rFonts w:ascii="Calibri" w:hAnsi="Calibri"/>
          <w:noProof/>
        </w:rPr>
        <w:t xml:space="preserve">Areces-Mallea, A., A. S. Weakley, X. Li, R. G. Sayre, J. D. Parrish, C. V. Tipton and T. Boucher (1999). </w:t>
      </w:r>
      <w:r w:rsidRPr="00947670">
        <w:rPr>
          <w:rFonts w:ascii="Calibri" w:hAnsi="Calibri"/>
          <w:i/>
          <w:noProof/>
        </w:rPr>
        <w:t>A guide to Caribbean vegetation types: preliminary classification system and descriptions</w:t>
      </w:r>
      <w:r w:rsidRPr="00947670">
        <w:rPr>
          <w:rFonts w:ascii="Calibri" w:hAnsi="Calibri"/>
          <w:noProof/>
        </w:rPr>
        <w:t>. Washington, D.C, The Nature Conservancy.</w:t>
      </w:r>
      <w:bookmarkEnd w:id="3"/>
    </w:p>
    <w:p w:rsidR="00947670" w:rsidRPr="00947670" w:rsidRDefault="00947670" w:rsidP="00947670">
      <w:pPr>
        <w:spacing w:after="0" w:line="240" w:lineRule="auto"/>
        <w:ind w:left="720" w:hanging="720"/>
        <w:rPr>
          <w:rFonts w:ascii="Calibri" w:hAnsi="Calibri"/>
          <w:noProof/>
        </w:rPr>
      </w:pPr>
      <w:bookmarkStart w:id="4" w:name="_ENREF_4"/>
      <w:r w:rsidRPr="00947670">
        <w:rPr>
          <w:rFonts w:ascii="Calibri" w:hAnsi="Calibri"/>
          <w:noProof/>
        </w:rPr>
        <w:t xml:space="preserve">Beard, J. S. (1946). </w:t>
      </w:r>
      <w:r w:rsidRPr="00947670">
        <w:rPr>
          <w:rFonts w:ascii="Calibri" w:hAnsi="Calibri"/>
          <w:i/>
          <w:noProof/>
        </w:rPr>
        <w:t>The natural vegetation of Trinidad</w:t>
      </w:r>
      <w:r w:rsidRPr="00947670">
        <w:rPr>
          <w:rFonts w:ascii="Calibri" w:hAnsi="Calibri"/>
          <w:noProof/>
        </w:rPr>
        <w:t>. Oxford, Oxford University Press.</w:t>
      </w:r>
      <w:bookmarkEnd w:id="4"/>
    </w:p>
    <w:p w:rsidR="00947670" w:rsidRPr="00947670" w:rsidRDefault="00947670" w:rsidP="00947670">
      <w:pPr>
        <w:spacing w:after="0" w:line="240" w:lineRule="auto"/>
        <w:ind w:left="720" w:hanging="720"/>
        <w:rPr>
          <w:rFonts w:ascii="Calibri" w:hAnsi="Calibri"/>
          <w:noProof/>
        </w:rPr>
      </w:pPr>
      <w:bookmarkStart w:id="5" w:name="_ENREF_5"/>
      <w:r w:rsidRPr="00947670">
        <w:rPr>
          <w:rFonts w:ascii="Calibri" w:hAnsi="Calibri"/>
          <w:noProof/>
        </w:rPr>
        <w:t xml:space="preserve">Beard, J. S. (1949). </w:t>
      </w:r>
      <w:r w:rsidRPr="00947670">
        <w:rPr>
          <w:rFonts w:ascii="Calibri" w:hAnsi="Calibri"/>
          <w:i/>
          <w:noProof/>
        </w:rPr>
        <w:t>The natural vegetaton of the Windward and Leeward Islands</w:t>
      </w:r>
      <w:r w:rsidRPr="00947670">
        <w:rPr>
          <w:rFonts w:ascii="Calibri" w:hAnsi="Calibri"/>
          <w:noProof/>
        </w:rPr>
        <w:t>. Oxford, Clarendon Press.</w:t>
      </w:r>
      <w:bookmarkEnd w:id="5"/>
    </w:p>
    <w:p w:rsidR="00947670" w:rsidRPr="00947670" w:rsidRDefault="00947670" w:rsidP="00947670">
      <w:pPr>
        <w:spacing w:after="0" w:line="240" w:lineRule="auto"/>
        <w:ind w:left="720" w:hanging="720"/>
        <w:rPr>
          <w:rFonts w:ascii="Calibri" w:hAnsi="Calibri"/>
          <w:noProof/>
        </w:rPr>
      </w:pPr>
      <w:bookmarkStart w:id="6" w:name="_ENREF_6"/>
      <w:r w:rsidRPr="00947670">
        <w:rPr>
          <w:rFonts w:ascii="Calibri" w:hAnsi="Calibri"/>
          <w:noProof/>
        </w:rPr>
        <w:t xml:space="preserve">Bellard, C., C. Leclerc and F. Courchamp (2014). Impact of sea level rise on the 10 insular biodiversity hotspots. </w:t>
      </w:r>
      <w:r w:rsidRPr="00947670">
        <w:rPr>
          <w:rFonts w:ascii="Calibri" w:hAnsi="Calibri"/>
          <w:i/>
          <w:noProof/>
        </w:rPr>
        <w:t>Global Ecology and Biogeography</w:t>
      </w:r>
      <w:r w:rsidRPr="00947670">
        <w:rPr>
          <w:rFonts w:ascii="Calibri" w:hAnsi="Calibri"/>
          <w:noProof/>
        </w:rPr>
        <w:t xml:space="preserve"> </w:t>
      </w:r>
      <w:r w:rsidRPr="00947670">
        <w:rPr>
          <w:rFonts w:ascii="Calibri" w:hAnsi="Calibri"/>
          <w:b/>
          <w:noProof/>
        </w:rPr>
        <w:t>23</w:t>
      </w:r>
      <w:r w:rsidRPr="00947670">
        <w:rPr>
          <w:rFonts w:ascii="Calibri" w:hAnsi="Calibri"/>
          <w:noProof/>
        </w:rPr>
        <w:t>(2): 203-212.</w:t>
      </w:r>
      <w:bookmarkEnd w:id="6"/>
    </w:p>
    <w:p w:rsidR="00947670" w:rsidRPr="00947670" w:rsidRDefault="00947670" w:rsidP="00947670">
      <w:pPr>
        <w:spacing w:after="0" w:line="240" w:lineRule="auto"/>
        <w:ind w:left="720" w:hanging="720"/>
        <w:rPr>
          <w:rFonts w:ascii="Calibri" w:hAnsi="Calibri"/>
          <w:noProof/>
        </w:rPr>
      </w:pPr>
      <w:bookmarkStart w:id="7" w:name="_ENREF_7"/>
      <w:r w:rsidRPr="00947670">
        <w:rPr>
          <w:rFonts w:ascii="Calibri" w:hAnsi="Calibri"/>
          <w:noProof/>
        </w:rPr>
        <w:t xml:space="preserve">BirdLife International. (2012). Government protects critical habitat for the Grenada Dove.   Retrieved 6th June 2014, from </w:t>
      </w:r>
      <w:hyperlink r:id="rId9" w:history="1">
        <w:r w:rsidRPr="00947670">
          <w:rPr>
            <w:rStyle w:val="Hyperlink"/>
            <w:rFonts w:ascii="Calibri" w:hAnsi="Calibri"/>
            <w:noProof/>
          </w:rPr>
          <w:t>www.birdlife.org/americas/news/government-protects-critical-habitat-grenada-dove</w:t>
        </w:r>
      </w:hyperlink>
      <w:r w:rsidRPr="00947670">
        <w:rPr>
          <w:rFonts w:ascii="Calibri" w:hAnsi="Calibri"/>
          <w:noProof/>
        </w:rPr>
        <w:t>.</w:t>
      </w:r>
      <w:bookmarkEnd w:id="7"/>
    </w:p>
    <w:p w:rsidR="00947670" w:rsidRPr="00947670" w:rsidRDefault="00947670" w:rsidP="00947670">
      <w:pPr>
        <w:spacing w:after="0" w:line="240" w:lineRule="auto"/>
        <w:ind w:left="720" w:hanging="720"/>
        <w:rPr>
          <w:rFonts w:ascii="Calibri" w:hAnsi="Calibri"/>
          <w:noProof/>
        </w:rPr>
      </w:pPr>
      <w:bookmarkStart w:id="8" w:name="_ENREF_8"/>
      <w:r w:rsidRPr="00947670">
        <w:rPr>
          <w:rFonts w:ascii="Calibri" w:hAnsi="Calibri"/>
          <w:noProof/>
        </w:rPr>
        <w:t xml:space="preserve">BirdLife International. (2013). Leptotila wellsi. </w:t>
      </w:r>
      <w:r w:rsidRPr="00947670">
        <w:rPr>
          <w:rFonts w:ascii="Calibri" w:hAnsi="Calibri"/>
          <w:i/>
          <w:noProof/>
        </w:rPr>
        <w:t>IUCN 2013. IUCN Red List of Threatened Species Version 2013.2</w:t>
      </w:r>
      <w:r w:rsidRPr="00947670">
        <w:rPr>
          <w:rFonts w:ascii="Calibri" w:hAnsi="Calibri"/>
          <w:noProof/>
        </w:rPr>
        <w:t xml:space="preserve">  Retrieved 06 June 2014, from </w:t>
      </w:r>
      <w:hyperlink r:id="rId10" w:history="1">
        <w:r w:rsidRPr="00947670">
          <w:rPr>
            <w:rStyle w:val="Hyperlink"/>
            <w:rFonts w:ascii="Calibri" w:hAnsi="Calibri"/>
            <w:noProof/>
          </w:rPr>
          <w:t>www.iucnredlist.org</w:t>
        </w:r>
      </w:hyperlink>
      <w:r w:rsidRPr="00947670">
        <w:rPr>
          <w:rFonts w:ascii="Calibri" w:hAnsi="Calibri"/>
          <w:noProof/>
        </w:rPr>
        <w:t>.</w:t>
      </w:r>
      <w:bookmarkEnd w:id="8"/>
    </w:p>
    <w:p w:rsidR="00947670" w:rsidRPr="00947670" w:rsidRDefault="00947670" w:rsidP="00947670">
      <w:pPr>
        <w:spacing w:after="0" w:line="240" w:lineRule="auto"/>
        <w:ind w:left="720" w:hanging="720"/>
        <w:rPr>
          <w:rFonts w:ascii="Calibri" w:hAnsi="Calibri"/>
          <w:noProof/>
        </w:rPr>
      </w:pPr>
      <w:bookmarkStart w:id="9" w:name="_ENREF_9"/>
      <w:r w:rsidRPr="00947670">
        <w:rPr>
          <w:rFonts w:ascii="Calibri" w:hAnsi="Calibri"/>
          <w:noProof/>
        </w:rPr>
        <w:t xml:space="preserve">Blockstein, D. E. (1991). Population declines of the endangered endemic birds on Grenada, West Indies. </w:t>
      </w:r>
      <w:r w:rsidRPr="00947670">
        <w:rPr>
          <w:rFonts w:ascii="Calibri" w:hAnsi="Calibri"/>
          <w:i/>
          <w:noProof/>
        </w:rPr>
        <w:t>Bird Conservation International</w:t>
      </w:r>
      <w:r w:rsidRPr="00947670">
        <w:rPr>
          <w:rFonts w:ascii="Calibri" w:hAnsi="Calibri"/>
          <w:noProof/>
        </w:rPr>
        <w:t xml:space="preserve"> </w:t>
      </w:r>
      <w:r w:rsidRPr="00947670">
        <w:rPr>
          <w:rFonts w:ascii="Calibri" w:hAnsi="Calibri"/>
          <w:b/>
          <w:noProof/>
        </w:rPr>
        <w:t>1</w:t>
      </w:r>
      <w:r w:rsidRPr="00947670">
        <w:rPr>
          <w:rFonts w:ascii="Calibri" w:hAnsi="Calibri"/>
          <w:noProof/>
        </w:rPr>
        <w:t>(1): 83-91.</w:t>
      </w:r>
      <w:bookmarkEnd w:id="9"/>
    </w:p>
    <w:p w:rsidR="00947670" w:rsidRPr="00947670" w:rsidRDefault="00947670" w:rsidP="00947670">
      <w:pPr>
        <w:spacing w:after="0" w:line="240" w:lineRule="auto"/>
        <w:ind w:left="720" w:hanging="720"/>
        <w:rPr>
          <w:rFonts w:ascii="Calibri" w:hAnsi="Calibri"/>
          <w:noProof/>
        </w:rPr>
      </w:pPr>
      <w:bookmarkStart w:id="10" w:name="_ENREF_10"/>
      <w:r w:rsidRPr="00947670">
        <w:rPr>
          <w:rFonts w:ascii="Calibri" w:hAnsi="Calibri"/>
          <w:noProof/>
        </w:rPr>
        <w:t xml:space="preserve">Brandeis, T. J., E. H. Helmer, H. Marcano-Vega and A. E. Lugo (2009). Climate shapes the novel plant communities that form after deforestation in Puerto Rico and the U.S. Virgin Islands. </w:t>
      </w:r>
      <w:r w:rsidRPr="00947670">
        <w:rPr>
          <w:rFonts w:ascii="Calibri" w:hAnsi="Calibri"/>
          <w:i/>
          <w:noProof/>
        </w:rPr>
        <w:t>Forest Ecology and Management</w:t>
      </w:r>
      <w:r w:rsidRPr="00947670">
        <w:rPr>
          <w:rFonts w:ascii="Calibri" w:hAnsi="Calibri"/>
          <w:noProof/>
        </w:rPr>
        <w:t xml:space="preserve"> </w:t>
      </w:r>
      <w:r w:rsidRPr="00947670">
        <w:rPr>
          <w:rFonts w:ascii="Calibri" w:hAnsi="Calibri"/>
          <w:b/>
          <w:noProof/>
        </w:rPr>
        <w:t>258</w:t>
      </w:r>
      <w:r w:rsidRPr="00947670">
        <w:rPr>
          <w:rFonts w:ascii="Calibri" w:hAnsi="Calibri"/>
          <w:noProof/>
        </w:rPr>
        <w:t>: 1704-1718.</w:t>
      </w:r>
      <w:bookmarkEnd w:id="10"/>
    </w:p>
    <w:p w:rsidR="00947670" w:rsidRPr="00947670" w:rsidRDefault="00947670" w:rsidP="00947670">
      <w:pPr>
        <w:spacing w:after="0" w:line="240" w:lineRule="auto"/>
        <w:ind w:left="720" w:hanging="720"/>
        <w:rPr>
          <w:rFonts w:ascii="Calibri" w:hAnsi="Calibri"/>
          <w:noProof/>
        </w:rPr>
      </w:pPr>
      <w:bookmarkStart w:id="11" w:name="_ENREF_11"/>
      <w:r w:rsidRPr="00947670">
        <w:rPr>
          <w:rFonts w:ascii="Calibri" w:hAnsi="Calibri"/>
          <w:noProof/>
        </w:rPr>
        <w:t xml:space="preserve">Brienen, R. J. W., E. Lebrija-Trejos, P. A. Zuidema and M. Martinez-Ramos (2010). Climate-growth analysis for a Mexican dry forest tree shows strong impact of sea surface temperatures and predicts future growth declines. </w:t>
      </w:r>
      <w:r w:rsidRPr="00947670">
        <w:rPr>
          <w:rFonts w:ascii="Calibri" w:hAnsi="Calibri"/>
          <w:i/>
          <w:noProof/>
        </w:rPr>
        <w:t>Global Change Biology</w:t>
      </w:r>
      <w:r w:rsidRPr="00947670">
        <w:rPr>
          <w:rFonts w:ascii="Calibri" w:hAnsi="Calibri"/>
          <w:noProof/>
        </w:rPr>
        <w:t xml:space="preserve"> </w:t>
      </w:r>
      <w:r w:rsidRPr="00947670">
        <w:rPr>
          <w:rFonts w:ascii="Calibri" w:hAnsi="Calibri"/>
          <w:b/>
          <w:noProof/>
        </w:rPr>
        <w:t>16</w:t>
      </w:r>
      <w:r w:rsidRPr="00947670">
        <w:rPr>
          <w:rFonts w:ascii="Calibri" w:hAnsi="Calibri"/>
          <w:noProof/>
        </w:rPr>
        <w:t>: 2001-2012.</w:t>
      </w:r>
      <w:bookmarkEnd w:id="11"/>
    </w:p>
    <w:p w:rsidR="00947670" w:rsidRPr="00947670" w:rsidRDefault="00947670" w:rsidP="00947670">
      <w:pPr>
        <w:spacing w:after="0" w:line="240" w:lineRule="auto"/>
        <w:ind w:left="720" w:hanging="720"/>
        <w:rPr>
          <w:rFonts w:ascii="Calibri" w:hAnsi="Calibri"/>
          <w:noProof/>
        </w:rPr>
      </w:pPr>
      <w:bookmarkStart w:id="12" w:name="_ENREF_12"/>
      <w:r w:rsidRPr="00947670">
        <w:rPr>
          <w:rFonts w:ascii="Calibri" w:hAnsi="Calibri"/>
          <w:noProof/>
        </w:rPr>
        <w:t xml:space="preserve">Cambers, G. (2009). Caribbean beach changes and climate change adaptation. </w:t>
      </w:r>
      <w:r w:rsidRPr="00947670">
        <w:rPr>
          <w:rFonts w:ascii="Calibri" w:hAnsi="Calibri"/>
          <w:i/>
          <w:noProof/>
        </w:rPr>
        <w:t>Aquatic Ecosystem Health &amp; Management</w:t>
      </w:r>
      <w:r w:rsidRPr="00947670">
        <w:rPr>
          <w:rFonts w:ascii="Calibri" w:hAnsi="Calibri"/>
          <w:noProof/>
        </w:rPr>
        <w:t xml:space="preserve"> </w:t>
      </w:r>
      <w:r w:rsidRPr="00947670">
        <w:rPr>
          <w:rFonts w:ascii="Calibri" w:hAnsi="Calibri"/>
          <w:b/>
          <w:noProof/>
        </w:rPr>
        <w:t>12</w:t>
      </w:r>
      <w:r w:rsidRPr="00947670">
        <w:rPr>
          <w:rFonts w:ascii="Calibri" w:hAnsi="Calibri"/>
          <w:noProof/>
        </w:rPr>
        <w:t>(2): 168-176.</w:t>
      </w:r>
      <w:bookmarkEnd w:id="12"/>
    </w:p>
    <w:p w:rsidR="00947670" w:rsidRPr="00947670" w:rsidRDefault="00947670" w:rsidP="00947670">
      <w:pPr>
        <w:spacing w:after="0" w:line="240" w:lineRule="auto"/>
        <w:ind w:left="720" w:hanging="720"/>
        <w:rPr>
          <w:rFonts w:ascii="Calibri" w:hAnsi="Calibri"/>
          <w:noProof/>
        </w:rPr>
      </w:pPr>
      <w:bookmarkStart w:id="13" w:name="_ENREF_13"/>
      <w:r w:rsidRPr="00947670">
        <w:rPr>
          <w:rFonts w:ascii="Calibri" w:hAnsi="Calibri"/>
          <w:noProof/>
        </w:rPr>
        <w:t xml:space="preserve">Campbell, J. D., M. A. Taylor, T. S. Stephenson, R. A. Watson and F. S. Whyte (2010). Future climate of the Caribbean from a regional climate model. </w:t>
      </w:r>
      <w:r w:rsidRPr="00947670">
        <w:rPr>
          <w:rFonts w:ascii="Calibri" w:hAnsi="Calibri"/>
          <w:i/>
          <w:noProof/>
        </w:rPr>
        <w:t>International Journal of Climatology</w:t>
      </w:r>
      <w:r w:rsidRPr="00947670">
        <w:rPr>
          <w:rFonts w:ascii="Calibri" w:hAnsi="Calibri"/>
          <w:noProof/>
        </w:rPr>
        <w:t xml:space="preserve"> </w:t>
      </w:r>
      <w:r w:rsidRPr="00947670">
        <w:rPr>
          <w:rFonts w:ascii="Calibri" w:hAnsi="Calibri"/>
          <w:b/>
          <w:noProof/>
        </w:rPr>
        <w:t>31</w:t>
      </w:r>
      <w:r w:rsidRPr="00947670">
        <w:rPr>
          <w:rFonts w:ascii="Calibri" w:hAnsi="Calibri"/>
          <w:noProof/>
        </w:rPr>
        <w:t>(12): 1866-1878.</w:t>
      </w:r>
      <w:bookmarkEnd w:id="13"/>
    </w:p>
    <w:p w:rsidR="00947670" w:rsidRPr="00947670" w:rsidRDefault="00947670" w:rsidP="00947670">
      <w:pPr>
        <w:spacing w:after="0" w:line="240" w:lineRule="auto"/>
        <w:ind w:left="720" w:hanging="720"/>
        <w:rPr>
          <w:rFonts w:ascii="Calibri" w:hAnsi="Calibri"/>
          <w:noProof/>
        </w:rPr>
      </w:pPr>
      <w:bookmarkStart w:id="14" w:name="_ENREF_14"/>
      <w:r w:rsidRPr="00947670">
        <w:rPr>
          <w:rFonts w:ascii="Calibri" w:hAnsi="Calibri"/>
          <w:noProof/>
        </w:rPr>
        <w:t xml:space="preserve">Colwell, R. K., G. Brehm, C. L. Cardelús, A. C. Gilman and J. T. Longino (2008). Global warming, elevational range shifts, and lowland biotic attrition in the wet tropics. </w:t>
      </w:r>
      <w:r w:rsidRPr="00947670">
        <w:rPr>
          <w:rFonts w:ascii="Calibri" w:hAnsi="Calibri"/>
          <w:i/>
          <w:noProof/>
        </w:rPr>
        <w:t>Science</w:t>
      </w:r>
      <w:r w:rsidRPr="00947670">
        <w:rPr>
          <w:rFonts w:ascii="Calibri" w:hAnsi="Calibri"/>
          <w:noProof/>
        </w:rPr>
        <w:t xml:space="preserve"> </w:t>
      </w:r>
      <w:r w:rsidRPr="00947670">
        <w:rPr>
          <w:rFonts w:ascii="Calibri" w:hAnsi="Calibri"/>
          <w:b/>
          <w:noProof/>
        </w:rPr>
        <w:t>322</w:t>
      </w:r>
      <w:r w:rsidRPr="00947670">
        <w:rPr>
          <w:rFonts w:ascii="Calibri" w:hAnsi="Calibri"/>
          <w:noProof/>
        </w:rPr>
        <w:t>: 258-261.</w:t>
      </w:r>
      <w:bookmarkEnd w:id="14"/>
    </w:p>
    <w:p w:rsidR="00947670" w:rsidRPr="00947670" w:rsidRDefault="00947670" w:rsidP="00947670">
      <w:pPr>
        <w:spacing w:after="0" w:line="240" w:lineRule="auto"/>
        <w:ind w:left="720" w:hanging="720"/>
        <w:rPr>
          <w:rFonts w:ascii="Calibri" w:hAnsi="Calibri"/>
          <w:noProof/>
        </w:rPr>
      </w:pPr>
      <w:bookmarkStart w:id="15" w:name="_ENREF_15"/>
      <w:r w:rsidRPr="00947670">
        <w:rPr>
          <w:rFonts w:ascii="Calibri" w:hAnsi="Calibri"/>
          <w:noProof/>
        </w:rPr>
        <w:t xml:space="preserve">Courchamp, F., B. D. Hoffmann, J. C. Russell, C. Leclerc and C. Bellard (2014). Climate change, sea-level rise, and conservation: keeping island biodiversity afloat. </w:t>
      </w:r>
      <w:r w:rsidRPr="00947670">
        <w:rPr>
          <w:rFonts w:ascii="Calibri" w:hAnsi="Calibri"/>
          <w:i/>
          <w:noProof/>
        </w:rPr>
        <w:t>Trends in Ecology &amp; Evolution</w:t>
      </w:r>
      <w:r w:rsidRPr="00947670">
        <w:rPr>
          <w:rFonts w:ascii="Calibri" w:hAnsi="Calibri"/>
          <w:noProof/>
        </w:rPr>
        <w:t xml:space="preserve"> </w:t>
      </w:r>
      <w:r w:rsidRPr="00947670">
        <w:rPr>
          <w:rFonts w:ascii="Calibri" w:hAnsi="Calibri"/>
          <w:b/>
          <w:noProof/>
        </w:rPr>
        <w:t>29</w:t>
      </w:r>
      <w:r w:rsidRPr="00947670">
        <w:rPr>
          <w:rFonts w:ascii="Calibri" w:hAnsi="Calibri"/>
          <w:noProof/>
        </w:rPr>
        <w:t>(3): 127-130.</w:t>
      </w:r>
      <w:bookmarkEnd w:id="15"/>
    </w:p>
    <w:p w:rsidR="00947670" w:rsidRPr="00947670" w:rsidRDefault="00947670" w:rsidP="00947670">
      <w:pPr>
        <w:spacing w:after="0" w:line="240" w:lineRule="auto"/>
        <w:ind w:left="720" w:hanging="720"/>
        <w:rPr>
          <w:rFonts w:ascii="Calibri" w:hAnsi="Calibri"/>
          <w:noProof/>
        </w:rPr>
      </w:pPr>
      <w:bookmarkStart w:id="16" w:name="_ENREF_16"/>
      <w:r w:rsidRPr="00947670">
        <w:rPr>
          <w:rFonts w:ascii="Calibri" w:hAnsi="Calibri"/>
          <w:noProof/>
        </w:rPr>
        <w:lastRenderedPageBreak/>
        <w:t xml:space="preserve">Dalsgaard, B., A. M. M. González, J. M. Olesen, J. Ollerton, A. Timmermann, L. H. Anderson and A. G. Tossas (2009). Plant–hummingbird interactions in the West Indies: floral specialisation gradients associated with environment and hummingbird size. </w:t>
      </w:r>
      <w:r w:rsidRPr="00947670">
        <w:rPr>
          <w:rFonts w:ascii="Calibri" w:hAnsi="Calibri"/>
          <w:i/>
          <w:noProof/>
        </w:rPr>
        <w:t xml:space="preserve">Oecologia  </w:t>
      </w:r>
      <w:r w:rsidRPr="00947670">
        <w:rPr>
          <w:rFonts w:ascii="Calibri" w:hAnsi="Calibri"/>
          <w:b/>
          <w:noProof/>
        </w:rPr>
        <w:t>159</w:t>
      </w:r>
      <w:r w:rsidRPr="00947670">
        <w:rPr>
          <w:rFonts w:ascii="Calibri" w:hAnsi="Calibri"/>
          <w:noProof/>
        </w:rPr>
        <w:t>(4): 757-766.</w:t>
      </w:r>
      <w:bookmarkEnd w:id="16"/>
    </w:p>
    <w:p w:rsidR="00947670" w:rsidRPr="00947670" w:rsidRDefault="00947670" w:rsidP="00947670">
      <w:pPr>
        <w:spacing w:after="0" w:line="240" w:lineRule="auto"/>
        <w:ind w:left="720" w:hanging="720"/>
        <w:rPr>
          <w:rFonts w:ascii="Calibri" w:hAnsi="Calibri"/>
          <w:noProof/>
        </w:rPr>
      </w:pPr>
      <w:bookmarkStart w:id="17" w:name="_ENREF_17"/>
      <w:r w:rsidRPr="00947670">
        <w:rPr>
          <w:rFonts w:ascii="Calibri" w:hAnsi="Calibri"/>
          <w:noProof/>
        </w:rPr>
        <w:t xml:space="preserve">Enquist, B. J. and A. J. Leffler (2001). Long-term tree ring chronologies from sympatric tropical dry-forest trees: individualistic responses to climatic variation. </w:t>
      </w:r>
      <w:r w:rsidRPr="00947670">
        <w:rPr>
          <w:rFonts w:ascii="Calibri" w:hAnsi="Calibri"/>
          <w:i/>
          <w:noProof/>
        </w:rPr>
        <w:t xml:space="preserve">Journal of Tropical Ecology </w:t>
      </w:r>
      <w:r w:rsidRPr="00947670">
        <w:rPr>
          <w:rFonts w:ascii="Calibri" w:hAnsi="Calibri"/>
          <w:b/>
          <w:noProof/>
        </w:rPr>
        <w:t>17</w:t>
      </w:r>
      <w:r w:rsidRPr="00947670">
        <w:rPr>
          <w:rFonts w:ascii="Calibri" w:hAnsi="Calibri"/>
          <w:noProof/>
        </w:rPr>
        <w:t>: 41-60.</w:t>
      </w:r>
      <w:bookmarkEnd w:id="17"/>
    </w:p>
    <w:p w:rsidR="00947670" w:rsidRPr="00947670" w:rsidRDefault="00947670" w:rsidP="00947670">
      <w:pPr>
        <w:spacing w:after="0" w:line="240" w:lineRule="auto"/>
        <w:ind w:left="720" w:hanging="720"/>
        <w:rPr>
          <w:rFonts w:ascii="Calibri" w:hAnsi="Calibri"/>
          <w:noProof/>
        </w:rPr>
      </w:pPr>
      <w:bookmarkStart w:id="18" w:name="_ENREF_18"/>
      <w:r w:rsidRPr="00947670">
        <w:rPr>
          <w:rFonts w:ascii="Calibri" w:hAnsi="Calibri"/>
          <w:noProof/>
        </w:rPr>
        <w:t xml:space="preserve">Feeley, K. J., E. M. Rehm and B. Machovina (2012). The responses of tropical forest species to global climate change: acclimate, adapt, migrate or go extinct? </w:t>
      </w:r>
      <w:r w:rsidRPr="00947670">
        <w:rPr>
          <w:rFonts w:ascii="Calibri" w:hAnsi="Calibri"/>
          <w:i/>
          <w:noProof/>
        </w:rPr>
        <w:t>Frontiers of Biogeography</w:t>
      </w:r>
      <w:r w:rsidRPr="00947670">
        <w:rPr>
          <w:rFonts w:ascii="Calibri" w:hAnsi="Calibri"/>
          <w:noProof/>
        </w:rPr>
        <w:t xml:space="preserve"> </w:t>
      </w:r>
      <w:r w:rsidRPr="00947670">
        <w:rPr>
          <w:rFonts w:ascii="Calibri" w:hAnsi="Calibri"/>
          <w:b/>
          <w:noProof/>
        </w:rPr>
        <w:t>4</w:t>
      </w:r>
      <w:r w:rsidRPr="00947670">
        <w:rPr>
          <w:rFonts w:ascii="Calibri" w:hAnsi="Calibri"/>
          <w:noProof/>
        </w:rPr>
        <w:t>(2): 69-84.</w:t>
      </w:r>
      <w:bookmarkEnd w:id="18"/>
    </w:p>
    <w:p w:rsidR="00947670" w:rsidRPr="00947670" w:rsidRDefault="00947670" w:rsidP="00947670">
      <w:pPr>
        <w:spacing w:after="0" w:line="240" w:lineRule="auto"/>
        <w:ind w:left="720" w:hanging="720"/>
        <w:rPr>
          <w:rFonts w:ascii="Calibri" w:hAnsi="Calibri"/>
          <w:noProof/>
        </w:rPr>
      </w:pPr>
      <w:bookmarkStart w:id="19" w:name="_ENREF_19"/>
      <w:r w:rsidRPr="00947670">
        <w:rPr>
          <w:rFonts w:ascii="Calibri" w:hAnsi="Calibri"/>
          <w:noProof/>
        </w:rPr>
        <w:t xml:space="preserve">Goldenberg, S. B., C. W. Landsea, A. M. Mestas-Nuñez and W. M. Gray (2001). The recent increase in Atlantic hurricane activity: causes and implications. </w:t>
      </w:r>
      <w:r w:rsidRPr="00947670">
        <w:rPr>
          <w:rFonts w:ascii="Calibri" w:hAnsi="Calibri"/>
          <w:i/>
          <w:noProof/>
        </w:rPr>
        <w:t>Science</w:t>
      </w:r>
      <w:r w:rsidRPr="00947670">
        <w:rPr>
          <w:rFonts w:ascii="Calibri" w:hAnsi="Calibri"/>
          <w:noProof/>
        </w:rPr>
        <w:t xml:space="preserve"> </w:t>
      </w:r>
      <w:r w:rsidRPr="00947670">
        <w:rPr>
          <w:rFonts w:ascii="Calibri" w:hAnsi="Calibri"/>
          <w:b/>
          <w:noProof/>
        </w:rPr>
        <w:t>293</w:t>
      </w:r>
      <w:r w:rsidRPr="00947670">
        <w:rPr>
          <w:rFonts w:ascii="Calibri" w:hAnsi="Calibri"/>
          <w:noProof/>
        </w:rPr>
        <w:t>: 474-479.</w:t>
      </w:r>
      <w:bookmarkEnd w:id="19"/>
    </w:p>
    <w:p w:rsidR="00947670" w:rsidRPr="00947670" w:rsidRDefault="00947670" w:rsidP="00947670">
      <w:pPr>
        <w:spacing w:after="0" w:line="240" w:lineRule="auto"/>
        <w:ind w:left="720" w:hanging="720"/>
        <w:rPr>
          <w:rFonts w:ascii="Calibri" w:hAnsi="Calibri"/>
          <w:noProof/>
        </w:rPr>
      </w:pPr>
      <w:bookmarkStart w:id="20" w:name="_ENREF_20"/>
      <w:r w:rsidRPr="00947670">
        <w:rPr>
          <w:rFonts w:ascii="Calibri" w:hAnsi="Calibri"/>
          <w:noProof/>
        </w:rPr>
        <w:t xml:space="preserve">González, A. M. M., B. Dalsgaard, J. Ollerton, A. Timmermann, J. M. Olesen, L. Anderson and A. G. Tossas (2009). Effects of climate on pollination networks in the West Indies. </w:t>
      </w:r>
      <w:r w:rsidRPr="00947670">
        <w:rPr>
          <w:rFonts w:ascii="Calibri" w:hAnsi="Calibri"/>
          <w:i/>
          <w:noProof/>
        </w:rPr>
        <w:t>Journal of Tropical Ecology</w:t>
      </w:r>
      <w:r w:rsidRPr="00947670">
        <w:rPr>
          <w:rFonts w:ascii="Calibri" w:hAnsi="Calibri"/>
          <w:noProof/>
        </w:rPr>
        <w:t xml:space="preserve"> </w:t>
      </w:r>
      <w:r w:rsidRPr="00947670">
        <w:rPr>
          <w:rFonts w:ascii="Calibri" w:hAnsi="Calibri"/>
          <w:b/>
          <w:noProof/>
        </w:rPr>
        <w:t>25</w:t>
      </w:r>
      <w:r w:rsidRPr="00947670">
        <w:rPr>
          <w:rFonts w:ascii="Calibri" w:hAnsi="Calibri"/>
          <w:noProof/>
        </w:rPr>
        <w:t>: 493-506.</w:t>
      </w:r>
      <w:bookmarkEnd w:id="20"/>
    </w:p>
    <w:p w:rsidR="00947670" w:rsidRPr="00947670" w:rsidRDefault="00947670" w:rsidP="00947670">
      <w:pPr>
        <w:spacing w:after="0" w:line="240" w:lineRule="auto"/>
        <w:ind w:left="720" w:hanging="720"/>
        <w:rPr>
          <w:rFonts w:ascii="Calibri" w:hAnsi="Calibri"/>
          <w:noProof/>
        </w:rPr>
      </w:pPr>
      <w:bookmarkStart w:id="21" w:name="_ENREF_21"/>
      <w:r w:rsidRPr="00947670">
        <w:rPr>
          <w:rFonts w:ascii="Calibri" w:hAnsi="Calibri"/>
          <w:noProof/>
        </w:rPr>
        <w:t xml:space="preserve">Grubb, P. J. (1971). Interpretation of the ‘Massenerhebung’ effect on tropical mountains. </w:t>
      </w:r>
      <w:r w:rsidRPr="00947670">
        <w:rPr>
          <w:rFonts w:ascii="Calibri" w:hAnsi="Calibri"/>
          <w:i/>
          <w:noProof/>
        </w:rPr>
        <w:t xml:space="preserve">Nature  </w:t>
      </w:r>
      <w:r w:rsidRPr="00947670">
        <w:rPr>
          <w:rFonts w:ascii="Calibri" w:hAnsi="Calibri"/>
          <w:b/>
          <w:noProof/>
        </w:rPr>
        <w:t>229</w:t>
      </w:r>
      <w:r w:rsidRPr="00947670">
        <w:rPr>
          <w:rFonts w:ascii="Calibri" w:hAnsi="Calibri"/>
          <w:noProof/>
        </w:rPr>
        <w:t>: 44–45.</w:t>
      </w:r>
      <w:bookmarkEnd w:id="21"/>
    </w:p>
    <w:p w:rsidR="00947670" w:rsidRPr="00947670" w:rsidRDefault="00947670" w:rsidP="00947670">
      <w:pPr>
        <w:spacing w:after="0" w:line="240" w:lineRule="auto"/>
        <w:ind w:left="720" w:hanging="720"/>
        <w:rPr>
          <w:rFonts w:ascii="Calibri" w:hAnsi="Calibri"/>
          <w:noProof/>
        </w:rPr>
      </w:pPr>
      <w:bookmarkStart w:id="22" w:name="_ENREF_22"/>
      <w:r w:rsidRPr="00947670">
        <w:rPr>
          <w:rFonts w:ascii="Calibri" w:hAnsi="Calibri"/>
          <w:noProof/>
        </w:rPr>
        <w:t xml:space="preserve">Harris, J. B. C., C. H. Sekercioglu, N. S. Sodhi, D. A. Fordham, D. C. Paton and B. W. Brook (2011). The tropical frontier in avian climate impact research </w:t>
      </w:r>
      <w:r w:rsidRPr="00947670">
        <w:rPr>
          <w:rFonts w:ascii="Calibri" w:hAnsi="Calibri"/>
          <w:i/>
          <w:noProof/>
        </w:rPr>
        <w:t xml:space="preserve">Ibis </w:t>
      </w:r>
      <w:r w:rsidRPr="00947670">
        <w:rPr>
          <w:rFonts w:ascii="Calibri" w:hAnsi="Calibri"/>
          <w:b/>
          <w:noProof/>
        </w:rPr>
        <w:t>153</w:t>
      </w:r>
      <w:r w:rsidRPr="00947670">
        <w:rPr>
          <w:rFonts w:ascii="Calibri" w:hAnsi="Calibri"/>
          <w:noProof/>
        </w:rPr>
        <w:t>: 877-882.</w:t>
      </w:r>
      <w:bookmarkEnd w:id="22"/>
    </w:p>
    <w:p w:rsidR="00947670" w:rsidRPr="00947670" w:rsidRDefault="00947670" w:rsidP="00947670">
      <w:pPr>
        <w:spacing w:after="0" w:line="240" w:lineRule="auto"/>
        <w:ind w:left="720" w:hanging="720"/>
        <w:rPr>
          <w:rFonts w:ascii="Calibri" w:hAnsi="Calibri"/>
          <w:noProof/>
        </w:rPr>
      </w:pPr>
      <w:bookmarkStart w:id="23" w:name="_ENREF_23"/>
      <w:r w:rsidRPr="00947670">
        <w:rPr>
          <w:rFonts w:ascii="Calibri" w:hAnsi="Calibri"/>
          <w:noProof/>
        </w:rPr>
        <w:t xml:space="preserve">Hawthorne, W. D., D. Jules and G. Marcelle (2004). </w:t>
      </w:r>
      <w:r w:rsidRPr="00947670">
        <w:rPr>
          <w:rFonts w:ascii="Calibri" w:hAnsi="Calibri"/>
          <w:i/>
          <w:noProof/>
        </w:rPr>
        <w:t>Caribbean spice island plants</w:t>
      </w:r>
      <w:r w:rsidRPr="00947670">
        <w:rPr>
          <w:rFonts w:ascii="Calibri" w:hAnsi="Calibri"/>
          <w:noProof/>
        </w:rPr>
        <w:t>. Oxford, Oxford Forestry Institute.</w:t>
      </w:r>
      <w:bookmarkEnd w:id="23"/>
    </w:p>
    <w:p w:rsidR="00947670" w:rsidRPr="00947670" w:rsidRDefault="00947670" w:rsidP="00947670">
      <w:pPr>
        <w:spacing w:after="0" w:line="240" w:lineRule="auto"/>
        <w:ind w:left="720" w:hanging="720"/>
        <w:rPr>
          <w:rFonts w:ascii="Calibri" w:hAnsi="Calibri"/>
          <w:noProof/>
        </w:rPr>
      </w:pPr>
      <w:bookmarkStart w:id="24" w:name="_ENREF_24"/>
      <w:r w:rsidRPr="00947670">
        <w:rPr>
          <w:rFonts w:ascii="Calibri" w:hAnsi="Calibri"/>
          <w:noProof/>
        </w:rPr>
        <w:t xml:space="preserve">Helmer, E. H., T. A. Kennaway, D. H. Pedreros, M. L. Clark, H. Marcano-Vega, L. L. Tieszen, T. R. Ruzycki, S. R. Schill and C. M. S. Carrington (2008). Land cover and forest formation distributions for St. Kitts, Nevis, St. Eustatius, Grenada and Barbados from decision tree classification of cloud-cleared satellite imagery. </w:t>
      </w:r>
      <w:r w:rsidRPr="00947670">
        <w:rPr>
          <w:rFonts w:ascii="Calibri" w:hAnsi="Calibri"/>
          <w:i/>
          <w:noProof/>
        </w:rPr>
        <w:t>Caribbean Journal of Science</w:t>
      </w:r>
      <w:r w:rsidRPr="00947670">
        <w:rPr>
          <w:rFonts w:ascii="Calibri" w:hAnsi="Calibri"/>
          <w:noProof/>
        </w:rPr>
        <w:t xml:space="preserve"> </w:t>
      </w:r>
      <w:r w:rsidRPr="00947670">
        <w:rPr>
          <w:rFonts w:ascii="Calibri" w:hAnsi="Calibri"/>
          <w:b/>
          <w:noProof/>
        </w:rPr>
        <w:t>44</w:t>
      </w:r>
      <w:r w:rsidRPr="00947670">
        <w:rPr>
          <w:rFonts w:ascii="Calibri" w:hAnsi="Calibri"/>
          <w:noProof/>
        </w:rPr>
        <w:t>(2): 175-198.</w:t>
      </w:r>
      <w:bookmarkEnd w:id="24"/>
    </w:p>
    <w:p w:rsidR="00947670" w:rsidRPr="00947670" w:rsidRDefault="00947670" w:rsidP="00947670">
      <w:pPr>
        <w:spacing w:after="0" w:line="240" w:lineRule="auto"/>
        <w:ind w:left="720" w:hanging="720"/>
        <w:rPr>
          <w:rFonts w:ascii="Calibri" w:hAnsi="Calibri"/>
          <w:noProof/>
        </w:rPr>
      </w:pPr>
      <w:bookmarkStart w:id="25" w:name="_ENREF_25"/>
      <w:r w:rsidRPr="00947670">
        <w:rPr>
          <w:rFonts w:ascii="Calibri" w:hAnsi="Calibri"/>
          <w:noProof/>
        </w:rPr>
        <w:t xml:space="preserve">Helmer, E. H., O. Ramos, T. d. M. López, M. Quiñones and W. Diaz (2002). Mapping the forest type and land cover of Puerto Rico, a component of the Caribbean Biodiversity Hotspot. </w:t>
      </w:r>
      <w:r w:rsidRPr="00947670">
        <w:rPr>
          <w:rFonts w:ascii="Calibri" w:hAnsi="Calibri"/>
          <w:i/>
          <w:noProof/>
        </w:rPr>
        <w:t>Caribbean Journal of Science</w:t>
      </w:r>
      <w:r w:rsidRPr="00947670">
        <w:rPr>
          <w:rFonts w:ascii="Calibri" w:hAnsi="Calibri"/>
          <w:noProof/>
        </w:rPr>
        <w:t xml:space="preserve"> </w:t>
      </w:r>
      <w:r w:rsidRPr="00947670">
        <w:rPr>
          <w:rFonts w:ascii="Calibri" w:hAnsi="Calibri"/>
          <w:b/>
          <w:noProof/>
        </w:rPr>
        <w:t>38</w:t>
      </w:r>
      <w:r w:rsidRPr="00947670">
        <w:rPr>
          <w:rFonts w:ascii="Calibri" w:hAnsi="Calibri"/>
          <w:noProof/>
        </w:rPr>
        <w:t>(3-4): 165-183.</w:t>
      </w:r>
      <w:bookmarkEnd w:id="25"/>
    </w:p>
    <w:p w:rsidR="00947670" w:rsidRPr="00947670" w:rsidRDefault="00947670" w:rsidP="00947670">
      <w:pPr>
        <w:spacing w:after="0" w:line="240" w:lineRule="auto"/>
        <w:ind w:left="720" w:hanging="720"/>
        <w:rPr>
          <w:rFonts w:ascii="Calibri" w:hAnsi="Calibri"/>
          <w:noProof/>
        </w:rPr>
      </w:pPr>
      <w:bookmarkStart w:id="26" w:name="_ENREF_26"/>
      <w:r w:rsidRPr="00947670">
        <w:rPr>
          <w:rFonts w:ascii="Calibri" w:hAnsi="Calibri"/>
          <w:noProof/>
        </w:rPr>
        <w:t xml:space="preserve">Helmer, E. H., T. S. Ruzycki, J. Benner, S. M. Voggesser, B. P. Scobie, C. Park, D. W. Fanning and S. Ramnarine (2012). Detailed maps of tropical forest types are within reach: Forest tree communities for Trinidad and Tobago mapped with multiseason Landsat and multiseason fine-resolution imagery. </w:t>
      </w:r>
      <w:r w:rsidRPr="00947670">
        <w:rPr>
          <w:rFonts w:ascii="Calibri" w:hAnsi="Calibri"/>
          <w:i/>
          <w:noProof/>
        </w:rPr>
        <w:t>Forest Ecology and Management</w:t>
      </w:r>
      <w:r w:rsidRPr="00947670">
        <w:rPr>
          <w:rFonts w:ascii="Calibri" w:hAnsi="Calibri"/>
          <w:noProof/>
        </w:rPr>
        <w:t xml:space="preserve"> </w:t>
      </w:r>
      <w:r w:rsidRPr="00947670">
        <w:rPr>
          <w:rFonts w:ascii="Calibri" w:hAnsi="Calibri"/>
          <w:b/>
          <w:noProof/>
        </w:rPr>
        <w:t>279</w:t>
      </w:r>
      <w:r w:rsidRPr="00947670">
        <w:rPr>
          <w:rFonts w:ascii="Calibri" w:hAnsi="Calibri"/>
          <w:noProof/>
        </w:rPr>
        <w:t>: 147-166.</w:t>
      </w:r>
      <w:bookmarkEnd w:id="26"/>
    </w:p>
    <w:p w:rsidR="00947670" w:rsidRPr="00947670" w:rsidRDefault="00947670" w:rsidP="00947670">
      <w:pPr>
        <w:spacing w:after="0" w:line="240" w:lineRule="auto"/>
        <w:ind w:left="720" w:hanging="720"/>
        <w:rPr>
          <w:rFonts w:ascii="Calibri" w:hAnsi="Calibri"/>
          <w:noProof/>
        </w:rPr>
      </w:pPr>
      <w:bookmarkStart w:id="27" w:name="_ENREF_27"/>
      <w:r w:rsidRPr="00947670">
        <w:rPr>
          <w:rFonts w:ascii="Calibri" w:hAnsi="Calibri"/>
          <w:noProof/>
        </w:rPr>
        <w:t xml:space="preserve">Imbert, D. and J. Portecop (2008). Hurricane disturbance and forest resilience: Assessing structural vs. functional changes in a Caribbean dry forest. </w:t>
      </w:r>
      <w:r w:rsidRPr="00947670">
        <w:rPr>
          <w:rFonts w:ascii="Calibri" w:hAnsi="Calibri"/>
          <w:i/>
          <w:noProof/>
        </w:rPr>
        <w:t>Forest Ecology and Management</w:t>
      </w:r>
      <w:r w:rsidRPr="00947670">
        <w:rPr>
          <w:rFonts w:ascii="Calibri" w:hAnsi="Calibri"/>
          <w:noProof/>
        </w:rPr>
        <w:t xml:space="preserve"> </w:t>
      </w:r>
      <w:r w:rsidRPr="00947670">
        <w:rPr>
          <w:rFonts w:ascii="Calibri" w:hAnsi="Calibri"/>
          <w:b/>
          <w:noProof/>
        </w:rPr>
        <w:t>255</w:t>
      </w:r>
      <w:r w:rsidRPr="00947670">
        <w:rPr>
          <w:rFonts w:ascii="Calibri" w:hAnsi="Calibri"/>
          <w:noProof/>
        </w:rPr>
        <w:t>: 3494-3501.</w:t>
      </w:r>
      <w:bookmarkEnd w:id="27"/>
    </w:p>
    <w:p w:rsidR="00947670" w:rsidRPr="00947670" w:rsidRDefault="00947670" w:rsidP="00947670">
      <w:pPr>
        <w:spacing w:after="0" w:line="240" w:lineRule="auto"/>
        <w:ind w:left="720" w:hanging="720"/>
        <w:rPr>
          <w:rFonts w:ascii="Calibri" w:hAnsi="Calibri"/>
          <w:noProof/>
        </w:rPr>
      </w:pPr>
      <w:bookmarkStart w:id="28" w:name="_ENREF_28"/>
      <w:r w:rsidRPr="00947670">
        <w:rPr>
          <w:rFonts w:ascii="Calibri" w:hAnsi="Calibri"/>
          <w:noProof/>
        </w:rPr>
        <w:t xml:space="preserve">IPCC (2007). Summary for policy makers. </w:t>
      </w:r>
      <w:r w:rsidRPr="00947670">
        <w:rPr>
          <w:rFonts w:ascii="Calibri" w:hAnsi="Calibri"/>
          <w:i/>
          <w:noProof/>
        </w:rPr>
        <w:t>Climate Change 2007: The physical science basis. Contribution of Working Group I to the Fourth Assessment Report of the Intergovernmental Panel on Climate Change.</w:t>
      </w:r>
      <w:r w:rsidRPr="00947670">
        <w:rPr>
          <w:rFonts w:ascii="Calibri" w:hAnsi="Calibri"/>
          <w:noProof/>
        </w:rPr>
        <w:t xml:space="preserve"> S. Solomon, D. Qin, M. Manning et al. Cambridge, Cambridge University Press.</w:t>
      </w:r>
      <w:bookmarkEnd w:id="28"/>
    </w:p>
    <w:p w:rsidR="00947670" w:rsidRPr="00947670" w:rsidRDefault="00947670" w:rsidP="00947670">
      <w:pPr>
        <w:spacing w:after="0" w:line="240" w:lineRule="auto"/>
        <w:ind w:left="720" w:hanging="720"/>
        <w:rPr>
          <w:rFonts w:ascii="Calibri" w:hAnsi="Calibri"/>
          <w:noProof/>
        </w:rPr>
      </w:pPr>
      <w:bookmarkStart w:id="29" w:name="_ENREF_29"/>
      <w:r w:rsidRPr="00947670">
        <w:rPr>
          <w:rFonts w:ascii="Calibri" w:hAnsi="Calibri"/>
          <w:noProof/>
        </w:rPr>
        <w:t xml:space="preserve">Isaac, C. and C. P.-A. Bourque (2001). Ecological life zones of Saint Lucia. </w:t>
      </w:r>
      <w:r w:rsidRPr="00947670">
        <w:rPr>
          <w:rFonts w:ascii="Calibri" w:hAnsi="Calibri"/>
          <w:i/>
          <w:noProof/>
        </w:rPr>
        <w:t>Global Ecology and Biogeography</w:t>
      </w:r>
      <w:r w:rsidRPr="00947670">
        <w:rPr>
          <w:rFonts w:ascii="Calibri" w:hAnsi="Calibri"/>
          <w:noProof/>
        </w:rPr>
        <w:t xml:space="preserve"> </w:t>
      </w:r>
      <w:r w:rsidRPr="00947670">
        <w:rPr>
          <w:rFonts w:ascii="Calibri" w:hAnsi="Calibri"/>
          <w:b/>
          <w:noProof/>
        </w:rPr>
        <w:t>10</w:t>
      </w:r>
      <w:r w:rsidRPr="00947670">
        <w:rPr>
          <w:rFonts w:ascii="Calibri" w:hAnsi="Calibri"/>
          <w:noProof/>
        </w:rPr>
        <w:t>: 549-566.</w:t>
      </w:r>
      <w:bookmarkEnd w:id="29"/>
    </w:p>
    <w:p w:rsidR="00947670" w:rsidRPr="00947670" w:rsidRDefault="00947670" w:rsidP="00947670">
      <w:pPr>
        <w:spacing w:after="0" w:line="240" w:lineRule="auto"/>
        <w:ind w:left="720" w:hanging="720"/>
        <w:rPr>
          <w:rFonts w:ascii="Calibri" w:hAnsi="Calibri"/>
          <w:noProof/>
        </w:rPr>
      </w:pPr>
      <w:bookmarkStart w:id="30" w:name="_ENREF_30"/>
      <w:r w:rsidRPr="00947670">
        <w:rPr>
          <w:rFonts w:ascii="Calibri" w:hAnsi="Calibri"/>
          <w:noProof/>
        </w:rPr>
        <w:t xml:space="preserve">Jetz, W., G. H. Thomas, J. B. Joy, D. W. Redding, K. Hartmann and A. O. Mooers (2014). Global Distribution and Conservation of Evolutionary Distinctness in Birds. </w:t>
      </w:r>
      <w:r w:rsidRPr="00947670">
        <w:rPr>
          <w:rFonts w:ascii="Calibri" w:hAnsi="Calibri"/>
          <w:i/>
          <w:noProof/>
        </w:rPr>
        <w:t>Current Biology</w:t>
      </w:r>
      <w:r w:rsidRPr="00947670">
        <w:rPr>
          <w:rFonts w:ascii="Calibri" w:hAnsi="Calibri"/>
          <w:noProof/>
        </w:rPr>
        <w:t xml:space="preserve"> </w:t>
      </w:r>
      <w:r w:rsidRPr="00947670">
        <w:rPr>
          <w:rFonts w:ascii="Calibri" w:hAnsi="Calibri"/>
          <w:b/>
          <w:noProof/>
        </w:rPr>
        <w:t>24</w:t>
      </w:r>
      <w:r w:rsidRPr="00947670">
        <w:rPr>
          <w:rFonts w:ascii="Calibri" w:hAnsi="Calibri"/>
          <w:noProof/>
        </w:rPr>
        <w:t>: 919-930.</w:t>
      </w:r>
      <w:bookmarkEnd w:id="30"/>
    </w:p>
    <w:p w:rsidR="00947670" w:rsidRPr="00947670" w:rsidRDefault="00947670" w:rsidP="00947670">
      <w:pPr>
        <w:spacing w:after="0" w:line="240" w:lineRule="auto"/>
        <w:ind w:left="720" w:hanging="720"/>
        <w:rPr>
          <w:rFonts w:ascii="Calibri" w:hAnsi="Calibri"/>
          <w:noProof/>
        </w:rPr>
      </w:pPr>
      <w:bookmarkStart w:id="31" w:name="_ENREF_31"/>
      <w:r w:rsidRPr="00947670">
        <w:rPr>
          <w:rFonts w:ascii="Calibri" w:hAnsi="Calibri"/>
          <w:noProof/>
        </w:rPr>
        <w:t xml:space="preserve">Karmalkar, A. V., M. A. Taylor, J. D. Campbell, T. Stephenson, M. New, A. Centella, A. Benzanilla and J. Charlery (2013). A review of observed and projected changes in climate for the islands in the Caribbean. </w:t>
      </w:r>
      <w:r w:rsidRPr="00947670">
        <w:rPr>
          <w:rFonts w:ascii="Calibri" w:hAnsi="Calibri"/>
          <w:i/>
          <w:noProof/>
        </w:rPr>
        <w:t>Atmosfera</w:t>
      </w:r>
      <w:r w:rsidRPr="00947670">
        <w:rPr>
          <w:rFonts w:ascii="Calibri" w:hAnsi="Calibri"/>
          <w:noProof/>
        </w:rPr>
        <w:t xml:space="preserve"> </w:t>
      </w:r>
      <w:r w:rsidRPr="00947670">
        <w:rPr>
          <w:rFonts w:ascii="Calibri" w:hAnsi="Calibri"/>
          <w:b/>
          <w:noProof/>
        </w:rPr>
        <w:t>26</w:t>
      </w:r>
      <w:r w:rsidRPr="00947670">
        <w:rPr>
          <w:rFonts w:ascii="Calibri" w:hAnsi="Calibri"/>
          <w:noProof/>
        </w:rPr>
        <w:t>(2): 283-309.</w:t>
      </w:r>
      <w:bookmarkEnd w:id="31"/>
    </w:p>
    <w:p w:rsidR="00947670" w:rsidRPr="00947670" w:rsidRDefault="00947670" w:rsidP="00947670">
      <w:pPr>
        <w:spacing w:after="0" w:line="240" w:lineRule="auto"/>
        <w:ind w:left="720" w:hanging="720"/>
        <w:rPr>
          <w:rFonts w:ascii="Calibri" w:hAnsi="Calibri"/>
          <w:noProof/>
        </w:rPr>
      </w:pPr>
      <w:bookmarkStart w:id="32" w:name="_ENREF_32"/>
      <w:r w:rsidRPr="00947670">
        <w:rPr>
          <w:rFonts w:ascii="Calibri" w:hAnsi="Calibri"/>
          <w:noProof/>
        </w:rPr>
        <w:t xml:space="preserve">Laurance, W. F., D. Carolina Useche, L. P. Shoo, S. K. Herzog, M. Kessler, F. Escobar, G. Brehm, J. C. Axmacher, I.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w:t>
      </w:r>
      <w:r w:rsidRPr="00947670">
        <w:rPr>
          <w:rFonts w:ascii="Calibri" w:hAnsi="Calibri"/>
          <w:noProof/>
        </w:rPr>
        <w:lastRenderedPageBreak/>
        <w:t xml:space="preserve">Longino, J. Lovett, P. H. Martin, B. D. Patterson, R. G. Pearson, K. S. H. Peh, B. Richardson, M. Richardson, M. J. Samways, F. Senbeta, T. B. Smith, T. M. A. Utteridge, J. E. Watkins, R. Wilson, S. E. Williams and C. D. Thomas (2011). Global warming, elevational ranges and the vulnerability of tropical biota. </w:t>
      </w:r>
      <w:r w:rsidRPr="00947670">
        <w:rPr>
          <w:rFonts w:ascii="Calibri" w:hAnsi="Calibri"/>
          <w:i/>
          <w:noProof/>
        </w:rPr>
        <w:t>Biological Conservation</w:t>
      </w:r>
      <w:r w:rsidRPr="00947670">
        <w:rPr>
          <w:rFonts w:ascii="Calibri" w:hAnsi="Calibri"/>
          <w:noProof/>
        </w:rPr>
        <w:t xml:space="preserve"> </w:t>
      </w:r>
      <w:r w:rsidRPr="00947670">
        <w:rPr>
          <w:rFonts w:ascii="Calibri" w:hAnsi="Calibri"/>
          <w:b/>
          <w:noProof/>
        </w:rPr>
        <w:t>144</w:t>
      </w:r>
      <w:r w:rsidRPr="00947670">
        <w:rPr>
          <w:rFonts w:ascii="Calibri" w:hAnsi="Calibri"/>
          <w:noProof/>
        </w:rPr>
        <w:t>(1): 548-557.</w:t>
      </w:r>
      <w:bookmarkEnd w:id="32"/>
    </w:p>
    <w:p w:rsidR="00947670" w:rsidRPr="00947670" w:rsidRDefault="00947670" w:rsidP="00947670">
      <w:pPr>
        <w:spacing w:after="0" w:line="240" w:lineRule="auto"/>
        <w:ind w:left="720" w:hanging="720"/>
        <w:rPr>
          <w:rFonts w:ascii="Calibri" w:hAnsi="Calibri"/>
          <w:noProof/>
        </w:rPr>
      </w:pPr>
      <w:bookmarkStart w:id="33" w:name="_ENREF_33"/>
      <w:r w:rsidRPr="00947670">
        <w:rPr>
          <w:rFonts w:ascii="Calibri" w:hAnsi="Calibri"/>
          <w:noProof/>
        </w:rPr>
        <w:t xml:space="preserve">Leuschner, C. (1996). Timberline and alpine vegetation on the tropical and warm-temperate oceanic islands of the world: elevation, structure and floristics. </w:t>
      </w:r>
      <w:r w:rsidRPr="00947670">
        <w:rPr>
          <w:rFonts w:ascii="Calibri" w:hAnsi="Calibri"/>
          <w:i/>
          <w:noProof/>
        </w:rPr>
        <w:t xml:space="preserve">Vegetatio </w:t>
      </w:r>
      <w:r w:rsidRPr="00947670">
        <w:rPr>
          <w:rFonts w:ascii="Calibri" w:hAnsi="Calibri"/>
          <w:b/>
          <w:noProof/>
        </w:rPr>
        <w:t>123</w:t>
      </w:r>
      <w:r w:rsidRPr="00947670">
        <w:rPr>
          <w:rFonts w:ascii="Calibri" w:hAnsi="Calibri"/>
          <w:noProof/>
        </w:rPr>
        <w:t>(2): 193-206.</w:t>
      </w:r>
      <w:bookmarkEnd w:id="33"/>
    </w:p>
    <w:p w:rsidR="00947670" w:rsidRPr="00947670" w:rsidRDefault="00947670" w:rsidP="00947670">
      <w:pPr>
        <w:spacing w:after="0" w:line="240" w:lineRule="auto"/>
        <w:ind w:left="720" w:hanging="720"/>
        <w:rPr>
          <w:rFonts w:ascii="Calibri" w:hAnsi="Calibri"/>
          <w:noProof/>
        </w:rPr>
      </w:pPr>
      <w:bookmarkStart w:id="34" w:name="_ENREF_34"/>
      <w:r w:rsidRPr="00947670">
        <w:rPr>
          <w:rFonts w:ascii="Calibri" w:hAnsi="Calibri"/>
          <w:noProof/>
        </w:rPr>
        <w:t xml:space="preserve">Lomolino, M. V. (2001). Elevation gradients of species-density: historical and prospective views. </w:t>
      </w:r>
      <w:r w:rsidRPr="00947670">
        <w:rPr>
          <w:rFonts w:ascii="Calibri" w:hAnsi="Calibri"/>
          <w:i/>
          <w:noProof/>
        </w:rPr>
        <w:t>Global Ecology &amp; Biogeography</w:t>
      </w:r>
      <w:r w:rsidRPr="00947670">
        <w:rPr>
          <w:rFonts w:ascii="Calibri" w:hAnsi="Calibri"/>
          <w:noProof/>
        </w:rPr>
        <w:t xml:space="preserve"> </w:t>
      </w:r>
      <w:r w:rsidRPr="00947670">
        <w:rPr>
          <w:rFonts w:ascii="Calibri" w:hAnsi="Calibri"/>
          <w:b/>
          <w:noProof/>
        </w:rPr>
        <w:t>10</w:t>
      </w:r>
      <w:r w:rsidRPr="00947670">
        <w:rPr>
          <w:rFonts w:ascii="Calibri" w:hAnsi="Calibri"/>
          <w:noProof/>
        </w:rPr>
        <w:t xml:space="preserve">: 3-13 </w:t>
      </w:r>
      <w:bookmarkEnd w:id="34"/>
    </w:p>
    <w:p w:rsidR="00947670" w:rsidRPr="00947670" w:rsidRDefault="00947670" w:rsidP="00947670">
      <w:pPr>
        <w:spacing w:after="0" w:line="240" w:lineRule="auto"/>
        <w:ind w:left="720" w:hanging="720"/>
        <w:rPr>
          <w:rFonts w:ascii="Calibri" w:hAnsi="Calibri"/>
          <w:noProof/>
        </w:rPr>
      </w:pPr>
      <w:bookmarkStart w:id="35" w:name="_ENREF_35"/>
      <w:r w:rsidRPr="00947670">
        <w:rPr>
          <w:rFonts w:ascii="Calibri" w:hAnsi="Calibri"/>
          <w:noProof/>
        </w:rPr>
        <w:t xml:space="preserve">Lugo, A. E., S. L. Brown, R. Dodson, T. S. Smith and H. H. Shugart (1999). The Holdridge life zones of the conterminous United States in relation to ecosystem mapping. </w:t>
      </w:r>
      <w:r w:rsidRPr="00947670">
        <w:rPr>
          <w:rFonts w:ascii="Calibri" w:hAnsi="Calibri"/>
          <w:i/>
          <w:noProof/>
        </w:rPr>
        <w:t>Journal of Biogeography</w:t>
      </w:r>
      <w:r w:rsidRPr="00947670">
        <w:rPr>
          <w:rFonts w:ascii="Calibri" w:hAnsi="Calibri"/>
          <w:noProof/>
        </w:rPr>
        <w:t xml:space="preserve"> </w:t>
      </w:r>
      <w:r w:rsidRPr="00947670">
        <w:rPr>
          <w:rFonts w:ascii="Calibri" w:hAnsi="Calibri"/>
          <w:b/>
          <w:noProof/>
        </w:rPr>
        <w:t>26</w:t>
      </w:r>
      <w:r w:rsidRPr="00947670">
        <w:rPr>
          <w:rFonts w:ascii="Calibri" w:hAnsi="Calibri"/>
          <w:noProof/>
        </w:rPr>
        <w:t>: 1025-1038.</w:t>
      </w:r>
      <w:bookmarkEnd w:id="35"/>
    </w:p>
    <w:p w:rsidR="00947670" w:rsidRPr="00947670" w:rsidRDefault="00947670" w:rsidP="00947670">
      <w:pPr>
        <w:spacing w:after="0" w:line="240" w:lineRule="auto"/>
        <w:ind w:left="720" w:hanging="720"/>
        <w:rPr>
          <w:rFonts w:ascii="Calibri" w:hAnsi="Calibri"/>
          <w:noProof/>
        </w:rPr>
      </w:pPr>
      <w:bookmarkStart w:id="36" w:name="_ENREF_36"/>
      <w:r w:rsidRPr="00947670">
        <w:rPr>
          <w:rFonts w:ascii="Calibri" w:hAnsi="Calibri"/>
          <w:noProof/>
        </w:rPr>
        <w:t xml:space="preserve">Lugo, A. E., R. Schmidt and S. Brown (1981). Tropical forests in the Caribbean. </w:t>
      </w:r>
      <w:r w:rsidRPr="00947670">
        <w:rPr>
          <w:rFonts w:ascii="Calibri" w:hAnsi="Calibri"/>
          <w:i/>
          <w:noProof/>
        </w:rPr>
        <w:t xml:space="preserve">Ambio  </w:t>
      </w:r>
      <w:r w:rsidRPr="00947670">
        <w:rPr>
          <w:rFonts w:ascii="Calibri" w:hAnsi="Calibri"/>
          <w:b/>
          <w:noProof/>
        </w:rPr>
        <w:t>10</w:t>
      </w:r>
      <w:r w:rsidRPr="00947670">
        <w:rPr>
          <w:rFonts w:ascii="Calibri" w:hAnsi="Calibri"/>
          <w:noProof/>
        </w:rPr>
        <w:t>(6): 318-324.</w:t>
      </w:r>
      <w:bookmarkEnd w:id="36"/>
    </w:p>
    <w:p w:rsidR="00947670" w:rsidRPr="00947670" w:rsidRDefault="00947670" w:rsidP="00947670">
      <w:pPr>
        <w:spacing w:after="0" w:line="240" w:lineRule="auto"/>
        <w:ind w:left="720" w:hanging="720"/>
        <w:rPr>
          <w:rFonts w:ascii="Calibri" w:hAnsi="Calibri"/>
          <w:noProof/>
        </w:rPr>
      </w:pPr>
      <w:bookmarkStart w:id="37" w:name="_ENREF_37"/>
      <w:r w:rsidRPr="00947670">
        <w:rPr>
          <w:rFonts w:ascii="Calibri" w:hAnsi="Calibri"/>
          <w:noProof/>
        </w:rPr>
        <w:t xml:space="preserve">Maharaj, S. S. and M. New (2013). Modelling individual and collective species responses to climate change within Small Island States. </w:t>
      </w:r>
      <w:r w:rsidRPr="00947670">
        <w:rPr>
          <w:rFonts w:ascii="Calibri" w:hAnsi="Calibri"/>
          <w:i/>
          <w:noProof/>
        </w:rPr>
        <w:t xml:space="preserve">Biological Conservation  </w:t>
      </w:r>
      <w:r w:rsidRPr="00947670">
        <w:rPr>
          <w:rFonts w:ascii="Calibri" w:hAnsi="Calibri"/>
          <w:b/>
          <w:noProof/>
        </w:rPr>
        <w:t>167</w:t>
      </w:r>
      <w:r w:rsidRPr="00947670">
        <w:rPr>
          <w:rFonts w:ascii="Calibri" w:hAnsi="Calibri"/>
          <w:noProof/>
        </w:rPr>
        <w:t>: 283-291.</w:t>
      </w:r>
      <w:bookmarkEnd w:id="37"/>
    </w:p>
    <w:p w:rsidR="00947670" w:rsidRPr="00947670" w:rsidRDefault="00947670" w:rsidP="00947670">
      <w:pPr>
        <w:spacing w:after="0" w:line="240" w:lineRule="auto"/>
        <w:ind w:left="720" w:hanging="720"/>
        <w:rPr>
          <w:rFonts w:ascii="Calibri" w:hAnsi="Calibri"/>
          <w:noProof/>
        </w:rPr>
      </w:pPr>
      <w:bookmarkStart w:id="38" w:name="_ENREF_38"/>
      <w:r w:rsidRPr="00947670">
        <w:rPr>
          <w:rFonts w:ascii="Calibri" w:hAnsi="Calibri"/>
          <w:noProof/>
        </w:rPr>
        <w:t xml:space="preserve">McLaren, K. P. and M. A. McDonald (2003). The effects of moisture and shade on seed germination and seedling survival in a tropical dry forest in Jamaica. </w:t>
      </w:r>
      <w:r w:rsidRPr="00947670">
        <w:rPr>
          <w:rFonts w:ascii="Calibri" w:hAnsi="Calibri"/>
          <w:i/>
          <w:noProof/>
        </w:rPr>
        <w:t>Forest Ecology and Management</w:t>
      </w:r>
      <w:r w:rsidRPr="00947670">
        <w:rPr>
          <w:rFonts w:ascii="Calibri" w:hAnsi="Calibri"/>
          <w:noProof/>
        </w:rPr>
        <w:t xml:space="preserve"> </w:t>
      </w:r>
      <w:r w:rsidRPr="00947670">
        <w:rPr>
          <w:rFonts w:ascii="Calibri" w:hAnsi="Calibri"/>
          <w:b/>
          <w:noProof/>
        </w:rPr>
        <w:t>183</w:t>
      </w:r>
      <w:r w:rsidRPr="00947670">
        <w:rPr>
          <w:rFonts w:ascii="Calibri" w:hAnsi="Calibri"/>
          <w:noProof/>
        </w:rPr>
        <w:t>: 61-75.</w:t>
      </w:r>
      <w:bookmarkEnd w:id="38"/>
    </w:p>
    <w:p w:rsidR="00947670" w:rsidRPr="00947670" w:rsidRDefault="00947670" w:rsidP="00947670">
      <w:pPr>
        <w:spacing w:after="0" w:line="240" w:lineRule="auto"/>
        <w:ind w:left="720" w:hanging="720"/>
        <w:rPr>
          <w:rFonts w:ascii="Calibri" w:hAnsi="Calibri"/>
          <w:noProof/>
        </w:rPr>
      </w:pPr>
      <w:bookmarkStart w:id="39" w:name="_ENREF_39"/>
      <w:r w:rsidRPr="00947670">
        <w:rPr>
          <w:rFonts w:ascii="Calibri" w:hAnsi="Calibri"/>
          <w:noProof/>
        </w:rPr>
        <w:t xml:space="preserve">Medina, E., E. Cuevas and S. Molina (2012). Structural variability and species diversity of a dwarf Caribbean dry forest. </w:t>
      </w:r>
      <w:r w:rsidRPr="00947670">
        <w:rPr>
          <w:rFonts w:ascii="Calibri" w:hAnsi="Calibri"/>
          <w:i/>
          <w:noProof/>
        </w:rPr>
        <w:t>Caribbean Journal of Science</w:t>
      </w:r>
      <w:r w:rsidRPr="00947670">
        <w:rPr>
          <w:rFonts w:ascii="Calibri" w:hAnsi="Calibri"/>
          <w:noProof/>
        </w:rPr>
        <w:t xml:space="preserve"> </w:t>
      </w:r>
      <w:r w:rsidRPr="00947670">
        <w:rPr>
          <w:rFonts w:ascii="Calibri" w:hAnsi="Calibri"/>
          <w:b/>
          <w:noProof/>
        </w:rPr>
        <w:t>46</w:t>
      </w:r>
      <w:r w:rsidRPr="00947670">
        <w:rPr>
          <w:rFonts w:ascii="Calibri" w:hAnsi="Calibri"/>
          <w:noProof/>
        </w:rPr>
        <w:t>(2-3): 203-215.</w:t>
      </w:r>
      <w:bookmarkEnd w:id="39"/>
    </w:p>
    <w:p w:rsidR="00947670" w:rsidRPr="00947670" w:rsidRDefault="00947670" w:rsidP="00947670">
      <w:pPr>
        <w:spacing w:after="0" w:line="240" w:lineRule="auto"/>
        <w:ind w:left="720" w:hanging="720"/>
        <w:rPr>
          <w:rFonts w:ascii="Calibri" w:hAnsi="Calibri"/>
          <w:noProof/>
        </w:rPr>
      </w:pPr>
      <w:bookmarkStart w:id="40" w:name="_ENREF_40"/>
      <w:r w:rsidRPr="00947670">
        <w:rPr>
          <w:rFonts w:ascii="Calibri" w:hAnsi="Calibri"/>
          <w:noProof/>
        </w:rPr>
        <w:t xml:space="preserve">Miles, L., A. C. Newton, R. S. DeFries, C. Ravilious, I. May, S. Blyth, V. Kapos and J. E. Gordon (2006). A global overview of the conservation status of tropical dry forests. </w:t>
      </w:r>
      <w:r w:rsidRPr="00947670">
        <w:rPr>
          <w:rFonts w:ascii="Calibri" w:hAnsi="Calibri"/>
          <w:i/>
          <w:noProof/>
        </w:rPr>
        <w:t>Journal of Biogeography</w:t>
      </w:r>
      <w:r w:rsidRPr="00947670">
        <w:rPr>
          <w:rFonts w:ascii="Calibri" w:hAnsi="Calibri"/>
          <w:noProof/>
        </w:rPr>
        <w:t xml:space="preserve"> </w:t>
      </w:r>
      <w:r w:rsidRPr="00947670">
        <w:rPr>
          <w:rFonts w:ascii="Calibri" w:hAnsi="Calibri"/>
          <w:b/>
          <w:noProof/>
        </w:rPr>
        <w:t>33</w:t>
      </w:r>
      <w:r w:rsidRPr="00947670">
        <w:rPr>
          <w:rFonts w:ascii="Calibri" w:hAnsi="Calibri"/>
          <w:noProof/>
        </w:rPr>
        <w:t>: 491-505.</w:t>
      </w:r>
      <w:bookmarkEnd w:id="40"/>
    </w:p>
    <w:p w:rsidR="00947670" w:rsidRPr="00947670" w:rsidRDefault="00947670" w:rsidP="00947670">
      <w:pPr>
        <w:spacing w:after="0" w:line="240" w:lineRule="auto"/>
        <w:ind w:left="720" w:hanging="720"/>
        <w:rPr>
          <w:rFonts w:ascii="Calibri" w:hAnsi="Calibri"/>
          <w:noProof/>
        </w:rPr>
      </w:pPr>
      <w:bookmarkStart w:id="41" w:name="_ENREF_41"/>
      <w:r w:rsidRPr="00947670">
        <w:rPr>
          <w:rFonts w:ascii="Calibri" w:hAnsi="Calibri"/>
          <w:noProof/>
        </w:rPr>
        <w:t xml:space="preserve">Montagnini, F. and C. F. Jordan (2005). </w:t>
      </w:r>
      <w:r w:rsidRPr="00947670">
        <w:rPr>
          <w:rFonts w:ascii="Calibri" w:hAnsi="Calibri"/>
          <w:i/>
          <w:noProof/>
        </w:rPr>
        <w:t>Tropical forest ecology: the basis for conservation and management</w:t>
      </w:r>
      <w:r w:rsidRPr="00947670">
        <w:rPr>
          <w:rFonts w:ascii="Calibri" w:hAnsi="Calibri"/>
          <w:noProof/>
        </w:rPr>
        <w:t>. New York, Springer.</w:t>
      </w:r>
      <w:bookmarkEnd w:id="41"/>
    </w:p>
    <w:p w:rsidR="00947670" w:rsidRPr="00947670" w:rsidRDefault="00947670" w:rsidP="00947670">
      <w:pPr>
        <w:spacing w:after="0" w:line="240" w:lineRule="auto"/>
        <w:ind w:left="720" w:hanging="720"/>
        <w:rPr>
          <w:rFonts w:ascii="Calibri" w:hAnsi="Calibri"/>
          <w:noProof/>
        </w:rPr>
      </w:pPr>
      <w:bookmarkStart w:id="42" w:name="_ENREF_42"/>
      <w:r w:rsidRPr="00947670">
        <w:rPr>
          <w:rFonts w:ascii="Calibri" w:hAnsi="Calibri"/>
          <w:noProof/>
        </w:rPr>
        <w:t xml:space="preserve">Mooney, H. A., S. H. Bullock and E. Medina (1995). Introduction. </w:t>
      </w:r>
      <w:r w:rsidRPr="00947670">
        <w:rPr>
          <w:rFonts w:ascii="Calibri" w:hAnsi="Calibri"/>
          <w:i/>
          <w:noProof/>
        </w:rPr>
        <w:t>Seasonally dry tropical forests</w:t>
      </w:r>
      <w:r w:rsidRPr="00947670">
        <w:rPr>
          <w:rFonts w:ascii="Calibri" w:hAnsi="Calibri"/>
          <w:noProof/>
        </w:rPr>
        <w:t>. H. A. Mooney, S. H. Bullock and E. Medina. Cambridge, Cambridge University Press</w:t>
      </w:r>
      <w:r w:rsidRPr="00947670">
        <w:rPr>
          <w:rFonts w:ascii="Calibri" w:hAnsi="Calibri"/>
          <w:b/>
          <w:noProof/>
        </w:rPr>
        <w:t xml:space="preserve">: </w:t>
      </w:r>
      <w:r w:rsidRPr="00947670">
        <w:rPr>
          <w:rFonts w:ascii="Calibri" w:hAnsi="Calibri"/>
          <w:noProof/>
        </w:rPr>
        <w:t>1-8.</w:t>
      </w:r>
      <w:bookmarkEnd w:id="42"/>
    </w:p>
    <w:p w:rsidR="00947670" w:rsidRPr="00947670" w:rsidRDefault="00947670" w:rsidP="00947670">
      <w:pPr>
        <w:spacing w:after="0" w:line="240" w:lineRule="auto"/>
        <w:ind w:left="720" w:hanging="720"/>
        <w:rPr>
          <w:rFonts w:ascii="Calibri" w:hAnsi="Calibri"/>
          <w:noProof/>
        </w:rPr>
      </w:pPr>
      <w:bookmarkStart w:id="43" w:name="_ENREF_43"/>
      <w:r w:rsidRPr="00947670">
        <w:rPr>
          <w:rFonts w:ascii="Calibri" w:hAnsi="Calibri"/>
          <w:noProof/>
        </w:rPr>
        <w:t xml:space="preserve">Murphy, P. G. and A. E. Lugo (1986). Ecology of tropical dry forest. </w:t>
      </w:r>
      <w:r w:rsidRPr="00947670">
        <w:rPr>
          <w:rFonts w:ascii="Calibri" w:hAnsi="Calibri"/>
          <w:i/>
          <w:noProof/>
        </w:rPr>
        <w:t>Annual Review of Ecology and Systematics</w:t>
      </w:r>
      <w:r w:rsidRPr="00947670">
        <w:rPr>
          <w:rFonts w:ascii="Calibri" w:hAnsi="Calibri"/>
          <w:noProof/>
        </w:rPr>
        <w:t xml:space="preserve"> </w:t>
      </w:r>
      <w:r w:rsidRPr="00947670">
        <w:rPr>
          <w:rFonts w:ascii="Calibri" w:hAnsi="Calibri"/>
          <w:b/>
          <w:noProof/>
        </w:rPr>
        <w:t>17</w:t>
      </w:r>
      <w:r w:rsidRPr="00947670">
        <w:rPr>
          <w:rFonts w:ascii="Calibri" w:hAnsi="Calibri"/>
          <w:noProof/>
        </w:rPr>
        <w:t>: 67-88.</w:t>
      </w:r>
      <w:bookmarkEnd w:id="43"/>
    </w:p>
    <w:p w:rsidR="00947670" w:rsidRPr="00947670" w:rsidRDefault="00947670" w:rsidP="00947670">
      <w:pPr>
        <w:spacing w:after="0" w:line="240" w:lineRule="auto"/>
        <w:ind w:left="720" w:hanging="720"/>
        <w:rPr>
          <w:rFonts w:ascii="Calibri" w:hAnsi="Calibri"/>
          <w:noProof/>
        </w:rPr>
      </w:pPr>
      <w:bookmarkStart w:id="44" w:name="_ENREF_44"/>
      <w:r w:rsidRPr="00947670">
        <w:rPr>
          <w:rFonts w:ascii="Calibri" w:hAnsi="Calibri"/>
          <w:noProof/>
        </w:rPr>
        <w:t xml:space="preserve">Murphy, P. G. and A. E. Lugo (1995). Dry forests of Central America and the Caribbean. </w:t>
      </w:r>
      <w:r w:rsidRPr="00947670">
        <w:rPr>
          <w:rFonts w:ascii="Calibri" w:hAnsi="Calibri"/>
          <w:i/>
          <w:noProof/>
        </w:rPr>
        <w:t>Seasonally dry tropical forests</w:t>
      </w:r>
      <w:r w:rsidRPr="00947670">
        <w:rPr>
          <w:rFonts w:ascii="Calibri" w:hAnsi="Calibri"/>
          <w:noProof/>
        </w:rPr>
        <w:t>. S. H. Bullock, H. A. Mooney and E. Medina. Cambridge, University of Cambridge</w:t>
      </w:r>
      <w:r w:rsidRPr="00947670">
        <w:rPr>
          <w:rFonts w:ascii="Calibri" w:hAnsi="Calibri"/>
          <w:b/>
          <w:noProof/>
        </w:rPr>
        <w:t xml:space="preserve">: </w:t>
      </w:r>
      <w:r w:rsidRPr="00947670">
        <w:rPr>
          <w:rFonts w:ascii="Calibri" w:hAnsi="Calibri"/>
          <w:noProof/>
        </w:rPr>
        <w:t>9-34.</w:t>
      </w:r>
      <w:bookmarkEnd w:id="44"/>
    </w:p>
    <w:p w:rsidR="00947670" w:rsidRPr="00947670" w:rsidRDefault="00947670" w:rsidP="00947670">
      <w:pPr>
        <w:spacing w:after="0" w:line="240" w:lineRule="auto"/>
        <w:ind w:left="720" w:hanging="720"/>
        <w:rPr>
          <w:rFonts w:ascii="Calibri" w:hAnsi="Calibri"/>
          <w:noProof/>
        </w:rPr>
      </w:pPr>
      <w:bookmarkStart w:id="45" w:name="_ENREF_45"/>
      <w:r w:rsidRPr="00947670">
        <w:rPr>
          <w:rFonts w:ascii="Calibri" w:hAnsi="Calibri"/>
          <w:noProof/>
        </w:rPr>
        <w:t xml:space="preserve">Nelson, H. P. (2004). </w:t>
      </w:r>
      <w:r w:rsidRPr="00947670">
        <w:rPr>
          <w:rFonts w:ascii="Calibri" w:hAnsi="Calibri"/>
          <w:i/>
          <w:noProof/>
        </w:rPr>
        <w:t>Tropical forest ecosystems of Trinidad: ecological patterns and public perceptions</w:t>
      </w:r>
      <w:r w:rsidRPr="00947670">
        <w:rPr>
          <w:rFonts w:ascii="Calibri" w:hAnsi="Calibri"/>
          <w:noProof/>
        </w:rPr>
        <w:t xml:space="preserve">, University of Wisconsin: Madison, USA. </w:t>
      </w:r>
      <w:r w:rsidRPr="00947670">
        <w:rPr>
          <w:rFonts w:ascii="Calibri" w:hAnsi="Calibri"/>
          <w:b/>
          <w:noProof/>
        </w:rPr>
        <w:t>PhD Thesis</w:t>
      </w:r>
      <w:r w:rsidRPr="00947670">
        <w:rPr>
          <w:rFonts w:ascii="Calibri" w:hAnsi="Calibri"/>
          <w:noProof/>
        </w:rPr>
        <w:t>.</w:t>
      </w:r>
      <w:bookmarkEnd w:id="45"/>
    </w:p>
    <w:p w:rsidR="00947670" w:rsidRPr="00947670" w:rsidRDefault="00947670" w:rsidP="00947670">
      <w:pPr>
        <w:spacing w:after="0" w:line="240" w:lineRule="auto"/>
        <w:ind w:left="720" w:hanging="720"/>
        <w:rPr>
          <w:rFonts w:ascii="Calibri" w:hAnsi="Calibri"/>
          <w:noProof/>
        </w:rPr>
      </w:pPr>
      <w:bookmarkStart w:id="46" w:name="_ENREF_46"/>
      <w:r w:rsidRPr="00947670">
        <w:rPr>
          <w:rFonts w:ascii="Calibri" w:hAnsi="Calibri"/>
          <w:noProof/>
        </w:rPr>
        <w:t xml:space="preserve">Olson, D. M., E. Dinerstein, E. D. Wikramanayake, N. D. Burgess, G. V. N. Powell, E. C. Underwood, J. A. D’Amico, I. Itoua, H. E. Strand, J. C. Morrison, C. J. Loucks, T. F. Allnutt, T. H. Ricketts, Y. Kura, J. F. Lamoreux, W. W. Wettengel, P. Hedao and K. R. Kassem (2001). Terrestrial ecoregions of the world: a new map of life on Earth. </w:t>
      </w:r>
      <w:r w:rsidRPr="00947670">
        <w:rPr>
          <w:rFonts w:ascii="Calibri" w:hAnsi="Calibri"/>
          <w:i/>
          <w:noProof/>
        </w:rPr>
        <w:t>BioScience</w:t>
      </w:r>
      <w:r w:rsidRPr="00947670">
        <w:rPr>
          <w:rFonts w:ascii="Calibri" w:hAnsi="Calibri"/>
          <w:noProof/>
        </w:rPr>
        <w:t xml:space="preserve"> </w:t>
      </w:r>
      <w:r w:rsidRPr="00947670">
        <w:rPr>
          <w:rFonts w:ascii="Calibri" w:hAnsi="Calibri"/>
          <w:b/>
          <w:noProof/>
        </w:rPr>
        <w:t>51</w:t>
      </w:r>
      <w:r w:rsidRPr="00947670">
        <w:rPr>
          <w:rFonts w:ascii="Calibri" w:hAnsi="Calibri"/>
          <w:noProof/>
        </w:rPr>
        <w:t>(11): 933–938.</w:t>
      </w:r>
      <w:bookmarkEnd w:id="46"/>
    </w:p>
    <w:p w:rsidR="00947670" w:rsidRPr="00947670" w:rsidRDefault="00947670" w:rsidP="00947670">
      <w:pPr>
        <w:spacing w:after="0" w:line="240" w:lineRule="auto"/>
        <w:ind w:left="720" w:hanging="720"/>
        <w:rPr>
          <w:rFonts w:ascii="Calibri" w:hAnsi="Calibri"/>
          <w:noProof/>
        </w:rPr>
      </w:pPr>
      <w:bookmarkStart w:id="47" w:name="_ENREF_47"/>
      <w:r w:rsidRPr="00947670">
        <w:rPr>
          <w:rFonts w:ascii="Calibri" w:hAnsi="Calibri"/>
          <w:noProof/>
        </w:rPr>
        <w:t xml:space="preserve">Peterson, T. C., M. A. Taylor, R. Demeritte, D. L. Duncombe, S. Burton, F. Thompson, A. Porter, M. Mercedes, E. Villegas, R. S. Fils, A. K. Tank, A. Martis, R. Warner, A. Joyette, W. Mills, L. Alexander and B. Gleason (2002). Recent changes in climate extremes in the Caribbean region. </w:t>
      </w:r>
      <w:r w:rsidRPr="00947670">
        <w:rPr>
          <w:rFonts w:ascii="Calibri" w:hAnsi="Calibri"/>
          <w:i/>
          <w:noProof/>
        </w:rPr>
        <w:t>Journal of Geophysical Research</w:t>
      </w:r>
      <w:r w:rsidRPr="00947670">
        <w:rPr>
          <w:rFonts w:ascii="Calibri" w:hAnsi="Calibri"/>
          <w:noProof/>
        </w:rPr>
        <w:t xml:space="preserve"> </w:t>
      </w:r>
      <w:r w:rsidRPr="00947670">
        <w:rPr>
          <w:rFonts w:ascii="Calibri" w:hAnsi="Calibri"/>
          <w:b/>
          <w:noProof/>
        </w:rPr>
        <w:t>107</w:t>
      </w:r>
      <w:r w:rsidRPr="00947670">
        <w:rPr>
          <w:rFonts w:ascii="Calibri" w:hAnsi="Calibri"/>
          <w:noProof/>
        </w:rPr>
        <w:t>(D21): 4610-.</w:t>
      </w:r>
      <w:bookmarkEnd w:id="47"/>
    </w:p>
    <w:p w:rsidR="00947670" w:rsidRPr="00947670" w:rsidRDefault="00947670" w:rsidP="00947670">
      <w:pPr>
        <w:spacing w:after="0" w:line="240" w:lineRule="auto"/>
        <w:ind w:left="720" w:hanging="720"/>
        <w:rPr>
          <w:rFonts w:ascii="Calibri" w:hAnsi="Calibri"/>
          <w:noProof/>
        </w:rPr>
      </w:pPr>
      <w:bookmarkStart w:id="48" w:name="_ENREF_48"/>
      <w:r w:rsidRPr="00947670">
        <w:rPr>
          <w:rFonts w:ascii="Calibri" w:hAnsi="Calibri"/>
          <w:noProof/>
        </w:rPr>
        <w:t xml:space="preserve">Portillo-Quintero, C. A. and G. A. Sánchez-Azofeifa (2010). Extent and conservation of tropical dry forests in the Americas. </w:t>
      </w:r>
      <w:r w:rsidRPr="00947670">
        <w:rPr>
          <w:rFonts w:ascii="Calibri" w:hAnsi="Calibri"/>
          <w:i/>
          <w:noProof/>
        </w:rPr>
        <w:t xml:space="preserve">Biological Conservation   </w:t>
      </w:r>
      <w:r w:rsidRPr="00947670">
        <w:rPr>
          <w:rFonts w:ascii="Calibri" w:hAnsi="Calibri"/>
          <w:b/>
          <w:noProof/>
        </w:rPr>
        <w:t>143</w:t>
      </w:r>
      <w:r w:rsidRPr="00947670">
        <w:rPr>
          <w:rFonts w:ascii="Calibri" w:hAnsi="Calibri"/>
          <w:noProof/>
        </w:rPr>
        <w:t>: 144-155.</w:t>
      </w:r>
      <w:bookmarkEnd w:id="48"/>
    </w:p>
    <w:p w:rsidR="00947670" w:rsidRPr="00947670" w:rsidRDefault="00947670" w:rsidP="00947670">
      <w:pPr>
        <w:spacing w:after="0" w:line="240" w:lineRule="auto"/>
        <w:ind w:left="720" w:hanging="720"/>
        <w:rPr>
          <w:rFonts w:ascii="Calibri" w:hAnsi="Calibri"/>
          <w:noProof/>
        </w:rPr>
      </w:pPr>
      <w:bookmarkStart w:id="49" w:name="_ENREF_49"/>
      <w:r w:rsidRPr="00947670">
        <w:rPr>
          <w:rFonts w:ascii="Calibri" w:hAnsi="Calibri"/>
          <w:noProof/>
        </w:rPr>
        <w:t xml:space="preserve">Ranasinghe, R., D. Callaghan and M. J. F. Stive (2012). Estimating coastal recession due to sea level rise: beyond the Bruun rule. </w:t>
      </w:r>
      <w:r w:rsidRPr="00947670">
        <w:rPr>
          <w:rFonts w:ascii="Calibri" w:hAnsi="Calibri"/>
          <w:i/>
          <w:noProof/>
        </w:rPr>
        <w:t>Climate Change</w:t>
      </w:r>
      <w:r w:rsidRPr="00947670">
        <w:rPr>
          <w:rFonts w:ascii="Calibri" w:hAnsi="Calibri"/>
          <w:noProof/>
        </w:rPr>
        <w:t xml:space="preserve"> </w:t>
      </w:r>
      <w:r w:rsidRPr="00947670">
        <w:rPr>
          <w:rFonts w:ascii="Calibri" w:hAnsi="Calibri"/>
          <w:b/>
          <w:noProof/>
        </w:rPr>
        <w:t>110</w:t>
      </w:r>
      <w:r w:rsidRPr="00947670">
        <w:rPr>
          <w:rFonts w:ascii="Calibri" w:hAnsi="Calibri"/>
          <w:noProof/>
        </w:rPr>
        <w:t>: 561-574.</w:t>
      </w:r>
      <w:bookmarkEnd w:id="49"/>
    </w:p>
    <w:p w:rsidR="00947670" w:rsidRPr="00947670" w:rsidRDefault="00947670" w:rsidP="00947670">
      <w:pPr>
        <w:spacing w:after="0" w:line="240" w:lineRule="auto"/>
        <w:ind w:left="720" w:hanging="720"/>
        <w:rPr>
          <w:rFonts w:ascii="Calibri" w:hAnsi="Calibri"/>
          <w:noProof/>
        </w:rPr>
      </w:pPr>
      <w:bookmarkStart w:id="50" w:name="_ENREF_50"/>
      <w:r w:rsidRPr="00947670">
        <w:rPr>
          <w:rFonts w:ascii="Calibri" w:hAnsi="Calibri"/>
          <w:noProof/>
        </w:rPr>
        <w:t xml:space="preserve">Rathcke, B. J. (2001). Pollination and predation limit fruit set in a shrub, </w:t>
      </w:r>
      <w:r w:rsidRPr="00947670">
        <w:rPr>
          <w:rFonts w:ascii="Calibri" w:hAnsi="Calibri"/>
          <w:i/>
          <w:noProof/>
        </w:rPr>
        <w:t>Bourreria succulenta</w:t>
      </w:r>
      <w:r w:rsidRPr="00947670">
        <w:rPr>
          <w:rFonts w:ascii="Calibri" w:hAnsi="Calibri"/>
          <w:noProof/>
        </w:rPr>
        <w:t xml:space="preserve"> (Boraginaceae), after hurricanes on San Salvador Island, Bahamas'. </w:t>
      </w:r>
      <w:r w:rsidRPr="00947670">
        <w:rPr>
          <w:rFonts w:ascii="Calibri" w:hAnsi="Calibri"/>
          <w:i/>
          <w:noProof/>
        </w:rPr>
        <w:t>Biotropica</w:t>
      </w:r>
      <w:r w:rsidRPr="00947670">
        <w:rPr>
          <w:rFonts w:ascii="Calibri" w:hAnsi="Calibri"/>
          <w:noProof/>
        </w:rPr>
        <w:t xml:space="preserve"> </w:t>
      </w:r>
      <w:r w:rsidRPr="00947670">
        <w:rPr>
          <w:rFonts w:ascii="Calibri" w:hAnsi="Calibri"/>
          <w:b/>
          <w:noProof/>
        </w:rPr>
        <w:t>33</w:t>
      </w:r>
      <w:r w:rsidRPr="00947670">
        <w:rPr>
          <w:rFonts w:ascii="Calibri" w:hAnsi="Calibri"/>
          <w:noProof/>
        </w:rPr>
        <w:t>(2): 330-338.</w:t>
      </w:r>
      <w:bookmarkEnd w:id="50"/>
    </w:p>
    <w:p w:rsidR="00947670" w:rsidRPr="00947670" w:rsidRDefault="00947670" w:rsidP="00947670">
      <w:pPr>
        <w:spacing w:after="0" w:line="240" w:lineRule="auto"/>
        <w:ind w:left="720" w:hanging="720"/>
        <w:rPr>
          <w:rFonts w:ascii="Calibri" w:hAnsi="Calibri"/>
          <w:noProof/>
        </w:rPr>
      </w:pPr>
      <w:bookmarkStart w:id="51" w:name="_ENREF_51"/>
      <w:r w:rsidRPr="00947670">
        <w:rPr>
          <w:rFonts w:ascii="Calibri" w:hAnsi="Calibri"/>
          <w:noProof/>
        </w:rPr>
        <w:t xml:space="preserve">Rivera Lugo, P. J. (2005). </w:t>
      </w:r>
      <w:r w:rsidRPr="00947670">
        <w:rPr>
          <w:rFonts w:ascii="Calibri" w:hAnsi="Calibri"/>
          <w:i/>
          <w:noProof/>
        </w:rPr>
        <w:t>Composition and structure of the Grenada dove (Leptotila wellsi) habitat</w:t>
      </w:r>
      <w:r w:rsidRPr="00947670">
        <w:rPr>
          <w:rFonts w:ascii="Calibri" w:hAnsi="Calibri"/>
          <w:noProof/>
        </w:rPr>
        <w:t xml:space="preserve">. Grenada Dry Forest Biodiversity Conservation Project, Forestry and National Parks </w:t>
      </w:r>
      <w:r w:rsidRPr="00947670">
        <w:rPr>
          <w:rFonts w:ascii="Calibri" w:hAnsi="Calibri"/>
          <w:noProof/>
        </w:rPr>
        <w:lastRenderedPageBreak/>
        <w:t>Department, Ministry of Agriculture, Lands, Forestry and Fisheries, Government of Grenada, W.I.</w:t>
      </w:r>
      <w:bookmarkEnd w:id="51"/>
    </w:p>
    <w:p w:rsidR="00947670" w:rsidRPr="00947670" w:rsidRDefault="00947670" w:rsidP="00947670">
      <w:pPr>
        <w:spacing w:after="0" w:line="240" w:lineRule="auto"/>
        <w:ind w:left="720" w:hanging="720"/>
        <w:rPr>
          <w:rFonts w:ascii="Calibri" w:hAnsi="Calibri"/>
          <w:noProof/>
        </w:rPr>
      </w:pPr>
      <w:bookmarkStart w:id="52" w:name="_ENREF_52"/>
      <w:r w:rsidRPr="00947670">
        <w:rPr>
          <w:rFonts w:ascii="Calibri" w:hAnsi="Calibri"/>
          <w:noProof/>
        </w:rPr>
        <w:t xml:space="preserve">Robbins, A. M. J., C.-M. Eckelmann and M. Quiñones (2008). Forest fires in the insular Caribbean. </w:t>
      </w:r>
      <w:r w:rsidRPr="00947670">
        <w:rPr>
          <w:rFonts w:ascii="Calibri" w:hAnsi="Calibri"/>
          <w:i/>
          <w:noProof/>
        </w:rPr>
        <w:t>Ambio</w:t>
      </w:r>
      <w:r w:rsidRPr="00947670">
        <w:rPr>
          <w:rFonts w:ascii="Calibri" w:hAnsi="Calibri"/>
          <w:noProof/>
        </w:rPr>
        <w:t xml:space="preserve"> </w:t>
      </w:r>
      <w:r w:rsidRPr="00947670">
        <w:rPr>
          <w:rFonts w:ascii="Calibri" w:hAnsi="Calibri"/>
          <w:b/>
          <w:noProof/>
        </w:rPr>
        <w:t>37</w:t>
      </w:r>
      <w:r w:rsidRPr="00947670">
        <w:rPr>
          <w:rFonts w:ascii="Calibri" w:hAnsi="Calibri"/>
          <w:noProof/>
        </w:rPr>
        <w:t>(7-8): 528-534.</w:t>
      </w:r>
      <w:bookmarkEnd w:id="52"/>
    </w:p>
    <w:p w:rsidR="00947670" w:rsidRPr="00947670" w:rsidRDefault="00947670" w:rsidP="00947670">
      <w:pPr>
        <w:spacing w:after="0" w:line="240" w:lineRule="auto"/>
        <w:ind w:left="720" w:hanging="720"/>
        <w:rPr>
          <w:rFonts w:ascii="Calibri" w:hAnsi="Calibri"/>
          <w:noProof/>
        </w:rPr>
      </w:pPr>
      <w:bookmarkStart w:id="53" w:name="_ENREF_53"/>
      <w:r w:rsidRPr="00947670">
        <w:rPr>
          <w:rFonts w:ascii="Calibri" w:hAnsi="Calibri"/>
          <w:noProof/>
        </w:rPr>
        <w:t xml:space="preserve">Rosenberg, J. and F. L. Korsmo (2001). Local participation, international politics, and the environment: The World Bank and the Grenada Dove. </w:t>
      </w:r>
      <w:r w:rsidRPr="00947670">
        <w:rPr>
          <w:rFonts w:ascii="Calibri" w:hAnsi="Calibri"/>
          <w:i/>
          <w:noProof/>
        </w:rPr>
        <w:t>Journal of Environmental Management</w:t>
      </w:r>
      <w:r w:rsidRPr="00947670">
        <w:rPr>
          <w:rFonts w:ascii="Calibri" w:hAnsi="Calibri"/>
          <w:noProof/>
        </w:rPr>
        <w:t xml:space="preserve"> </w:t>
      </w:r>
      <w:r w:rsidRPr="00947670">
        <w:rPr>
          <w:rFonts w:ascii="Calibri" w:hAnsi="Calibri"/>
          <w:b/>
          <w:noProof/>
        </w:rPr>
        <w:t>62</w:t>
      </w:r>
      <w:r w:rsidRPr="00947670">
        <w:rPr>
          <w:rFonts w:ascii="Calibri" w:hAnsi="Calibri"/>
          <w:noProof/>
        </w:rPr>
        <w:t>: 283-300.</w:t>
      </w:r>
      <w:bookmarkEnd w:id="53"/>
    </w:p>
    <w:p w:rsidR="00947670" w:rsidRPr="00947670" w:rsidRDefault="00947670" w:rsidP="00947670">
      <w:pPr>
        <w:spacing w:after="0" w:line="240" w:lineRule="auto"/>
        <w:ind w:left="720" w:hanging="720"/>
        <w:rPr>
          <w:rFonts w:ascii="Calibri" w:hAnsi="Calibri"/>
          <w:noProof/>
        </w:rPr>
      </w:pPr>
      <w:bookmarkStart w:id="54" w:name="_ENREF_54"/>
      <w:r w:rsidRPr="00947670">
        <w:rPr>
          <w:rFonts w:ascii="Calibri" w:hAnsi="Calibri"/>
          <w:noProof/>
        </w:rPr>
        <w:t xml:space="preserve">Sánchez-Azofeifa, G. A., M. Quesada, J. P. Rodríguez, J. M. Nassar, K. E. Stoner, A. Castillo, T. Garvin, E. L. Zent, J. C. Calvo-Alvarado, M. E. R. Kalacska, L. Fajardo, J. A. Gamon and P. Cuevas-Reyes (2005). Research priorities for Neotropical dry forests. </w:t>
      </w:r>
      <w:r w:rsidRPr="00947670">
        <w:rPr>
          <w:rFonts w:ascii="Calibri" w:hAnsi="Calibri"/>
          <w:i/>
          <w:noProof/>
        </w:rPr>
        <w:t>Biotropica</w:t>
      </w:r>
      <w:r w:rsidRPr="00947670">
        <w:rPr>
          <w:rFonts w:ascii="Calibri" w:hAnsi="Calibri"/>
          <w:noProof/>
        </w:rPr>
        <w:t xml:space="preserve"> </w:t>
      </w:r>
      <w:r w:rsidRPr="00947670">
        <w:rPr>
          <w:rFonts w:ascii="Calibri" w:hAnsi="Calibri"/>
          <w:b/>
          <w:noProof/>
        </w:rPr>
        <w:t>37</w:t>
      </w:r>
      <w:r w:rsidRPr="00947670">
        <w:rPr>
          <w:rFonts w:ascii="Calibri" w:hAnsi="Calibri"/>
          <w:noProof/>
        </w:rPr>
        <w:t>(4): 477-485.</w:t>
      </w:r>
      <w:bookmarkEnd w:id="54"/>
    </w:p>
    <w:p w:rsidR="00947670" w:rsidRPr="00947670" w:rsidRDefault="00947670" w:rsidP="00947670">
      <w:pPr>
        <w:spacing w:after="0" w:line="240" w:lineRule="auto"/>
        <w:ind w:left="720" w:hanging="720"/>
        <w:rPr>
          <w:rFonts w:ascii="Calibri" w:hAnsi="Calibri"/>
          <w:noProof/>
        </w:rPr>
      </w:pPr>
      <w:bookmarkStart w:id="55" w:name="_ENREF_55"/>
      <w:r w:rsidRPr="00947670">
        <w:rPr>
          <w:rFonts w:ascii="Calibri" w:hAnsi="Calibri"/>
          <w:noProof/>
        </w:rPr>
        <w:t xml:space="preserve">Şekercioğlu, C. H., R. B. Primack and J. Wormworth (2012). The effects of climate change on tropical birds. </w:t>
      </w:r>
      <w:r w:rsidRPr="00947670">
        <w:rPr>
          <w:rFonts w:ascii="Calibri" w:hAnsi="Calibri"/>
          <w:i/>
          <w:noProof/>
        </w:rPr>
        <w:t xml:space="preserve">Biological Conservation  </w:t>
      </w:r>
      <w:r w:rsidRPr="00947670">
        <w:rPr>
          <w:rFonts w:ascii="Calibri" w:hAnsi="Calibri"/>
          <w:b/>
          <w:noProof/>
        </w:rPr>
        <w:t>148</w:t>
      </w:r>
      <w:r w:rsidRPr="00947670">
        <w:rPr>
          <w:rFonts w:ascii="Calibri" w:hAnsi="Calibri"/>
          <w:noProof/>
        </w:rPr>
        <w:t>: 1-18.</w:t>
      </w:r>
      <w:bookmarkEnd w:id="55"/>
    </w:p>
    <w:p w:rsidR="00947670" w:rsidRPr="00947670" w:rsidRDefault="00947670" w:rsidP="00947670">
      <w:pPr>
        <w:spacing w:after="0" w:line="240" w:lineRule="auto"/>
        <w:ind w:left="720" w:hanging="720"/>
        <w:rPr>
          <w:rFonts w:ascii="Calibri" w:hAnsi="Calibri"/>
          <w:noProof/>
        </w:rPr>
      </w:pPr>
      <w:bookmarkStart w:id="56" w:name="_ENREF_56"/>
      <w:r w:rsidRPr="00947670">
        <w:rPr>
          <w:rFonts w:ascii="Calibri" w:hAnsi="Calibri"/>
          <w:noProof/>
        </w:rPr>
        <w:t xml:space="preserve">Singh, B. (1997). Climate changes in the greater and southern Caribbean. </w:t>
      </w:r>
      <w:r w:rsidRPr="00947670">
        <w:rPr>
          <w:rFonts w:ascii="Calibri" w:hAnsi="Calibri"/>
          <w:i/>
          <w:noProof/>
        </w:rPr>
        <w:t>International Journal of Climatology</w:t>
      </w:r>
      <w:r w:rsidRPr="00947670">
        <w:rPr>
          <w:rFonts w:ascii="Calibri" w:hAnsi="Calibri"/>
          <w:noProof/>
        </w:rPr>
        <w:t xml:space="preserve"> </w:t>
      </w:r>
      <w:r w:rsidRPr="00947670">
        <w:rPr>
          <w:rFonts w:ascii="Calibri" w:hAnsi="Calibri"/>
          <w:b/>
          <w:noProof/>
        </w:rPr>
        <w:t>17</w:t>
      </w:r>
      <w:r w:rsidRPr="00947670">
        <w:rPr>
          <w:rFonts w:ascii="Calibri" w:hAnsi="Calibri"/>
          <w:noProof/>
        </w:rPr>
        <w:t>: 1093-1114.</w:t>
      </w:r>
      <w:bookmarkEnd w:id="56"/>
    </w:p>
    <w:p w:rsidR="00947670" w:rsidRPr="00947670" w:rsidRDefault="00947670" w:rsidP="00947670">
      <w:pPr>
        <w:spacing w:after="0" w:line="240" w:lineRule="auto"/>
        <w:ind w:left="720" w:hanging="720"/>
        <w:rPr>
          <w:rFonts w:ascii="Calibri" w:hAnsi="Calibri"/>
          <w:noProof/>
        </w:rPr>
      </w:pPr>
      <w:bookmarkStart w:id="57" w:name="_ENREF_57"/>
      <w:r w:rsidRPr="00947670">
        <w:rPr>
          <w:rFonts w:ascii="Calibri" w:hAnsi="Calibri"/>
          <w:noProof/>
        </w:rPr>
        <w:t xml:space="preserve">Taylor, M. A., A. Centella, J. Charlery, I. Borrajero, A. Bezanilla, J. D. Campbell, R. Rivero, T. S. Stephenson, F. S. Whyte and R. A. Watson (2007). </w:t>
      </w:r>
      <w:r w:rsidRPr="00947670">
        <w:rPr>
          <w:rFonts w:ascii="Calibri" w:hAnsi="Calibri"/>
          <w:i/>
          <w:noProof/>
        </w:rPr>
        <w:t>Glimpses of the future: a briefing from the PRECIS Caribbean climate change project</w:t>
      </w:r>
      <w:r w:rsidRPr="00947670">
        <w:rPr>
          <w:rFonts w:ascii="Calibri" w:hAnsi="Calibri"/>
          <w:noProof/>
        </w:rPr>
        <w:t>. Caribbean Community Climate Change Centre. Belmopan, Belize</w:t>
      </w:r>
      <w:r w:rsidRPr="00947670">
        <w:rPr>
          <w:rFonts w:ascii="Calibri" w:hAnsi="Calibri"/>
          <w:b/>
          <w:noProof/>
        </w:rPr>
        <w:t xml:space="preserve">: </w:t>
      </w:r>
      <w:r w:rsidRPr="00947670">
        <w:rPr>
          <w:rFonts w:ascii="Calibri" w:hAnsi="Calibri"/>
          <w:noProof/>
        </w:rPr>
        <w:t>24.</w:t>
      </w:r>
      <w:bookmarkEnd w:id="57"/>
    </w:p>
    <w:p w:rsidR="00947670" w:rsidRPr="00947670" w:rsidRDefault="00947670" w:rsidP="00947670">
      <w:pPr>
        <w:spacing w:after="0" w:line="240" w:lineRule="auto"/>
        <w:ind w:left="720" w:hanging="720"/>
        <w:rPr>
          <w:rFonts w:ascii="Calibri" w:hAnsi="Calibri"/>
          <w:noProof/>
        </w:rPr>
      </w:pPr>
      <w:bookmarkStart w:id="58" w:name="_ENREF_58"/>
      <w:r w:rsidRPr="00947670">
        <w:rPr>
          <w:rFonts w:ascii="Calibri" w:hAnsi="Calibri"/>
          <w:noProof/>
        </w:rPr>
        <w:t xml:space="preserve">Thomas, A. (2005). </w:t>
      </w:r>
      <w:r w:rsidRPr="00947670">
        <w:rPr>
          <w:rFonts w:ascii="Calibri" w:hAnsi="Calibri"/>
          <w:i/>
          <w:noProof/>
        </w:rPr>
        <w:t>Wildfire management and restoration in Grenada</w:t>
      </w:r>
      <w:r w:rsidRPr="00947670">
        <w:rPr>
          <w:rFonts w:ascii="Calibri" w:hAnsi="Calibri"/>
          <w:noProof/>
        </w:rPr>
        <w:t>. Wildfire Management and Restoration: Proceedings of the Twelfth Meeting of Caribbean Foresters in Puerto Rico., Río Piedras, Puerto Rico, USDA Forest Service.</w:t>
      </w:r>
      <w:bookmarkEnd w:id="58"/>
    </w:p>
    <w:p w:rsidR="00947670" w:rsidRPr="00947670" w:rsidRDefault="00947670" w:rsidP="00947670">
      <w:pPr>
        <w:spacing w:after="0" w:line="240" w:lineRule="auto"/>
        <w:ind w:left="720" w:hanging="720"/>
        <w:rPr>
          <w:rFonts w:ascii="Calibri" w:hAnsi="Calibri"/>
          <w:noProof/>
        </w:rPr>
      </w:pPr>
      <w:bookmarkStart w:id="59" w:name="_ENREF_59"/>
      <w:r w:rsidRPr="00947670">
        <w:rPr>
          <w:rFonts w:ascii="Calibri" w:hAnsi="Calibri"/>
          <w:noProof/>
        </w:rPr>
        <w:t xml:space="preserve">van Bloem, S. J., P. G. Murphy, A. E. Lugo, R. Ostertag, M. R. Costa, I. R. Bernard, S. M. Colón and M. C. Mora (2005). The Influence of hurricane winds on Caribbean dry forest structure and nutrient pools. </w:t>
      </w:r>
      <w:r w:rsidRPr="00947670">
        <w:rPr>
          <w:rFonts w:ascii="Calibri" w:hAnsi="Calibri"/>
          <w:i/>
          <w:noProof/>
        </w:rPr>
        <w:t>Biotropica</w:t>
      </w:r>
      <w:r w:rsidRPr="00947670">
        <w:rPr>
          <w:rFonts w:ascii="Calibri" w:hAnsi="Calibri"/>
          <w:noProof/>
        </w:rPr>
        <w:t xml:space="preserve"> </w:t>
      </w:r>
      <w:r w:rsidRPr="00947670">
        <w:rPr>
          <w:rFonts w:ascii="Calibri" w:hAnsi="Calibri"/>
          <w:b/>
          <w:noProof/>
        </w:rPr>
        <w:t>37</w:t>
      </w:r>
      <w:r w:rsidRPr="00947670">
        <w:rPr>
          <w:rFonts w:ascii="Calibri" w:hAnsi="Calibri"/>
          <w:noProof/>
        </w:rPr>
        <w:t>(4): 571-583.</w:t>
      </w:r>
      <w:bookmarkEnd w:id="59"/>
    </w:p>
    <w:p w:rsidR="00947670" w:rsidRPr="00947670" w:rsidRDefault="00947670" w:rsidP="00947670">
      <w:pPr>
        <w:spacing w:after="0" w:line="240" w:lineRule="auto"/>
        <w:ind w:left="720" w:hanging="720"/>
        <w:rPr>
          <w:rFonts w:ascii="Calibri" w:hAnsi="Calibri"/>
          <w:noProof/>
        </w:rPr>
      </w:pPr>
      <w:bookmarkStart w:id="60" w:name="_ENREF_60"/>
      <w:r w:rsidRPr="00947670">
        <w:rPr>
          <w:rFonts w:ascii="Calibri" w:hAnsi="Calibri"/>
          <w:noProof/>
        </w:rPr>
        <w:t xml:space="preserve">Wege, D. C. and V. Anadon-Irizarry (2008). </w:t>
      </w:r>
      <w:r w:rsidRPr="00947670">
        <w:rPr>
          <w:rFonts w:ascii="Calibri" w:hAnsi="Calibri"/>
          <w:i/>
          <w:noProof/>
        </w:rPr>
        <w:t>Important Bird Areas in the Caribbean: Key Sites for Conservation</w:t>
      </w:r>
      <w:r w:rsidRPr="00947670">
        <w:rPr>
          <w:rFonts w:ascii="Calibri" w:hAnsi="Calibri"/>
          <w:noProof/>
        </w:rPr>
        <w:t>, BirdLife International.</w:t>
      </w:r>
      <w:bookmarkEnd w:id="60"/>
    </w:p>
    <w:p w:rsidR="00947670" w:rsidRPr="00947670" w:rsidRDefault="00947670" w:rsidP="00947670">
      <w:pPr>
        <w:spacing w:after="0" w:line="240" w:lineRule="auto"/>
        <w:ind w:left="720" w:hanging="720"/>
        <w:rPr>
          <w:rFonts w:ascii="Calibri" w:hAnsi="Calibri"/>
          <w:noProof/>
        </w:rPr>
      </w:pPr>
      <w:bookmarkStart w:id="61" w:name="_ENREF_61"/>
      <w:r w:rsidRPr="00947670">
        <w:rPr>
          <w:rFonts w:ascii="Calibri" w:hAnsi="Calibri"/>
          <w:noProof/>
        </w:rPr>
        <w:t xml:space="preserve">Wetzel, F. T., H. Beissman, D. J. Penn and W. Jetz (2013). Vulnerability of terrestrial island vertebrates to projected sea-level rise. </w:t>
      </w:r>
      <w:r w:rsidRPr="00947670">
        <w:rPr>
          <w:rFonts w:ascii="Calibri" w:hAnsi="Calibri"/>
          <w:i/>
          <w:noProof/>
        </w:rPr>
        <w:t>Global Change Biology</w:t>
      </w:r>
      <w:r w:rsidRPr="00947670">
        <w:rPr>
          <w:rFonts w:ascii="Calibri" w:hAnsi="Calibri"/>
          <w:noProof/>
        </w:rPr>
        <w:t xml:space="preserve"> </w:t>
      </w:r>
      <w:r w:rsidRPr="00947670">
        <w:rPr>
          <w:rFonts w:ascii="Calibri" w:hAnsi="Calibri"/>
          <w:b/>
          <w:noProof/>
        </w:rPr>
        <w:t>19</w:t>
      </w:r>
      <w:r w:rsidRPr="00947670">
        <w:rPr>
          <w:rFonts w:ascii="Calibri" w:hAnsi="Calibri"/>
          <w:noProof/>
        </w:rPr>
        <w:t>: 2058-2070.</w:t>
      </w:r>
      <w:bookmarkEnd w:id="61"/>
    </w:p>
    <w:p w:rsidR="00947670" w:rsidRPr="00947670" w:rsidRDefault="00947670" w:rsidP="00947670">
      <w:pPr>
        <w:spacing w:after="0" w:line="240" w:lineRule="auto"/>
        <w:ind w:left="720" w:hanging="720"/>
        <w:rPr>
          <w:rFonts w:ascii="Calibri" w:hAnsi="Calibri"/>
          <w:noProof/>
        </w:rPr>
      </w:pPr>
      <w:bookmarkStart w:id="62" w:name="_ENREF_62"/>
      <w:r w:rsidRPr="00947670">
        <w:rPr>
          <w:rFonts w:ascii="Calibri" w:hAnsi="Calibri"/>
          <w:noProof/>
        </w:rPr>
        <w:t xml:space="preserve">Wolfe, B. T. and S. J. van Bloem (2012). Subtropical dry forest regeneration in grass-invaded areas of Puerto Rico: understanding why </w:t>
      </w:r>
      <w:r w:rsidRPr="00947670">
        <w:rPr>
          <w:rFonts w:ascii="Calibri" w:hAnsi="Calibri"/>
          <w:i/>
          <w:noProof/>
        </w:rPr>
        <w:t>Leucaena leucocephala</w:t>
      </w:r>
      <w:r w:rsidRPr="00947670">
        <w:rPr>
          <w:rFonts w:ascii="Calibri" w:hAnsi="Calibri"/>
          <w:noProof/>
        </w:rPr>
        <w:t xml:space="preserve"> dominates and native species fail. </w:t>
      </w:r>
      <w:r w:rsidRPr="00947670">
        <w:rPr>
          <w:rFonts w:ascii="Calibri" w:hAnsi="Calibri"/>
          <w:i/>
          <w:noProof/>
        </w:rPr>
        <w:t>Forest Ecology and Management</w:t>
      </w:r>
      <w:r w:rsidRPr="00947670">
        <w:rPr>
          <w:rFonts w:ascii="Calibri" w:hAnsi="Calibri"/>
          <w:noProof/>
        </w:rPr>
        <w:t xml:space="preserve"> </w:t>
      </w:r>
      <w:r w:rsidRPr="00947670">
        <w:rPr>
          <w:rFonts w:ascii="Calibri" w:hAnsi="Calibri"/>
          <w:b/>
          <w:noProof/>
        </w:rPr>
        <w:t>267</w:t>
      </w:r>
      <w:r w:rsidRPr="00947670">
        <w:rPr>
          <w:rFonts w:ascii="Calibri" w:hAnsi="Calibri"/>
          <w:noProof/>
        </w:rPr>
        <w:t>: 253-261.</w:t>
      </w:r>
      <w:bookmarkEnd w:id="62"/>
    </w:p>
    <w:p w:rsidR="00947670" w:rsidRPr="00947670" w:rsidRDefault="00947670" w:rsidP="00947670">
      <w:pPr>
        <w:spacing w:line="240" w:lineRule="auto"/>
        <w:ind w:left="720" w:hanging="720"/>
        <w:rPr>
          <w:rFonts w:ascii="Calibri" w:hAnsi="Calibri"/>
          <w:noProof/>
        </w:rPr>
      </w:pPr>
      <w:bookmarkStart w:id="63" w:name="_ENREF_63"/>
      <w:r w:rsidRPr="00947670">
        <w:rPr>
          <w:rFonts w:ascii="Calibri" w:hAnsi="Calibri"/>
          <w:noProof/>
        </w:rPr>
        <w:t xml:space="preserve">Wunderle, J. (1985). An ecological comparison of the avifaunas of Grenada and Tobago, West Indies. </w:t>
      </w:r>
      <w:r w:rsidRPr="00947670">
        <w:rPr>
          <w:rFonts w:ascii="Calibri" w:hAnsi="Calibri"/>
          <w:i/>
          <w:noProof/>
        </w:rPr>
        <w:t>Wilson Bulletin</w:t>
      </w:r>
      <w:r w:rsidRPr="00947670">
        <w:rPr>
          <w:rFonts w:ascii="Calibri" w:hAnsi="Calibri"/>
          <w:noProof/>
        </w:rPr>
        <w:t xml:space="preserve"> </w:t>
      </w:r>
      <w:r w:rsidRPr="00947670">
        <w:rPr>
          <w:rFonts w:ascii="Calibri" w:hAnsi="Calibri"/>
          <w:b/>
          <w:noProof/>
        </w:rPr>
        <w:t>97</w:t>
      </w:r>
      <w:r w:rsidRPr="00947670">
        <w:rPr>
          <w:rFonts w:ascii="Calibri" w:hAnsi="Calibri"/>
          <w:noProof/>
        </w:rPr>
        <w:t>(3): 356-365.</w:t>
      </w:r>
      <w:bookmarkEnd w:id="63"/>
    </w:p>
    <w:p w:rsidR="00947670" w:rsidRDefault="00947670" w:rsidP="00947670">
      <w:pPr>
        <w:spacing w:line="240" w:lineRule="auto"/>
        <w:rPr>
          <w:rFonts w:ascii="Calibri" w:hAnsi="Calibri"/>
          <w:noProof/>
        </w:rPr>
      </w:pPr>
    </w:p>
    <w:p w:rsidR="00FC548D" w:rsidRDefault="003C4C6A" w:rsidP="002C1AC3">
      <w:pPr>
        <w:ind w:firstLine="720"/>
      </w:pPr>
      <w:r>
        <w:fldChar w:fldCharType="end"/>
      </w:r>
    </w:p>
    <w:p w:rsidR="00FC548D" w:rsidRDefault="00FC548D" w:rsidP="002C1AC3">
      <w:pPr>
        <w:ind w:firstLine="720"/>
      </w:pPr>
    </w:p>
    <w:p w:rsidR="00FC548D" w:rsidRDefault="00FC548D" w:rsidP="002C1AC3">
      <w:pPr>
        <w:ind w:firstLine="720"/>
        <w:rPr>
          <w:noProof/>
          <w:lang w:eastAsia="en-GB"/>
        </w:rPr>
        <w:sectPr w:rsidR="00FC548D">
          <w:footerReference w:type="default" r:id="rId11"/>
          <w:pgSz w:w="11906" w:h="16838"/>
          <w:pgMar w:top="1440" w:right="1440" w:bottom="1440" w:left="1440" w:header="708" w:footer="708" w:gutter="0"/>
          <w:cols w:space="708"/>
          <w:docGrid w:linePitch="360"/>
        </w:sectPr>
      </w:pPr>
    </w:p>
    <w:p w:rsidR="00FC548D" w:rsidRDefault="00FC548D" w:rsidP="00F95193">
      <w:pPr>
        <w:pStyle w:val="Heading2"/>
        <w:ind w:left="360"/>
        <w:rPr>
          <w:noProof/>
          <w:lang w:eastAsia="en-GB"/>
        </w:rPr>
      </w:pPr>
      <w:r>
        <w:rPr>
          <w:noProof/>
          <w:lang w:eastAsia="en-GB"/>
        </w:rPr>
        <w:lastRenderedPageBreak/>
        <w:t>Tables and Figures</w:t>
      </w:r>
    </w:p>
    <w:p w:rsidR="00DA1BBE" w:rsidRPr="00DA1BBE" w:rsidRDefault="00DA1BBE" w:rsidP="00DA1BBE">
      <w:pPr>
        <w:pStyle w:val="Heading3"/>
      </w:pPr>
      <w:r>
        <w:t>Table 1.</w:t>
      </w:r>
    </w:p>
    <w:p w:rsidR="003935AD" w:rsidRPr="003935AD" w:rsidRDefault="003935AD" w:rsidP="00DA1BBE">
      <w:pPr>
        <w:pStyle w:val="Caption"/>
      </w:pPr>
      <w:bookmarkStart w:id="64" w:name="_Ref390769295"/>
      <w:r w:rsidRPr="003935AD">
        <w:t xml:space="preserve">Table </w:t>
      </w:r>
      <w:r w:rsidR="004F12E2">
        <w:fldChar w:fldCharType="begin"/>
      </w:r>
      <w:r w:rsidR="004F12E2">
        <w:instrText xml:space="preserve"> SEQ Table \* ARABIC </w:instrText>
      </w:r>
      <w:r w:rsidR="004F12E2">
        <w:fldChar w:fldCharType="separate"/>
      </w:r>
      <w:r w:rsidR="00715AEE">
        <w:rPr>
          <w:noProof/>
        </w:rPr>
        <w:t>1</w:t>
      </w:r>
      <w:r w:rsidR="004F12E2">
        <w:rPr>
          <w:noProof/>
        </w:rPr>
        <w:fldChar w:fldCharType="end"/>
      </w:r>
      <w:bookmarkEnd w:id="64"/>
      <w:r w:rsidR="00DA1BBE">
        <w:t>.</w:t>
      </w:r>
      <w:r w:rsidRPr="003935AD">
        <w:t xml:space="preserve"> Areas of land cover and forest, land-cover change and under protection in Grenada. Adapted from </w:t>
      </w:r>
      <w:proofErr w:type="spellStart"/>
      <w:r w:rsidRPr="003935AD">
        <w:t>Helmer</w:t>
      </w:r>
      <w:proofErr w:type="spellEnd"/>
      <w:r w:rsidRPr="003935AD">
        <w:t xml:space="preserve"> et al. (2008).</w:t>
      </w:r>
    </w:p>
    <w:tbl>
      <w:tblPr>
        <w:tblStyle w:val="ListTable6Colorful"/>
        <w:tblW w:w="9356" w:type="dxa"/>
        <w:tblLook w:val="07A0" w:firstRow="1" w:lastRow="0" w:firstColumn="1" w:lastColumn="1" w:noHBand="1" w:noVBand="1"/>
      </w:tblPr>
      <w:tblGrid>
        <w:gridCol w:w="4205"/>
        <w:gridCol w:w="1426"/>
        <w:gridCol w:w="1811"/>
        <w:gridCol w:w="1914"/>
      </w:tblGrid>
      <w:tr w:rsidR="00FC548D" w:rsidTr="00FC548D">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205" w:type="dxa"/>
            <w:tcBorders>
              <w:top w:val="single" w:sz="4" w:space="0" w:color="000000" w:themeColor="text1"/>
              <w:bottom w:val="single" w:sz="4" w:space="0" w:color="auto"/>
            </w:tcBorders>
          </w:tcPr>
          <w:p w:rsidR="00FC548D" w:rsidRDefault="00FC548D" w:rsidP="00FC548D">
            <w:pPr>
              <w:keepNext/>
            </w:pPr>
            <w:r w:rsidRPr="009E4075">
              <w:t>Land-cover or forest formation</w:t>
            </w:r>
          </w:p>
        </w:tc>
        <w:tc>
          <w:tcPr>
            <w:tcW w:w="1426" w:type="dxa"/>
            <w:tcBorders>
              <w:top w:val="single" w:sz="4" w:space="0" w:color="000000" w:themeColor="text1"/>
              <w:bottom w:val="single" w:sz="4" w:space="0" w:color="auto"/>
            </w:tcBorders>
          </w:tcPr>
          <w:p w:rsidR="00FC548D" w:rsidRDefault="00FC548D" w:rsidP="00FC548D">
            <w:pPr>
              <w:keepNext/>
              <w:cnfStyle w:val="100000000000" w:firstRow="1" w:lastRow="0" w:firstColumn="0" w:lastColumn="0" w:oddVBand="0" w:evenVBand="0" w:oddHBand="0" w:evenHBand="0" w:firstRowFirstColumn="0" w:firstRowLastColumn="0" w:lastRowFirstColumn="0" w:lastRowLastColumn="0"/>
            </w:pPr>
            <w:r>
              <w:t>Areas of land cover and forest formation (ha)</w:t>
            </w:r>
          </w:p>
        </w:tc>
        <w:tc>
          <w:tcPr>
            <w:tcW w:w="1811" w:type="dxa"/>
            <w:tcBorders>
              <w:top w:val="single" w:sz="4" w:space="0" w:color="000000" w:themeColor="text1"/>
              <w:bottom w:val="single" w:sz="4" w:space="0" w:color="auto"/>
            </w:tcBorders>
          </w:tcPr>
          <w:p w:rsidR="00FC548D" w:rsidRDefault="00FC548D" w:rsidP="00FC548D">
            <w:pPr>
              <w:keepNext/>
              <w:cnfStyle w:val="100000000000" w:firstRow="1" w:lastRow="0" w:firstColumn="0" w:lastColumn="0" w:oddVBand="0" w:evenVBand="0" w:oddHBand="0" w:evenHBand="0" w:firstRowFirstColumn="0" w:firstRowLastColumn="0" w:lastRowFirstColumn="0" w:lastRowLastColumn="0"/>
            </w:pPr>
            <w:r w:rsidRPr="009E4075">
              <w:t>Land-cover change from about 1945 (Beard, 1949) to about 2000</w:t>
            </w:r>
            <w:r>
              <w:t xml:space="preserve"> (ha)</w:t>
            </w:r>
          </w:p>
        </w:tc>
        <w:tc>
          <w:tcPr>
            <w:cnfStyle w:val="000100000000" w:firstRow="0" w:lastRow="0" w:firstColumn="0" w:lastColumn="1" w:oddVBand="0" w:evenVBand="0" w:oddHBand="0" w:evenHBand="0" w:firstRowFirstColumn="0" w:firstRowLastColumn="0" w:lastRowFirstColumn="0" w:lastRowLastColumn="0"/>
            <w:tcW w:w="1914" w:type="dxa"/>
            <w:tcBorders>
              <w:top w:val="single" w:sz="4" w:space="0" w:color="000000" w:themeColor="text1"/>
              <w:bottom w:val="single" w:sz="4" w:space="0" w:color="auto"/>
            </w:tcBorders>
          </w:tcPr>
          <w:p w:rsidR="00FC548D" w:rsidRPr="009E4075" w:rsidRDefault="00FC548D" w:rsidP="00FC548D">
            <w:pPr>
              <w:keepNext/>
            </w:pPr>
            <w:r w:rsidRPr="00BC5C5D">
              <w:t xml:space="preserve">Area </w:t>
            </w:r>
            <w:r>
              <w:t>(</w:t>
            </w:r>
            <w:r w:rsidRPr="00BC5C5D">
              <w:t>and proportion</w:t>
            </w:r>
            <w:r>
              <w:t xml:space="preserve"> of total forest)</w:t>
            </w:r>
            <w:r w:rsidRPr="00BC5C5D">
              <w:t xml:space="preserve"> within informal or formal reserves</w:t>
            </w:r>
          </w:p>
        </w:tc>
      </w:tr>
      <w:tr w:rsidR="00FC548D" w:rsidTr="00FC548D">
        <w:trPr>
          <w:cantSplit/>
          <w:trHeight w:val="844"/>
        </w:trPr>
        <w:tc>
          <w:tcPr>
            <w:cnfStyle w:val="001000000000" w:firstRow="0" w:lastRow="0" w:firstColumn="1" w:lastColumn="0" w:oddVBand="0" w:evenVBand="0" w:oddHBand="0" w:evenHBand="0" w:firstRowFirstColumn="0" w:firstRowLastColumn="0" w:lastRowFirstColumn="0" w:lastRowLastColumn="0"/>
            <w:tcW w:w="4205" w:type="dxa"/>
            <w:tcBorders>
              <w:top w:val="single" w:sz="4" w:space="0" w:color="auto"/>
              <w:bottom w:val="nil"/>
            </w:tcBorders>
            <w:shd w:val="clear" w:color="auto" w:fill="D9D9D9" w:themeFill="background1" w:themeFillShade="D9"/>
          </w:tcPr>
          <w:p w:rsidR="00FC548D" w:rsidRPr="008528EC" w:rsidRDefault="00FC548D" w:rsidP="00FC548D">
            <w:pPr>
              <w:keepNext/>
              <w:rPr>
                <w:b w:val="0"/>
              </w:rPr>
            </w:pPr>
            <w:r w:rsidRPr="008528EC">
              <w:rPr>
                <w:rFonts w:cs="Palatino-Italic"/>
                <w:b w:val="0"/>
                <w:i/>
                <w:iCs/>
              </w:rPr>
              <w:t xml:space="preserve">Drought Deciduous and Semi-Deciduous Forest, Forest/Shrub or </w:t>
            </w:r>
            <w:proofErr w:type="spellStart"/>
            <w:r w:rsidRPr="008528EC">
              <w:rPr>
                <w:rFonts w:cs="Palatino-Italic"/>
                <w:b w:val="0"/>
                <w:i/>
                <w:iCs/>
              </w:rPr>
              <w:t>Shrubland</w:t>
            </w:r>
            <w:proofErr w:type="spellEnd"/>
            <w:r w:rsidRPr="008528EC">
              <w:rPr>
                <w:rFonts w:cs="Palatino-Italic"/>
                <w:b w:val="0"/>
                <w:i/>
                <w:iCs/>
              </w:rPr>
              <w:t xml:space="preserve"> (Dry, Dry-Moist), Lowland or </w:t>
            </w:r>
            <w:proofErr w:type="spellStart"/>
            <w:r w:rsidRPr="008528EC">
              <w:rPr>
                <w:rFonts w:cs="Palatino-Italic"/>
                <w:b w:val="0"/>
                <w:i/>
                <w:iCs/>
              </w:rPr>
              <w:t>Submontane</w:t>
            </w:r>
            <w:proofErr w:type="spellEnd"/>
            <w:r w:rsidRPr="008528EC">
              <w:rPr>
                <w:rFonts w:cs="Palatino-Italic"/>
                <w:b w:val="0"/>
                <w:i/>
                <w:iCs/>
              </w:rPr>
              <w:t xml:space="preserve">, </w:t>
            </w:r>
            <w:proofErr w:type="spellStart"/>
            <w:r w:rsidRPr="008528EC">
              <w:rPr>
                <w:rFonts w:cs="Palatino-Italic"/>
                <w:b w:val="0"/>
                <w:i/>
                <w:iCs/>
              </w:rPr>
              <w:t>Shrubland</w:t>
            </w:r>
            <w:proofErr w:type="spellEnd"/>
            <w:r w:rsidRPr="008528EC">
              <w:rPr>
                <w:rFonts w:cs="Palatino-Italic"/>
                <w:b w:val="0"/>
                <w:i/>
                <w:iCs/>
              </w:rPr>
              <w:t xml:space="preserve"> </w:t>
            </w:r>
            <w:r w:rsidRPr="008528EC">
              <w:rPr>
                <w:rFonts w:cs="Palatino-Roman"/>
                <w:b w:val="0"/>
              </w:rPr>
              <w:t>(Beard’s Dry Scrub Woodlands)</w:t>
            </w:r>
          </w:p>
        </w:tc>
        <w:tc>
          <w:tcPr>
            <w:tcW w:w="1426" w:type="dxa"/>
            <w:tcBorders>
              <w:top w:val="single" w:sz="4" w:space="0" w:color="auto"/>
              <w:bottom w:val="nil"/>
            </w:tcBorders>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pPr>
          </w:p>
        </w:tc>
        <w:tc>
          <w:tcPr>
            <w:tcW w:w="1811" w:type="dxa"/>
            <w:tcBorders>
              <w:top w:val="single" w:sz="4" w:space="0" w:color="auto"/>
              <w:bottom w:val="nil"/>
            </w:tcBorders>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r w:rsidRPr="008528EC">
              <w:t>1945: 1052</w:t>
            </w:r>
          </w:p>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r w:rsidRPr="008528EC">
              <w:t>2000: 8584</w:t>
            </w:r>
          </w:p>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r w:rsidRPr="008528EC">
              <w:t>% Change: 716</w:t>
            </w:r>
          </w:p>
        </w:tc>
        <w:tc>
          <w:tcPr>
            <w:cnfStyle w:val="000100000000" w:firstRow="0" w:lastRow="0" w:firstColumn="0" w:lastColumn="1" w:oddVBand="0" w:evenVBand="0" w:oddHBand="0" w:evenHBand="0" w:firstRowFirstColumn="0" w:firstRowLastColumn="0" w:lastRowFirstColumn="0" w:lastRowLastColumn="0"/>
            <w:tcW w:w="1914" w:type="dxa"/>
            <w:tcBorders>
              <w:top w:val="single" w:sz="4" w:space="0" w:color="auto"/>
              <w:bottom w:val="nil"/>
            </w:tcBorders>
          </w:tcPr>
          <w:p w:rsidR="00FC548D" w:rsidRPr="008528EC" w:rsidRDefault="00FC548D" w:rsidP="00FC548D">
            <w:pPr>
              <w:keepNext/>
            </w:pPr>
          </w:p>
        </w:tc>
      </w:tr>
      <w:tr w:rsidR="00FC548D" w:rsidTr="00FC548D">
        <w:trPr>
          <w:cantSplit/>
        </w:trPr>
        <w:tc>
          <w:tcPr>
            <w:cnfStyle w:val="001000000000" w:firstRow="0" w:lastRow="0" w:firstColumn="1" w:lastColumn="0" w:oddVBand="0" w:evenVBand="0" w:oddHBand="0" w:evenHBand="0" w:firstRowFirstColumn="0" w:firstRowLastColumn="0" w:lastRowFirstColumn="0" w:lastRowLastColumn="0"/>
            <w:tcW w:w="4205" w:type="dxa"/>
            <w:tcBorders>
              <w:top w:val="nil"/>
            </w:tcBorders>
          </w:tcPr>
          <w:p w:rsidR="00FC548D" w:rsidRPr="008528EC" w:rsidRDefault="00FC548D" w:rsidP="00FC548D">
            <w:pPr>
              <w:keepNext/>
              <w:ind w:firstLine="318"/>
              <w:rPr>
                <w:b w:val="0"/>
              </w:rPr>
            </w:pPr>
            <w:r w:rsidRPr="008528EC">
              <w:rPr>
                <w:b w:val="0"/>
              </w:rPr>
              <w:t xml:space="preserve">Deciduous, Evergreen Coastal and Mixed Forest or </w:t>
            </w:r>
            <w:proofErr w:type="spellStart"/>
            <w:r w:rsidRPr="008528EC">
              <w:rPr>
                <w:b w:val="0"/>
              </w:rPr>
              <w:t>Shrubland</w:t>
            </w:r>
            <w:proofErr w:type="spellEnd"/>
            <w:r w:rsidRPr="008528EC">
              <w:rPr>
                <w:b w:val="0"/>
              </w:rPr>
              <w:t>,</w:t>
            </w:r>
            <w:r>
              <w:rPr>
                <w:b w:val="0"/>
              </w:rPr>
              <w:t xml:space="preserve"> </w:t>
            </w:r>
            <w:r w:rsidRPr="008528EC">
              <w:rPr>
                <w:b w:val="0"/>
              </w:rPr>
              <w:t>with or without Succulents, on either Limestone or other substrates</w:t>
            </w:r>
          </w:p>
        </w:tc>
        <w:tc>
          <w:tcPr>
            <w:tcW w:w="1426" w:type="dxa"/>
            <w:tcBorders>
              <w:top w:val="nil"/>
            </w:tcBorders>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pPr>
            <w:r w:rsidRPr="008528EC">
              <w:t>2162</w:t>
            </w:r>
          </w:p>
        </w:tc>
        <w:tc>
          <w:tcPr>
            <w:tcW w:w="1811" w:type="dxa"/>
            <w:tcBorders>
              <w:top w:val="nil"/>
            </w:tcBorders>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p>
        </w:tc>
        <w:tc>
          <w:tcPr>
            <w:cnfStyle w:val="000100000000" w:firstRow="0" w:lastRow="0" w:firstColumn="0" w:lastColumn="1" w:oddVBand="0" w:evenVBand="0" w:oddHBand="0" w:evenHBand="0" w:firstRowFirstColumn="0" w:firstRowLastColumn="0" w:lastRowFirstColumn="0" w:lastRowLastColumn="0"/>
            <w:tcW w:w="1914" w:type="dxa"/>
            <w:tcBorders>
              <w:top w:val="nil"/>
            </w:tcBorders>
          </w:tcPr>
          <w:p w:rsidR="00FC548D" w:rsidRPr="008528EC" w:rsidRDefault="00FC548D" w:rsidP="00FC548D">
            <w:pPr>
              <w:keepNext/>
              <w:rPr>
                <w:b w:val="0"/>
              </w:rPr>
            </w:pPr>
            <w:r>
              <w:rPr>
                <w:b w:val="0"/>
              </w:rPr>
              <w:t>140 (6.5)</w:t>
            </w:r>
          </w:p>
        </w:tc>
      </w:tr>
      <w:tr w:rsidR="00FC548D" w:rsidTr="00FC548D">
        <w:trPr>
          <w:cantSplit/>
        </w:trPr>
        <w:tc>
          <w:tcPr>
            <w:cnfStyle w:val="001000000000" w:firstRow="0" w:lastRow="0" w:firstColumn="1" w:lastColumn="0" w:oddVBand="0" w:evenVBand="0" w:oddHBand="0" w:evenHBand="0" w:firstRowFirstColumn="0" w:firstRowLastColumn="0" w:lastRowFirstColumn="0" w:lastRowLastColumn="0"/>
            <w:tcW w:w="4205" w:type="dxa"/>
          </w:tcPr>
          <w:p w:rsidR="00FC548D" w:rsidRPr="008528EC" w:rsidRDefault="00FC548D" w:rsidP="00FC548D">
            <w:pPr>
              <w:keepNext/>
              <w:ind w:firstLine="318"/>
              <w:rPr>
                <w:b w:val="0"/>
              </w:rPr>
            </w:pPr>
            <w:r w:rsidRPr="008528EC">
              <w:rPr>
                <w:b w:val="0"/>
              </w:rPr>
              <w:t>Semi-Deciduous and Drought Deciduous Forest on Limestone(includes Semi-Evergreen Forest)</w:t>
            </w:r>
          </w:p>
        </w:tc>
        <w:tc>
          <w:tcPr>
            <w:tcW w:w="1426" w:type="dxa"/>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pPr>
            <w:r w:rsidRPr="008528EC">
              <w:t>C</w:t>
            </w:r>
          </w:p>
        </w:tc>
        <w:tc>
          <w:tcPr>
            <w:tcW w:w="1811" w:type="dxa"/>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p>
        </w:tc>
        <w:tc>
          <w:tcPr>
            <w:cnfStyle w:val="000100000000" w:firstRow="0" w:lastRow="0" w:firstColumn="0" w:lastColumn="1" w:oddVBand="0" w:evenVBand="0" w:oddHBand="0" w:evenHBand="0" w:firstRowFirstColumn="0" w:firstRowLastColumn="0" w:lastRowFirstColumn="0" w:lastRowLastColumn="0"/>
            <w:tcW w:w="1914" w:type="dxa"/>
          </w:tcPr>
          <w:p w:rsidR="00FC548D" w:rsidRPr="008528EC" w:rsidRDefault="00FC548D" w:rsidP="00FC548D">
            <w:pPr>
              <w:keepNext/>
              <w:rPr>
                <w:b w:val="0"/>
              </w:rPr>
            </w:pPr>
            <w:r>
              <w:rPr>
                <w:b w:val="0"/>
              </w:rPr>
              <w:t>-</w:t>
            </w:r>
          </w:p>
        </w:tc>
      </w:tr>
      <w:tr w:rsidR="00FC548D" w:rsidTr="00FC548D">
        <w:trPr>
          <w:cantSplit/>
        </w:trPr>
        <w:tc>
          <w:tcPr>
            <w:cnfStyle w:val="001000000000" w:firstRow="0" w:lastRow="0" w:firstColumn="1" w:lastColumn="0" w:oddVBand="0" w:evenVBand="0" w:oddHBand="0" w:evenHBand="0" w:firstRowFirstColumn="0" w:firstRowLastColumn="0" w:lastRowFirstColumn="0" w:lastRowLastColumn="0"/>
            <w:tcW w:w="4205" w:type="dxa"/>
          </w:tcPr>
          <w:p w:rsidR="00FC548D" w:rsidRPr="008528EC" w:rsidRDefault="00FC548D" w:rsidP="00FC548D">
            <w:pPr>
              <w:keepNext/>
              <w:ind w:firstLine="318"/>
              <w:rPr>
                <w:b w:val="0"/>
              </w:rPr>
            </w:pPr>
            <w:r w:rsidRPr="008528EC">
              <w:rPr>
                <w:b w:val="0"/>
              </w:rPr>
              <w:t>Semi-</w:t>
            </w:r>
            <w:r>
              <w:rPr>
                <w:b w:val="0"/>
              </w:rPr>
              <w:t>Deciduous Forest (includes Semi-</w:t>
            </w:r>
            <w:r w:rsidRPr="008528EC">
              <w:rPr>
                <w:b w:val="0"/>
              </w:rPr>
              <w:t>Evergreen Forest)</w:t>
            </w:r>
          </w:p>
        </w:tc>
        <w:tc>
          <w:tcPr>
            <w:tcW w:w="1426" w:type="dxa"/>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pPr>
            <w:r w:rsidRPr="008528EC">
              <w:t>6422</w:t>
            </w:r>
          </w:p>
        </w:tc>
        <w:tc>
          <w:tcPr>
            <w:tcW w:w="1811" w:type="dxa"/>
          </w:tcPr>
          <w:p w:rsidR="00FC548D" w:rsidRPr="008528EC" w:rsidRDefault="00FC548D" w:rsidP="00FC548D">
            <w:pPr>
              <w:keepNext/>
              <w:cnfStyle w:val="000000000000" w:firstRow="0" w:lastRow="0" w:firstColumn="0" w:lastColumn="0" w:oddVBand="0" w:evenVBand="0" w:oddHBand="0" w:evenHBand="0" w:firstRowFirstColumn="0" w:firstRowLastColumn="0" w:lastRowFirstColumn="0" w:lastRowLastColumn="0"/>
              <w:rPr>
                <w:b/>
              </w:rPr>
            </w:pPr>
          </w:p>
        </w:tc>
        <w:tc>
          <w:tcPr>
            <w:cnfStyle w:val="000100000000" w:firstRow="0" w:lastRow="0" w:firstColumn="0" w:lastColumn="1" w:oddVBand="0" w:evenVBand="0" w:oddHBand="0" w:evenHBand="0" w:firstRowFirstColumn="0" w:firstRowLastColumn="0" w:lastRowFirstColumn="0" w:lastRowLastColumn="0"/>
            <w:tcW w:w="1914" w:type="dxa"/>
          </w:tcPr>
          <w:p w:rsidR="00FC548D" w:rsidRPr="008528EC" w:rsidRDefault="00FC548D" w:rsidP="00FC548D">
            <w:pPr>
              <w:keepNext/>
              <w:rPr>
                <w:b w:val="0"/>
              </w:rPr>
            </w:pPr>
            <w:r>
              <w:rPr>
                <w:b w:val="0"/>
              </w:rPr>
              <w:t>1771 (28)</w:t>
            </w:r>
          </w:p>
        </w:tc>
      </w:tr>
    </w:tbl>
    <w:p w:rsidR="00FC548D" w:rsidRDefault="00FC548D" w:rsidP="00FC548D">
      <w:pPr>
        <w:keepNext/>
      </w:pPr>
      <w:r w:rsidRPr="00B46140">
        <w:rPr>
          <w:sz w:val="20"/>
          <w:szCs w:val="20"/>
        </w:rPr>
        <w:t>A “C” indicates a class is present but is collapsed to a more generalized class at a higher level in the hierarchy</w:t>
      </w:r>
      <w:r>
        <w:t xml:space="preserve">. </w:t>
      </w:r>
    </w:p>
    <w:p w:rsidR="0019773E" w:rsidRDefault="0019773E" w:rsidP="00FC548D">
      <w:pPr>
        <w:sectPr w:rsidR="0019773E">
          <w:pgSz w:w="11906" w:h="16838"/>
          <w:pgMar w:top="1440" w:right="1440" w:bottom="1440" w:left="1440" w:header="708" w:footer="708" w:gutter="0"/>
          <w:cols w:space="708"/>
          <w:docGrid w:linePitch="360"/>
        </w:sectPr>
      </w:pPr>
    </w:p>
    <w:p w:rsidR="0019773E" w:rsidRDefault="0019773E" w:rsidP="0019773E">
      <w:pPr>
        <w:pStyle w:val="Heading3"/>
      </w:pPr>
      <w:r>
        <w:lastRenderedPageBreak/>
        <w:t>Table 2</w:t>
      </w:r>
    </w:p>
    <w:p w:rsidR="00715AEE" w:rsidRDefault="00715AEE" w:rsidP="00715AEE">
      <w:pPr>
        <w:pStyle w:val="Caption"/>
      </w:pPr>
      <w:bookmarkStart w:id="65" w:name="_Ref390892045"/>
      <w:bookmarkStart w:id="66" w:name="_Ref390892013"/>
      <w:r>
        <w:t xml:space="preserve">Table </w:t>
      </w:r>
      <w:r w:rsidR="004F12E2">
        <w:fldChar w:fldCharType="begin"/>
      </w:r>
      <w:r w:rsidR="004F12E2">
        <w:instrText xml:space="preserve"> SEQ Table \* ARABIC </w:instrText>
      </w:r>
      <w:r w:rsidR="004F12E2">
        <w:fldChar w:fldCharType="separate"/>
      </w:r>
      <w:r>
        <w:rPr>
          <w:noProof/>
        </w:rPr>
        <w:t>2</w:t>
      </w:r>
      <w:r w:rsidR="004F12E2">
        <w:rPr>
          <w:noProof/>
        </w:rPr>
        <w:fldChar w:fldCharType="end"/>
      </w:r>
      <w:bookmarkEnd w:id="65"/>
      <w:r>
        <w:t xml:space="preserve">. </w:t>
      </w:r>
      <w:r w:rsidRPr="00ED1BC3">
        <w:t>Main species composition of dry forest</w:t>
      </w:r>
      <w:r w:rsidR="000B6782">
        <w:t xml:space="preserve"> formations</w:t>
      </w:r>
      <w:r w:rsidRPr="00ED1BC3">
        <w:t xml:space="preserve"> in </w:t>
      </w:r>
      <w:r>
        <w:t>Grenada (after Rivera Lugo 2005)</w:t>
      </w:r>
      <w:r w:rsidRPr="00715AEE">
        <w:t xml:space="preserve"> </w:t>
      </w:r>
      <w:r>
        <w:t>[need to check Beard]</w:t>
      </w:r>
      <w:bookmarkEnd w:id="66"/>
    </w:p>
    <w:tbl>
      <w:tblPr>
        <w:tblStyle w:val="PlainTable2"/>
        <w:tblW w:w="10206" w:type="dxa"/>
        <w:tblInd w:w="-567" w:type="dxa"/>
        <w:tblLayout w:type="fixed"/>
        <w:tblLook w:val="0620" w:firstRow="1" w:lastRow="0" w:firstColumn="0" w:lastColumn="0" w:noHBand="1" w:noVBand="1"/>
      </w:tblPr>
      <w:tblGrid>
        <w:gridCol w:w="2127"/>
        <w:gridCol w:w="1232"/>
        <w:gridCol w:w="1886"/>
        <w:gridCol w:w="1418"/>
        <w:gridCol w:w="2126"/>
        <w:gridCol w:w="1417"/>
      </w:tblGrid>
      <w:tr w:rsidR="0019773E" w:rsidTr="00715AEE">
        <w:trPr>
          <w:cnfStyle w:val="100000000000" w:firstRow="1" w:lastRow="0" w:firstColumn="0" w:lastColumn="0" w:oddVBand="0" w:evenVBand="0" w:oddHBand="0" w:evenHBand="0" w:firstRowFirstColumn="0" w:firstRowLastColumn="0" w:lastRowFirstColumn="0" w:lastRowLastColumn="0"/>
        </w:trPr>
        <w:tc>
          <w:tcPr>
            <w:tcW w:w="3359" w:type="dxa"/>
            <w:gridSpan w:val="2"/>
            <w:tcBorders>
              <w:bottom w:val="nil"/>
            </w:tcBorders>
          </w:tcPr>
          <w:p w:rsidR="0019773E" w:rsidRDefault="0019773E" w:rsidP="0019773E">
            <w:pPr>
              <w:jc w:val="center"/>
            </w:pPr>
            <w:r>
              <w:t>Semi evergreen Seasonal Forest</w:t>
            </w:r>
          </w:p>
        </w:tc>
        <w:tc>
          <w:tcPr>
            <w:tcW w:w="3304" w:type="dxa"/>
            <w:gridSpan w:val="2"/>
            <w:tcBorders>
              <w:bottom w:val="nil"/>
            </w:tcBorders>
          </w:tcPr>
          <w:p w:rsidR="0019773E" w:rsidRDefault="0019773E" w:rsidP="0019773E">
            <w:pPr>
              <w:jc w:val="center"/>
            </w:pPr>
            <w:r>
              <w:t>Deciduous seasonal forest</w:t>
            </w:r>
          </w:p>
        </w:tc>
        <w:tc>
          <w:tcPr>
            <w:tcW w:w="3543" w:type="dxa"/>
            <w:gridSpan w:val="2"/>
            <w:tcBorders>
              <w:bottom w:val="nil"/>
            </w:tcBorders>
          </w:tcPr>
          <w:p w:rsidR="0019773E" w:rsidRDefault="0019773E" w:rsidP="0019773E">
            <w:pPr>
              <w:jc w:val="center"/>
            </w:pPr>
            <w:r>
              <w:t>Thorn woodland</w:t>
            </w:r>
          </w:p>
        </w:tc>
      </w:tr>
      <w:tr w:rsidR="0019773E" w:rsidTr="00715AEE">
        <w:tc>
          <w:tcPr>
            <w:tcW w:w="2127" w:type="dxa"/>
            <w:tcBorders>
              <w:top w:val="nil"/>
              <w:bottom w:val="single" w:sz="4" w:space="0" w:color="auto"/>
            </w:tcBorders>
          </w:tcPr>
          <w:p w:rsidR="0019773E" w:rsidRDefault="0019773E" w:rsidP="0019773E">
            <w:r>
              <w:t>Canopy</w:t>
            </w:r>
          </w:p>
        </w:tc>
        <w:tc>
          <w:tcPr>
            <w:tcW w:w="1232" w:type="dxa"/>
            <w:tcBorders>
              <w:top w:val="nil"/>
              <w:bottom w:val="single" w:sz="4" w:space="0" w:color="auto"/>
            </w:tcBorders>
          </w:tcPr>
          <w:p w:rsidR="0019773E" w:rsidRDefault="0019773E" w:rsidP="0019773E">
            <w:r>
              <w:t>Understory</w:t>
            </w:r>
          </w:p>
        </w:tc>
        <w:tc>
          <w:tcPr>
            <w:tcW w:w="1886" w:type="dxa"/>
            <w:tcBorders>
              <w:top w:val="nil"/>
              <w:bottom w:val="single" w:sz="4" w:space="0" w:color="auto"/>
            </w:tcBorders>
          </w:tcPr>
          <w:p w:rsidR="0019773E" w:rsidRDefault="0019773E" w:rsidP="0019773E">
            <w:r>
              <w:t>Canopy</w:t>
            </w:r>
          </w:p>
        </w:tc>
        <w:tc>
          <w:tcPr>
            <w:tcW w:w="1418" w:type="dxa"/>
            <w:tcBorders>
              <w:top w:val="nil"/>
              <w:bottom w:val="single" w:sz="4" w:space="0" w:color="auto"/>
            </w:tcBorders>
          </w:tcPr>
          <w:p w:rsidR="0019773E" w:rsidRDefault="0019773E" w:rsidP="0019773E">
            <w:r>
              <w:t>Understory</w:t>
            </w:r>
          </w:p>
        </w:tc>
        <w:tc>
          <w:tcPr>
            <w:tcW w:w="2126" w:type="dxa"/>
            <w:tcBorders>
              <w:top w:val="nil"/>
              <w:bottom w:val="single" w:sz="4" w:space="0" w:color="auto"/>
            </w:tcBorders>
          </w:tcPr>
          <w:p w:rsidR="0019773E" w:rsidRDefault="0019773E" w:rsidP="0019773E">
            <w:r>
              <w:t>Canopy</w:t>
            </w:r>
          </w:p>
        </w:tc>
        <w:tc>
          <w:tcPr>
            <w:tcW w:w="1417" w:type="dxa"/>
            <w:tcBorders>
              <w:top w:val="nil"/>
              <w:bottom w:val="single" w:sz="4" w:space="0" w:color="auto"/>
            </w:tcBorders>
          </w:tcPr>
          <w:p w:rsidR="0019773E" w:rsidRDefault="0019773E" w:rsidP="0019773E">
            <w:r>
              <w:t>Understory</w:t>
            </w:r>
          </w:p>
        </w:tc>
      </w:tr>
      <w:tr w:rsidR="0019773E" w:rsidTr="00715AEE">
        <w:tc>
          <w:tcPr>
            <w:tcW w:w="2127" w:type="dxa"/>
            <w:tcBorders>
              <w:top w:val="single" w:sz="4" w:space="0" w:color="auto"/>
            </w:tcBorders>
          </w:tcPr>
          <w:p w:rsidR="0019773E" w:rsidRDefault="0019773E" w:rsidP="0019773E">
            <w:proofErr w:type="spellStart"/>
            <w:r w:rsidRPr="0019773E">
              <w:rPr>
                <w:i/>
              </w:rPr>
              <w:t>Acrocomia</w:t>
            </w:r>
            <w:proofErr w:type="spellEnd"/>
            <w:r w:rsidRPr="0019773E">
              <w:rPr>
                <w:i/>
              </w:rPr>
              <w:t xml:space="preserve"> </w:t>
            </w:r>
            <w:proofErr w:type="spellStart"/>
            <w:r w:rsidRPr="0019773E">
              <w:rPr>
                <w:i/>
              </w:rPr>
              <w:t>aculeata</w:t>
            </w:r>
            <w:proofErr w:type="spellEnd"/>
          </w:p>
        </w:tc>
        <w:tc>
          <w:tcPr>
            <w:tcW w:w="1232" w:type="dxa"/>
            <w:tcBorders>
              <w:top w:val="single" w:sz="4" w:space="0" w:color="auto"/>
            </w:tcBorders>
          </w:tcPr>
          <w:p w:rsidR="0019773E" w:rsidRDefault="0019773E" w:rsidP="0019773E">
            <w:proofErr w:type="spellStart"/>
            <w:r w:rsidRPr="00EF778B">
              <w:rPr>
                <w:i/>
              </w:rPr>
              <w:t>Guetarda</w:t>
            </w:r>
            <w:proofErr w:type="spellEnd"/>
          </w:p>
        </w:tc>
        <w:tc>
          <w:tcPr>
            <w:tcW w:w="1886" w:type="dxa"/>
            <w:tcBorders>
              <w:top w:val="single" w:sz="4" w:space="0" w:color="auto"/>
            </w:tcBorders>
          </w:tcPr>
          <w:p w:rsidR="0019773E" w:rsidRDefault="0019773E" w:rsidP="0019773E">
            <w:proofErr w:type="spellStart"/>
            <w:r w:rsidRPr="00EF778B">
              <w:rPr>
                <w:i/>
              </w:rPr>
              <w:t>Bursera</w:t>
            </w:r>
            <w:proofErr w:type="spellEnd"/>
            <w:r w:rsidRPr="00EF778B">
              <w:rPr>
                <w:i/>
              </w:rPr>
              <w:t xml:space="preserve"> </w:t>
            </w:r>
            <w:proofErr w:type="spellStart"/>
            <w:r w:rsidRPr="00EF778B">
              <w:rPr>
                <w:i/>
              </w:rPr>
              <w:t>simaruba</w:t>
            </w:r>
            <w:proofErr w:type="spellEnd"/>
          </w:p>
        </w:tc>
        <w:tc>
          <w:tcPr>
            <w:tcW w:w="1418" w:type="dxa"/>
            <w:tcBorders>
              <w:top w:val="single" w:sz="4" w:space="0" w:color="auto"/>
            </w:tcBorders>
          </w:tcPr>
          <w:p w:rsidR="0019773E" w:rsidRDefault="0019773E" w:rsidP="0019773E">
            <w:proofErr w:type="spellStart"/>
            <w:r w:rsidRPr="00EF778B">
              <w:rPr>
                <w:i/>
              </w:rPr>
              <w:t>Guetarda</w:t>
            </w:r>
            <w:proofErr w:type="spellEnd"/>
          </w:p>
        </w:tc>
        <w:tc>
          <w:tcPr>
            <w:tcW w:w="2126" w:type="dxa"/>
            <w:tcBorders>
              <w:top w:val="single" w:sz="4" w:space="0" w:color="auto"/>
            </w:tcBorders>
          </w:tcPr>
          <w:p w:rsidR="0019773E" w:rsidRPr="0019773E" w:rsidRDefault="0019773E" w:rsidP="0019773E">
            <w:proofErr w:type="spellStart"/>
            <w:r w:rsidRPr="00EF778B">
              <w:rPr>
                <w:i/>
              </w:rPr>
              <w:t>Haematoxylon</w:t>
            </w:r>
            <w:proofErr w:type="spellEnd"/>
            <w:r w:rsidRPr="00EF778B">
              <w:rPr>
                <w:i/>
              </w:rPr>
              <w:t xml:space="preserve"> </w:t>
            </w:r>
            <w:proofErr w:type="spellStart"/>
            <w:r w:rsidRPr="00EF778B">
              <w:rPr>
                <w:i/>
              </w:rPr>
              <w:t>campechianum</w:t>
            </w:r>
            <w:proofErr w:type="spellEnd"/>
            <w:r>
              <w:rPr>
                <w:i/>
              </w:rPr>
              <w:t xml:space="preserve"> </w:t>
            </w:r>
            <w:r>
              <w:t>(N)</w:t>
            </w:r>
          </w:p>
        </w:tc>
        <w:tc>
          <w:tcPr>
            <w:tcW w:w="1417" w:type="dxa"/>
            <w:tcBorders>
              <w:top w:val="single" w:sz="4" w:space="0" w:color="auto"/>
            </w:tcBorders>
          </w:tcPr>
          <w:p w:rsidR="0019773E" w:rsidRDefault="0019773E" w:rsidP="0019773E">
            <w:proofErr w:type="spellStart"/>
            <w:r w:rsidRPr="00EF778B">
              <w:rPr>
                <w:i/>
              </w:rPr>
              <w:t>Bourreria</w:t>
            </w:r>
            <w:proofErr w:type="spellEnd"/>
          </w:p>
        </w:tc>
      </w:tr>
      <w:tr w:rsidR="0019773E" w:rsidTr="00715AEE">
        <w:tc>
          <w:tcPr>
            <w:tcW w:w="2127" w:type="dxa"/>
          </w:tcPr>
          <w:p w:rsidR="0019773E" w:rsidRDefault="0019773E" w:rsidP="0019773E">
            <w:proofErr w:type="spellStart"/>
            <w:r w:rsidRPr="0019773E">
              <w:rPr>
                <w:i/>
              </w:rPr>
              <w:t>Pisonia</w:t>
            </w:r>
            <w:proofErr w:type="spellEnd"/>
            <w:r w:rsidRPr="0019773E">
              <w:rPr>
                <w:i/>
              </w:rPr>
              <w:t xml:space="preserve"> </w:t>
            </w:r>
            <w:proofErr w:type="spellStart"/>
            <w:r w:rsidRPr="0019773E">
              <w:rPr>
                <w:i/>
              </w:rPr>
              <w:t>fragans</w:t>
            </w:r>
            <w:proofErr w:type="spellEnd"/>
          </w:p>
        </w:tc>
        <w:tc>
          <w:tcPr>
            <w:tcW w:w="1232" w:type="dxa"/>
          </w:tcPr>
          <w:p w:rsidR="0019773E" w:rsidRDefault="0019773E" w:rsidP="0019773E">
            <w:proofErr w:type="spellStart"/>
            <w:r w:rsidRPr="00EF778B">
              <w:rPr>
                <w:i/>
              </w:rPr>
              <w:t>Casearia</w:t>
            </w:r>
            <w:proofErr w:type="spellEnd"/>
          </w:p>
        </w:tc>
        <w:tc>
          <w:tcPr>
            <w:tcW w:w="1886" w:type="dxa"/>
          </w:tcPr>
          <w:p w:rsidR="0019773E" w:rsidRDefault="0019773E" w:rsidP="0019773E">
            <w:proofErr w:type="spellStart"/>
            <w:r w:rsidRPr="00EF778B">
              <w:rPr>
                <w:i/>
              </w:rPr>
              <w:t>Albizia</w:t>
            </w:r>
            <w:proofErr w:type="spellEnd"/>
          </w:p>
        </w:tc>
        <w:tc>
          <w:tcPr>
            <w:tcW w:w="1418" w:type="dxa"/>
          </w:tcPr>
          <w:p w:rsidR="0019773E" w:rsidRDefault="0019773E" w:rsidP="0019773E">
            <w:proofErr w:type="spellStart"/>
            <w:r w:rsidRPr="00EF778B">
              <w:rPr>
                <w:i/>
              </w:rPr>
              <w:t>Chomelia</w:t>
            </w:r>
            <w:proofErr w:type="spellEnd"/>
          </w:p>
        </w:tc>
        <w:tc>
          <w:tcPr>
            <w:tcW w:w="2126" w:type="dxa"/>
          </w:tcPr>
          <w:p w:rsidR="0019773E" w:rsidRDefault="0019773E" w:rsidP="0019773E">
            <w:proofErr w:type="spellStart"/>
            <w:r w:rsidRPr="00EF778B">
              <w:rPr>
                <w:i/>
              </w:rPr>
              <w:t>Leucaena</w:t>
            </w:r>
            <w:proofErr w:type="spellEnd"/>
            <w:r w:rsidRPr="00EF778B">
              <w:rPr>
                <w:i/>
              </w:rPr>
              <w:t xml:space="preserve"> </w:t>
            </w:r>
            <w:proofErr w:type="spellStart"/>
            <w:r w:rsidRPr="00EF778B">
              <w:rPr>
                <w:i/>
              </w:rPr>
              <w:t>leucocephala</w:t>
            </w:r>
            <w:proofErr w:type="spellEnd"/>
            <w:r>
              <w:t xml:space="preserve"> (N)</w:t>
            </w:r>
          </w:p>
        </w:tc>
        <w:tc>
          <w:tcPr>
            <w:tcW w:w="1417" w:type="dxa"/>
          </w:tcPr>
          <w:p w:rsidR="0019773E" w:rsidRDefault="0019773E" w:rsidP="0019773E">
            <w:proofErr w:type="spellStart"/>
            <w:r w:rsidRPr="00EF778B">
              <w:rPr>
                <w:i/>
              </w:rPr>
              <w:t>Chomelia</w:t>
            </w:r>
            <w:proofErr w:type="spellEnd"/>
          </w:p>
        </w:tc>
      </w:tr>
      <w:tr w:rsidR="0019773E" w:rsidTr="00715AEE">
        <w:tc>
          <w:tcPr>
            <w:tcW w:w="2127" w:type="dxa"/>
          </w:tcPr>
          <w:p w:rsidR="0019773E" w:rsidRDefault="0019773E" w:rsidP="0019773E">
            <w:proofErr w:type="spellStart"/>
            <w:r w:rsidRPr="0019773E">
              <w:rPr>
                <w:i/>
              </w:rPr>
              <w:t>Cecropia</w:t>
            </w:r>
            <w:proofErr w:type="spellEnd"/>
            <w:r w:rsidRPr="0019773E">
              <w:rPr>
                <w:i/>
              </w:rPr>
              <w:t xml:space="preserve"> </w:t>
            </w:r>
            <w:proofErr w:type="spellStart"/>
            <w:r w:rsidRPr="0019773E">
              <w:rPr>
                <w:i/>
              </w:rPr>
              <w:t>schreberiana</w:t>
            </w:r>
            <w:proofErr w:type="spellEnd"/>
          </w:p>
        </w:tc>
        <w:tc>
          <w:tcPr>
            <w:tcW w:w="1232" w:type="dxa"/>
          </w:tcPr>
          <w:p w:rsidR="0019773E" w:rsidRDefault="0019773E" w:rsidP="0019773E">
            <w:proofErr w:type="spellStart"/>
            <w:r w:rsidRPr="00EF778B">
              <w:rPr>
                <w:i/>
              </w:rPr>
              <w:t>Bourreria</w:t>
            </w:r>
            <w:proofErr w:type="spellEnd"/>
          </w:p>
        </w:tc>
        <w:tc>
          <w:tcPr>
            <w:tcW w:w="1886" w:type="dxa"/>
          </w:tcPr>
          <w:p w:rsidR="0019773E" w:rsidRDefault="0019773E" w:rsidP="0019773E">
            <w:proofErr w:type="spellStart"/>
            <w:r w:rsidRPr="00EF778B">
              <w:rPr>
                <w:i/>
              </w:rPr>
              <w:t>Cordia</w:t>
            </w:r>
            <w:proofErr w:type="spellEnd"/>
            <w:r w:rsidRPr="00EF778B">
              <w:rPr>
                <w:i/>
              </w:rPr>
              <w:t xml:space="preserve"> </w:t>
            </w:r>
            <w:proofErr w:type="spellStart"/>
            <w:r w:rsidRPr="00EF778B">
              <w:rPr>
                <w:i/>
              </w:rPr>
              <w:t>collococca</w:t>
            </w:r>
            <w:proofErr w:type="spellEnd"/>
          </w:p>
        </w:tc>
        <w:tc>
          <w:tcPr>
            <w:tcW w:w="1418" w:type="dxa"/>
          </w:tcPr>
          <w:p w:rsidR="0019773E" w:rsidRDefault="0019773E" w:rsidP="0019773E">
            <w:proofErr w:type="spellStart"/>
            <w:r w:rsidRPr="00EF778B">
              <w:rPr>
                <w:i/>
              </w:rPr>
              <w:t>Rand</w:t>
            </w:r>
            <w:r>
              <w:rPr>
                <w:i/>
              </w:rPr>
              <w:t>ia</w:t>
            </w:r>
            <w:proofErr w:type="spellEnd"/>
          </w:p>
        </w:tc>
        <w:tc>
          <w:tcPr>
            <w:tcW w:w="2126" w:type="dxa"/>
          </w:tcPr>
          <w:p w:rsidR="0019773E" w:rsidRDefault="0019773E" w:rsidP="0019773E">
            <w:r w:rsidRPr="00EF778B">
              <w:rPr>
                <w:i/>
              </w:rPr>
              <w:t>Acacia</w:t>
            </w:r>
          </w:p>
        </w:tc>
        <w:tc>
          <w:tcPr>
            <w:tcW w:w="1417" w:type="dxa"/>
          </w:tcPr>
          <w:p w:rsidR="0019773E" w:rsidRDefault="0019773E" w:rsidP="0019773E">
            <w:proofErr w:type="spellStart"/>
            <w:r w:rsidRPr="00EF778B">
              <w:rPr>
                <w:i/>
              </w:rPr>
              <w:t>Randia</w:t>
            </w:r>
            <w:proofErr w:type="spellEnd"/>
          </w:p>
        </w:tc>
      </w:tr>
      <w:tr w:rsidR="0019773E" w:rsidTr="00715AEE">
        <w:tc>
          <w:tcPr>
            <w:tcW w:w="2127" w:type="dxa"/>
          </w:tcPr>
          <w:p w:rsidR="0019773E" w:rsidRDefault="0019773E" w:rsidP="0019773E">
            <w:proofErr w:type="spellStart"/>
            <w:r w:rsidRPr="0019773E">
              <w:rPr>
                <w:i/>
              </w:rPr>
              <w:t>Ocotea</w:t>
            </w:r>
            <w:proofErr w:type="spellEnd"/>
          </w:p>
        </w:tc>
        <w:tc>
          <w:tcPr>
            <w:tcW w:w="1232" w:type="dxa"/>
          </w:tcPr>
          <w:p w:rsidR="0019773E" w:rsidRDefault="0019773E" w:rsidP="0019773E"/>
        </w:tc>
        <w:tc>
          <w:tcPr>
            <w:tcW w:w="1886" w:type="dxa"/>
          </w:tcPr>
          <w:p w:rsidR="0019773E" w:rsidRDefault="0019773E" w:rsidP="0019773E">
            <w:proofErr w:type="spellStart"/>
            <w:r w:rsidRPr="00EF778B">
              <w:rPr>
                <w:i/>
              </w:rPr>
              <w:t>Citharexylum</w:t>
            </w:r>
            <w:proofErr w:type="spellEnd"/>
          </w:p>
        </w:tc>
        <w:tc>
          <w:tcPr>
            <w:tcW w:w="1418" w:type="dxa"/>
          </w:tcPr>
          <w:p w:rsidR="0019773E" w:rsidRDefault="0019773E" w:rsidP="0019773E">
            <w:proofErr w:type="spellStart"/>
            <w:r w:rsidRPr="00EF778B">
              <w:rPr>
                <w:i/>
              </w:rPr>
              <w:t>Coccoloba</w:t>
            </w:r>
            <w:proofErr w:type="spellEnd"/>
          </w:p>
        </w:tc>
        <w:tc>
          <w:tcPr>
            <w:tcW w:w="2126" w:type="dxa"/>
          </w:tcPr>
          <w:p w:rsidR="0019773E" w:rsidRDefault="0019773E" w:rsidP="0019773E">
            <w:proofErr w:type="spellStart"/>
            <w:r w:rsidRPr="00EF778B">
              <w:rPr>
                <w:i/>
              </w:rPr>
              <w:t>Leucaena</w:t>
            </w:r>
            <w:proofErr w:type="spellEnd"/>
          </w:p>
        </w:tc>
        <w:tc>
          <w:tcPr>
            <w:tcW w:w="1417" w:type="dxa"/>
          </w:tcPr>
          <w:p w:rsidR="0019773E" w:rsidRDefault="0019773E" w:rsidP="0019773E">
            <w:proofErr w:type="spellStart"/>
            <w:r w:rsidRPr="00EF778B">
              <w:rPr>
                <w:i/>
              </w:rPr>
              <w:t>Erythroxylon</w:t>
            </w:r>
            <w:proofErr w:type="spellEnd"/>
          </w:p>
        </w:tc>
      </w:tr>
      <w:tr w:rsidR="0019773E" w:rsidTr="00715AEE">
        <w:tc>
          <w:tcPr>
            <w:tcW w:w="2127" w:type="dxa"/>
          </w:tcPr>
          <w:p w:rsidR="0019773E" w:rsidRDefault="0019773E" w:rsidP="0019773E">
            <w:r w:rsidRPr="0019773E">
              <w:rPr>
                <w:i/>
              </w:rPr>
              <w:t xml:space="preserve">Inga </w:t>
            </w:r>
            <w:proofErr w:type="spellStart"/>
            <w:r w:rsidRPr="0019773E">
              <w:rPr>
                <w:i/>
              </w:rPr>
              <w:t>laurina</w:t>
            </w:r>
            <w:proofErr w:type="spellEnd"/>
          </w:p>
        </w:tc>
        <w:tc>
          <w:tcPr>
            <w:tcW w:w="1232" w:type="dxa"/>
          </w:tcPr>
          <w:p w:rsidR="0019773E" w:rsidRDefault="0019773E" w:rsidP="0019773E"/>
        </w:tc>
        <w:tc>
          <w:tcPr>
            <w:tcW w:w="1886" w:type="dxa"/>
          </w:tcPr>
          <w:p w:rsidR="0019773E" w:rsidRDefault="0019773E" w:rsidP="0019773E">
            <w:proofErr w:type="spellStart"/>
            <w:r w:rsidRPr="00EF778B">
              <w:rPr>
                <w:i/>
              </w:rPr>
              <w:t>Pisonia</w:t>
            </w:r>
            <w:proofErr w:type="spellEnd"/>
            <w:r w:rsidRPr="00EF778B">
              <w:rPr>
                <w:i/>
              </w:rPr>
              <w:t xml:space="preserve"> </w:t>
            </w:r>
            <w:proofErr w:type="spellStart"/>
            <w:r w:rsidRPr="00EF778B">
              <w:rPr>
                <w:i/>
              </w:rPr>
              <w:t>fragans</w:t>
            </w:r>
            <w:proofErr w:type="spellEnd"/>
          </w:p>
        </w:tc>
        <w:tc>
          <w:tcPr>
            <w:tcW w:w="1418" w:type="dxa"/>
          </w:tcPr>
          <w:p w:rsidR="0019773E" w:rsidRDefault="0019773E" w:rsidP="0019773E">
            <w:proofErr w:type="spellStart"/>
            <w:r w:rsidRPr="00EF778B">
              <w:rPr>
                <w:i/>
              </w:rPr>
              <w:t>Erythroxylon</w:t>
            </w:r>
            <w:proofErr w:type="spellEnd"/>
          </w:p>
        </w:tc>
        <w:tc>
          <w:tcPr>
            <w:tcW w:w="2126" w:type="dxa"/>
          </w:tcPr>
          <w:p w:rsidR="0019773E" w:rsidRDefault="0019773E" w:rsidP="0019773E">
            <w:proofErr w:type="spellStart"/>
            <w:r w:rsidRPr="00EF778B">
              <w:rPr>
                <w:i/>
              </w:rPr>
              <w:t>Pithecellobium</w:t>
            </w:r>
            <w:proofErr w:type="spellEnd"/>
          </w:p>
        </w:tc>
        <w:tc>
          <w:tcPr>
            <w:tcW w:w="1417" w:type="dxa"/>
          </w:tcPr>
          <w:p w:rsidR="0019773E" w:rsidRDefault="0019773E" w:rsidP="0019773E"/>
        </w:tc>
      </w:tr>
      <w:tr w:rsidR="0019773E" w:rsidTr="00715AEE">
        <w:tc>
          <w:tcPr>
            <w:tcW w:w="2127" w:type="dxa"/>
          </w:tcPr>
          <w:p w:rsidR="0019773E" w:rsidRDefault="0019773E" w:rsidP="0019773E">
            <w:proofErr w:type="spellStart"/>
            <w:r w:rsidRPr="0019773E">
              <w:rPr>
                <w:i/>
              </w:rPr>
              <w:t>Tabebuia</w:t>
            </w:r>
            <w:proofErr w:type="spellEnd"/>
            <w:r w:rsidRPr="0019773E">
              <w:rPr>
                <w:i/>
              </w:rPr>
              <w:t xml:space="preserve"> </w:t>
            </w:r>
            <w:proofErr w:type="spellStart"/>
            <w:r w:rsidRPr="0019773E">
              <w:rPr>
                <w:i/>
              </w:rPr>
              <w:t>heterophylla</w:t>
            </w:r>
            <w:proofErr w:type="spellEnd"/>
          </w:p>
        </w:tc>
        <w:tc>
          <w:tcPr>
            <w:tcW w:w="1232" w:type="dxa"/>
          </w:tcPr>
          <w:p w:rsidR="0019773E" w:rsidRDefault="0019773E" w:rsidP="0019773E"/>
        </w:tc>
        <w:tc>
          <w:tcPr>
            <w:tcW w:w="1886" w:type="dxa"/>
          </w:tcPr>
          <w:p w:rsidR="0019773E" w:rsidRDefault="0019773E" w:rsidP="0019773E">
            <w:proofErr w:type="spellStart"/>
            <w:r w:rsidRPr="00EF778B">
              <w:rPr>
                <w:i/>
              </w:rPr>
              <w:t>Tabebuia</w:t>
            </w:r>
            <w:proofErr w:type="spellEnd"/>
            <w:r w:rsidRPr="00EF778B">
              <w:rPr>
                <w:i/>
              </w:rPr>
              <w:t xml:space="preserve"> </w:t>
            </w:r>
            <w:proofErr w:type="spellStart"/>
            <w:r w:rsidRPr="00EF778B">
              <w:rPr>
                <w:i/>
              </w:rPr>
              <w:t>heterophylla</w:t>
            </w:r>
            <w:proofErr w:type="spellEnd"/>
          </w:p>
        </w:tc>
        <w:tc>
          <w:tcPr>
            <w:tcW w:w="1418" w:type="dxa"/>
          </w:tcPr>
          <w:p w:rsidR="0019773E" w:rsidRDefault="0019773E" w:rsidP="0019773E">
            <w:proofErr w:type="spellStart"/>
            <w:r w:rsidRPr="00EF778B">
              <w:rPr>
                <w:i/>
              </w:rPr>
              <w:t>Casearia</w:t>
            </w:r>
            <w:proofErr w:type="spellEnd"/>
          </w:p>
        </w:tc>
        <w:tc>
          <w:tcPr>
            <w:tcW w:w="2126" w:type="dxa"/>
          </w:tcPr>
          <w:p w:rsidR="0019773E" w:rsidRDefault="0019773E" w:rsidP="0019773E"/>
        </w:tc>
        <w:tc>
          <w:tcPr>
            <w:tcW w:w="1417" w:type="dxa"/>
          </w:tcPr>
          <w:p w:rsidR="0019773E" w:rsidRDefault="0019773E" w:rsidP="0019773E"/>
        </w:tc>
      </w:tr>
      <w:tr w:rsidR="0019773E" w:rsidTr="00715AEE">
        <w:tc>
          <w:tcPr>
            <w:tcW w:w="2127" w:type="dxa"/>
          </w:tcPr>
          <w:p w:rsidR="0019773E" w:rsidRPr="0019773E" w:rsidRDefault="0019773E" w:rsidP="0019773E">
            <w:proofErr w:type="spellStart"/>
            <w:r w:rsidRPr="0019773E">
              <w:rPr>
                <w:i/>
              </w:rPr>
              <w:t>Mangifera</w:t>
            </w:r>
            <w:proofErr w:type="spellEnd"/>
            <w:r w:rsidRPr="0019773E">
              <w:rPr>
                <w:i/>
              </w:rPr>
              <w:t xml:space="preserve"> </w:t>
            </w:r>
            <w:proofErr w:type="spellStart"/>
            <w:r w:rsidRPr="0019773E">
              <w:rPr>
                <w:i/>
              </w:rPr>
              <w:t>indica</w:t>
            </w:r>
            <w:proofErr w:type="spellEnd"/>
            <w:r>
              <w:rPr>
                <w:i/>
              </w:rPr>
              <w:t xml:space="preserve"> </w:t>
            </w:r>
            <w:r>
              <w:t>(N)</w:t>
            </w:r>
          </w:p>
        </w:tc>
        <w:tc>
          <w:tcPr>
            <w:tcW w:w="1232" w:type="dxa"/>
          </w:tcPr>
          <w:p w:rsidR="0019773E" w:rsidRDefault="0019773E" w:rsidP="0019773E"/>
        </w:tc>
        <w:tc>
          <w:tcPr>
            <w:tcW w:w="1886" w:type="dxa"/>
          </w:tcPr>
          <w:p w:rsidR="0019773E" w:rsidRDefault="0019773E" w:rsidP="0019773E">
            <w:proofErr w:type="spellStart"/>
            <w:r w:rsidRPr="00EF778B">
              <w:rPr>
                <w:i/>
              </w:rPr>
              <w:t>Genipa</w:t>
            </w:r>
            <w:proofErr w:type="spellEnd"/>
            <w:r w:rsidRPr="00EF778B">
              <w:rPr>
                <w:i/>
              </w:rPr>
              <w:t xml:space="preserve"> </w:t>
            </w:r>
            <w:proofErr w:type="spellStart"/>
            <w:r w:rsidRPr="00EF778B">
              <w:rPr>
                <w:i/>
              </w:rPr>
              <w:t>americana</w:t>
            </w:r>
            <w:proofErr w:type="spellEnd"/>
          </w:p>
        </w:tc>
        <w:tc>
          <w:tcPr>
            <w:tcW w:w="1418" w:type="dxa"/>
          </w:tcPr>
          <w:p w:rsidR="0019773E" w:rsidRDefault="0019773E" w:rsidP="0019773E">
            <w:proofErr w:type="spellStart"/>
            <w:r w:rsidRPr="00EF778B">
              <w:rPr>
                <w:i/>
              </w:rPr>
              <w:t>Bourreria</w:t>
            </w:r>
            <w:proofErr w:type="spellEnd"/>
          </w:p>
        </w:tc>
        <w:tc>
          <w:tcPr>
            <w:tcW w:w="2126" w:type="dxa"/>
          </w:tcPr>
          <w:p w:rsidR="0019773E" w:rsidRDefault="0019773E" w:rsidP="0019773E"/>
        </w:tc>
        <w:tc>
          <w:tcPr>
            <w:tcW w:w="1417" w:type="dxa"/>
          </w:tcPr>
          <w:p w:rsidR="0019773E" w:rsidRDefault="0019773E" w:rsidP="0019773E"/>
        </w:tc>
      </w:tr>
      <w:tr w:rsidR="0019773E" w:rsidTr="00715AEE">
        <w:tc>
          <w:tcPr>
            <w:tcW w:w="2127" w:type="dxa"/>
          </w:tcPr>
          <w:p w:rsidR="0019773E" w:rsidRPr="0019773E" w:rsidRDefault="0019773E" w:rsidP="0019773E">
            <w:pPr>
              <w:rPr>
                <w:i/>
              </w:rPr>
            </w:pPr>
            <w:proofErr w:type="spellStart"/>
            <w:r w:rsidRPr="0019773E">
              <w:rPr>
                <w:i/>
              </w:rPr>
              <w:t>Andira</w:t>
            </w:r>
            <w:proofErr w:type="spellEnd"/>
            <w:r w:rsidRPr="0019773E">
              <w:rPr>
                <w:i/>
              </w:rPr>
              <w:t xml:space="preserve"> </w:t>
            </w:r>
            <w:proofErr w:type="spellStart"/>
            <w:r w:rsidRPr="0019773E">
              <w:rPr>
                <w:i/>
              </w:rPr>
              <w:t>inermis</w:t>
            </w:r>
            <w:proofErr w:type="spellEnd"/>
          </w:p>
        </w:tc>
        <w:tc>
          <w:tcPr>
            <w:tcW w:w="1232" w:type="dxa"/>
          </w:tcPr>
          <w:p w:rsidR="0019773E" w:rsidRDefault="0019773E" w:rsidP="0019773E"/>
        </w:tc>
        <w:tc>
          <w:tcPr>
            <w:tcW w:w="1886" w:type="dxa"/>
          </w:tcPr>
          <w:p w:rsidR="0019773E" w:rsidRDefault="0019773E" w:rsidP="0019773E">
            <w:proofErr w:type="spellStart"/>
            <w:r w:rsidRPr="00EF778B">
              <w:rPr>
                <w:i/>
              </w:rPr>
              <w:t>Ceiba</w:t>
            </w:r>
            <w:proofErr w:type="spellEnd"/>
            <w:r w:rsidRPr="00EF778B">
              <w:rPr>
                <w:i/>
              </w:rPr>
              <w:t xml:space="preserve"> </w:t>
            </w:r>
            <w:proofErr w:type="spellStart"/>
            <w:r w:rsidRPr="00EF778B">
              <w:rPr>
                <w:i/>
              </w:rPr>
              <w:t>pentandra</w:t>
            </w:r>
            <w:proofErr w:type="spellEnd"/>
          </w:p>
        </w:tc>
        <w:tc>
          <w:tcPr>
            <w:tcW w:w="1418" w:type="dxa"/>
          </w:tcPr>
          <w:p w:rsidR="0019773E" w:rsidRDefault="0019773E" w:rsidP="0019773E"/>
        </w:tc>
        <w:tc>
          <w:tcPr>
            <w:tcW w:w="2126" w:type="dxa"/>
          </w:tcPr>
          <w:p w:rsidR="0019773E" w:rsidRDefault="0019773E" w:rsidP="0019773E"/>
        </w:tc>
        <w:tc>
          <w:tcPr>
            <w:tcW w:w="1417" w:type="dxa"/>
          </w:tcPr>
          <w:p w:rsidR="0019773E" w:rsidRDefault="0019773E" w:rsidP="0019773E"/>
        </w:tc>
      </w:tr>
      <w:tr w:rsidR="0019773E" w:rsidTr="00715AEE">
        <w:tc>
          <w:tcPr>
            <w:tcW w:w="2127" w:type="dxa"/>
          </w:tcPr>
          <w:p w:rsidR="0019773E" w:rsidRPr="0019773E" w:rsidRDefault="0019773E" w:rsidP="0019773E">
            <w:pPr>
              <w:rPr>
                <w:i/>
              </w:rPr>
            </w:pPr>
            <w:proofErr w:type="spellStart"/>
            <w:r w:rsidRPr="0019773E">
              <w:rPr>
                <w:i/>
              </w:rPr>
              <w:t>Pimenta</w:t>
            </w:r>
            <w:proofErr w:type="spellEnd"/>
            <w:r w:rsidRPr="0019773E">
              <w:rPr>
                <w:i/>
              </w:rPr>
              <w:t xml:space="preserve"> </w:t>
            </w:r>
            <w:proofErr w:type="spellStart"/>
            <w:r w:rsidRPr="0019773E">
              <w:rPr>
                <w:i/>
              </w:rPr>
              <w:t>racemosa</w:t>
            </w:r>
            <w:proofErr w:type="spellEnd"/>
          </w:p>
        </w:tc>
        <w:tc>
          <w:tcPr>
            <w:tcW w:w="1232" w:type="dxa"/>
          </w:tcPr>
          <w:p w:rsidR="0019773E" w:rsidRDefault="0019773E" w:rsidP="0019773E"/>
        </w:tc>
        <w:tc>
          <w:tcPr>
            <w:tcW w:w="1886" w:type="dxa"/>
          </w:tcPr>
          <w:p w:rsidR="0019773E" w:rsidRDefault="0019773E" w:rsidP="0019773E">
            <w:proofErr w:type="spellStart"/>
            <w:r w:rsidRPr="00EF778B">
              <w:rPr>
                <w:i/>
              </w:rPr>
              <w:t>Gliricidia</w:t>
            </w:r>
            <w:proofErr w:type="spellEnd"/>
            <w:r w:rsidRPr="00EF778B">
              <w:rPr>
                <w:i/>
              </w:rPr>
              <w:t xml:space="preserve"> </w:t>
            </w:r>
            <w:proofErr w:type="spellStart"/>
            <w:r w:rsidRPr="00EF778B">
              <w:rPr>
                <w:i/>
              </w:rPr>
              <w:t>speium</w:t>
            </w:r>
            <w:proofErr w:type="spellEnd"/>
          </w:p>
        </w:tc>
        <w:tc>
          <w:tcPr>
            <w:tcW w:w="1418" w:type="dxa"/>
          </w:tcPr>
          <w:p w:rsidR="0019773E" w:rsidRDefault="0019773E" w:rsidP="0019773E"/>
        </w:tc>
        <w:tc>
          <w:tcPr>
            <w:tcW w:w="2126" w:type="dxa"/>
          </w:tcPr>
          <w:p w:rsidR="0019773E" w:rsidRDefault="0019773E" w:rsidP="0019773E"/>
        </w:tc>
        <w:tc>
          <w:tcPr>
            <w:tcW w:w="1417" w:type="dxa"/>
          </w:tcPr>
          <w:p w:rsidR="0019773E" w:rsidRDefault="0019773E" w:rsidP="0019773E"/>
        </w:tc>
      </w:tr>
      <w:tr w:rsidR="0019773E" w:rsidTr="00715AEE">
        <w:tc>
          <w:tcPr>
            <w:tcW w:w="2127" w:type="dxa"/>
          </w:tcPr>
          <w:p w:rsidR="0019773E" w:rsidRPr="0019773E" w:rsidRDefault="0019773E" w:rsidP="0019773E">
            <w:pPr>
              <w:rPr>
                <w:i/>
              </w:rPr>
            </w:pPr>
            <w:proofErr w:type="spellStart"/>
            <w:r w:rsidRPr="0019773E">
              <w:rPr>
                <w:i/>
              </w:rPr>
              <w:t>Cornutia</w:t>
            </w:r>
            <w:proofErr w:type="spellEnd"/>
            <w:r w:rsidRPr="0019773E">
              <w:rPr>
                <w:i/>
              </w:rPr>
              <w:t xml:space="preserve"> </w:t>
            </w:r>
            <w:proofErr w:type="spellStart"/>
            <w:r w:rsidRPr="0019773E">
              <w:rPr>
                <w:i/>
              </w:rPr>
              <w:t>pyramidata</w:t>
            </w:r>
            <w:proofErr w:type="spellEnd"/>
          </w:p>
        </w:tc>
        <w:tc>
          <w:tcPr>
            <w:tcW w:w="1232" w:type="dxa"/>
          </w:tcPr>
          <w:p w:rsidR="0019773E" w:rsidRDefault="0019773E" w:rsidP="0019773E"/>
        </w:tc>
        <w:tc>
          <w:tcPr>
            <w:tcW w:w="1886" w:type="dxa"/>
          </w:tcPr>
          <w:p w:rsidR="0019773E" w:rsidRDefault="0019773E" w:rsidP="0019773E"/>
        </w:tc>
        <w:tc>
          <w:tcPr>
            <w:tcW w:w="1418" w:type="dxa"/>
          </w:tcPr>
          <w:p w:rsidR="0019773E" w:rsidRDefault="0019773E" w:rsidP="0019773E"/>
        </w:tc>
        <w:tc>
          <w:tcPr>
            <w:tcW w:w="2126" w:type="dxa"/>
          </w:tcPr>
          <w:p w:rsidR="0019773E" w:rsidRDefault="0019773E" w:rsidP="0019773E"/>
        </w:tc>
        <w:tc>
          <w:tcPr>
            <w:tcW w:w="1417" w:type="dxa"/>
          </w:tcPr>
          <w:p w:rsidR="0019773E" w:rsidRDefault="0019773E" w:rsidP="0019773E"/>
        </w:tc>
      </w:tr>
    </w:tbl>
    <w:p w:rsidR="0019773E" w:rsidRDefault="0019773E" w:rsidP="0019773E">
      <w:pPr>
        <w:tabs>
          <w:tab w:val="left" w:pos="1141"/>
        </w:tabs>
      </w:pPr>
    </w:p>
    <w:p w:rsidR="00FC548D" w:rsidRPr="0019773E" w:rsidRDefault="0019773E" w:rsidP="0019773E">
      <w:pPr>
        <w:tabs>
          <w:tab w:val="left" w:pos="1141"/>
        </w:tabs>
        <w:sectPr w:rsidR="00FC548D" w:rsidRPr="0019773E">
          <w:pgSz w:w="11906" w:h="16838"/>
          <w:pgMar w:top="1440" w:right="1440" w:bottom="1440" w:left="1440" w:header="708" w:footer="708" w:gutter="0"/>
          <w:cols w:space="708"/>
          <w:docGrid w:linePitch="360"/>
        </w:sectPr>
      </w:pPr>
      <w:r>
        <w:tab/>
      </w:r>
    </w:p>
    <w:p w:rsidR="00FC548D" w:rsidRDefault="00FC548D" w:rsidP="00CE5EA3">
      <w:pPr>
        <w:pStyle w:val="Heading3"/>
      </w:pPr>
      <w:r>
        <w:lastRenderedPageBreak/>
        <w:t xml:space="preserve">Figure 1. </w:t>
      </w:r>
    </w:p>
    <w:p w:rsidR="003935AD" w:rsidRDefault="00FC548D" w:rsidP="003935AD">
      <w:pPr>
        <w:keepNext/>
      </w:pPr>
      <w:r w:rsidRPr="00516685">
        <w:rPr>
          <w:noProof/>
          <w:lang w:eastAsia="en-GB"/>
        </w:rPr>
        <w:drawing>
          <wp:inline distT="0" distB="0" distL="0" distR="0" wp14:anchorId="294FDF4F" wp14:editId="7836A36D">
            <wp:extent cx="6425579" cy="465826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33953" cy="4664336"/>
                    </a:xfrm>
                    <a:prstGeom prst="rect">
                      <a:avLst/>
                    </a:prstGeom>
                    <a:noFill/>
                    <a:ln>
                      <a:noFill/>
                    </a:ln>
                  </pic:spPr>
                </pic:pic>
              </a:graphicData>
            </a:graphic>
          </wp:inline>
        </w:drawing>
      </w:r>
    </w:p>
    <w:p w:rsidR="00FC548D" w:rsidRDefault="003935AD" w:rsidP="003935AD">
      <w:pPr>
        <w:pStyle w:val="Caption"/>
      </w:pPr>
      <w:bookmarkStart w:id="67" w:name="_Ref390769251"/>
      <w:r>
        <w:t xml:space="preserve">Figure </w:t>
      </w:r>
      <w:r w:rsidR="004F12E2">
        <w:fldChar w:fldCharType="begin"/>
      </w:r>
      <w:r w:rsidR="004F12E2">
        <w:instrText xml:space="preserve"> SEQ Figure \* ARABIC </w:instrText>
      </w:r>
      <w:r w:rsidR="004F12E2">
        <w:fldChar w:fldCharType="separate"/>
      </w:r>
      <w:r w:rsidR="00DA1BBE">
        <w:rPr>
          <w:noProof/>
        </w:rPr>
        <w:t>1</w:t>
      </w:r>
      <w:r w:rsidR="004F12E2">
        <w:rPr>
          <w:noProof/>
        </w:rPr>
        <w:fldChar w:fldCharType="end"/>
      </w:r>
      <w:bookmarkEnd w:id="67"/>
      <w:r>
        <w:t xml:space="preserve">. </w:t>
      </w:r>
      <w:r w:rsidRPr="00EE7546">
        <w:t>Vegetation map of Grenada according to Beard’s classification system, from Beard 1949.</w:t>
      </w:r>
    </w:p>
    <w:p w:rsidR="00FC548D" w:rsidRDefault="00FC548D" w:rsidP="00FC548D">
      <w:pPr>
        <w:sectPr w:rsidR="00FC548D">
          <w:pgSz w:w="11906" w:h="16838"/>
          <w:pgMar w:top="1440" w:right="1440" w:bottom="1440" w:left="1440" w:header="708" w:footer="708" w:gutter="0"/>
          <w:cols w:space="708"/>
          <w:docGrid w:linePitch="360"/>
        </w:sectPr>
      </w:pPr>
    </w:p>
    <w:p w:rsidR="00FC548D" w:rsidRDefault="00A477A2" w:rsidP="00CE5EA3">
      <w:pPr>
        <w:pStyle w:val="Heading3"/>
      </w:pPr>
      <w:r w:rsidRPr="00A477A2">
        <w:rPr>
          <w:rStyle w:val="Heading3Char"/>
        </w:rPr>
        <w:lastRenderedPageBreak/>
        <w:t>Figure 2.</w:t>
      </w:r>
      <w:r w:rsidR="00FC548D">
        <w:t xml:space="preserve"> </w:t>
      </w:r>
    </w:p>
    <w:p w:rsidR="00DA1BBE" w:rsidRDefault="00B46140" w:rsidP="00DA1BBE">
      <w:pPr>
        <w:keepNext/>
        <w:ind w:firstLine="720"/>
        <w:jc w:val="both"/>
      </w:pPr>
      <w:r w:rsidRPr="00B46140">
        <w:rPr>
          <w:noProof/>
          <w:lang w:eastAsia="en-GB"/>
        </w:rPr>
        <w:t xml:space="preserve">  </w:t>
      </w:r>
      <w:r w:rsidR="00FC548D" w:rsidRPr="00A63F63">
        <w:rPr>
          <w:noProof/>
          <w:lang w:eastAsia="en-GB"/>
        </w:rPr>
        <w:t xml:space="preserve"> </w:t>
      </w:r>
      <w:r w:rsidRPr="00A63F63">
        <w:rPr>
          <w:noProof/>
          <w:lang w:eastAsia="en-GB"/>
        </w:rPr>
        <w:drawing>
          <wp:inline distT="0" distB="0" distL="0" distR="0" wp14:anchorId="6328829C" wp14:editId="242777CF">
            <wp:extent cx="6558612" cy="4451231"/>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69814" cy="4458834"/>
                    </a:xfrm>
                    <a:prstGeom prst="rect">
                      <a:avLst/>
                    </a:prstGeom>
                    <a:noFill/>
                    <a:ln>
                      <a:noFill/>
                    </a:ln>
                  </pic:spPr>
                </pic:pic>
              </a:graphicData>
            </a:graphic>
          </wp:inline>
        </w:drawing>
      </w:r>
    </w:p>
    <w:p w:rsidR="00DA1BBE" w:rsidRDefault="00DA1BBE" w:rsidP="00DA1BBE">
      <w:pPr>
        <w:pStyle w:val="Caption"/>
        <w:jc w:val="both"/>
      </w:pPr>
      <w:bookmarkStart w:id="68" w:name="_Ref390769274"/>
      <w:r>
        <w:t xml:space="preserve">Figure </w:t>
      </w:r>
      <w:r w:rsidR="004F12E2">
        <w:fldChar w:fldCharType="begin"/>
      </w:r>
      <w:r w:rsidR="004F12E2">
        <w:instrText xml:space="preserve"> SEQ Figure \* ARABIC </w:instrText>
      </w:r>
      <w:r w:rsidR="004F12E2">
        <w:fldChar w:fldCharType="separate"/>
      </w:r>
      <w:r>
        <w:rPr>
          <w:noProof/>
        </w:rPr>
        <w:t>2</w:t>
      </w:r>
      <w:r w:rsidR="004F12E2">
        <w:rPr>
          <w:noProof/>
        </w:rPr>
        <w:fldChar w:fldCharType="end"/>
      </w:r>
      <w:bookmarkEnd w:id="68"/>
      <w:r>
        <w:t xml:space="preserve">. </w:t>
      </w:r>
      <w:r w:rsidRPr="00C014C4">
        <w:t>Vegetation map of Grenada from The Nature Conservancy Caribbean Vegetation Atlas, from Rivera Lugo 2005.</w:t>
      </w:r>
    </w:p>
    <w:p w:rsidR="00FC548D" w:rsidRDefault="00B46140" w:rsidP="00230BEE">
      <w:pPr>
        <w:ind w:firstLine="720"/>
        <w:jc w:val="both"/>
        <w:rPr>
          <w:noProof/>
          <w:lang w:eastAsia="en-GB"/>
        </w:rPr>
      </w:pPr>
      <w:r w:rsidRPr="00B46140">
        <w:rPr>
          <w:noProof/>
          <w:lang w:eastAsia="en-GB"/>
        </w:rPr>
        <w:t xml:space="preserve"> </w:t>
      </w:r>
    </w:p>
    <w:p w:rsidR="00A477A2" w:rsidRDefault="00A477A2" w:rsidP="002C1AC3">
      <w:pPr>
        <w:ind w:firstLine="720"/>
        <w:rPr>
          <w:noProof/>
          <w:lang w:eastAsia="en-GB"/>
        </w:rPr>
        <w:sectPr w:rsidR="00A477A2">
          <w:pgSz w:w="11906" w:h="16838"/>
          <w:pgMar w:top="1440" w:right="1440" w:bottom="1440" w:left="1440" w:header="708" w:footer="708" w:gutter="0"/>
          <w:cols w:space="708"/>
          <w:docGrid w:linePitch="360"/>
        </w:sectPr>
      </w:pPr>
    </w:p>
    <w:p w:rsidR="00A477A2" w:rsidRDefault="00A477A2" w:rsidP="00CE5EA3">
      <w:pPr>
        <w:pStyle w:val="Heading3"/>
      </w:pPr>
      <w:r w:rsidRPr="00A477A2">
        <w:rPr>
          <w:rStyle w:val="Heading3Char"/>
        </w:rPr>
        <w:lastRenderedPageBreak/>
        <w:t xml:space="preserve">Figure </w:t>
      </w:r>
      <w:r>
        <w:rPr>
          <w:rStyle w:val="Heading3Char"/>
        </w:rPr>
        <w:t>3</w:t>
      </w:r>
      <w:r w:rsidRPr="00A477A2">
        <w:rPr>
          <w:rStyle w:val="Heading3Char"/>
        </w:rPr>
        <w:t>.</w:t>
      </w:r>
      <w:r>
        <w:t xml:space="preserve"> </w:t>
      </w:r>
    </w:p>
    <w:p w:rsidR="00DA1BBE" w:rsidRDefault="00A477A2" w:rsidP="00DA1BBE">
      <w:pPr>
        <w:keepNext/>
        <w:ind w:firstLine="720"/>
      </w:pPr>
      <w:r w:rsidRPr="00A63F63">
        <w:rPr>
          <w:noProof/>
          <w:lang w:eastAsia="en-GB"/>
        </w:rPr>
        <w:drawing>
          <wp:inline distT="0" distB="0" distL="0" distR="0" wp14:anchorId="192C1193" wp14:editId="4AAAF1EB">
            <wp:extent cx="5227608" cy="725658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8908" cy="7258385"/>
                    </a:xfrm>
                    <a:prstGeom prst="rect">
                      <a:avLst/>
                    </a:prstGeom>
                    <a:noFill/>
                    <a:ln>
                      <a:noFill/>
                    </a:ln>
                  </pic:spPr>
                </pic:pic>
              </a:graphicData>
            </a:graphic>
          </wp:inline>
        </w:drawing>
      </w:r>
    </w:p>
    <w:p w:rsidR="00FC548D" w:rsidRDefault="00DA1BBE" w:rsidP="00DA1BBE">
      <w:pPr>
        <w:pStyle w:val="Caption"/>
        <w:rPr>
          <w:noProof/>
          <w:lang w:eastAsia="en-GB"/>
        </w:rPr>
      </w:pPr>
      <w:bookmarkStart w:id="69" w:name="_Ref390769283"/>
      <w:r>
        <w:t xml:space="preserve">Figure </w:t>
      </w:r>
      <w:r w:rsidR="004F12E2">
        <w:fldChar w:fldCharType="begin"/>
      </w:r>
      <w:r w:rsidR="004F12E2">
        <w:instrText xml:space="preserve"> SEQ Figure \* ARABIC </w:instrText>
      </w:r>
      <w:r w:rsidR="004F12E2">
        <w:fldChar w:fldCharType="separate"/>
      </w:r>
      <w:r>
        <w:rPr>
          <w:noProof/>
        </w:rPr>
        <w:t>3</w:t>
      </w:r>
      <w:r w:rsidR="004F12E2">
        <w:rPr>
          <w:noProof/>
        </w:rPr>
        <w:fldChar w:fldCharType="end"/>
      </w:r>
      <w:bookmarkEnd w:id="69"/>
      <w:r>
        <w:t xml:space="preserve">. </w:t>
      </w:r>
      <w:r w:rsidRPr="00F61730">
        <w:t xml:space="preserve">Vegetation map of Grenada from </w:t>
      </w:r>
      <w:proofErr w:type="spellStart"/>
      <w:r w:rsidRPr="00F61730">
        <w:t>Helmer</w:t>
      </w:r>
      <w:proofErr w:type="spellEnd"/>
      <w:r w:rsidRPr="00F61730">
        <w:t xml:space="preserve"> et al. 2008.</w:t>
      </w:r>
    </w:p>
    <w:p w:rsidR="003935AD" w:rsidRDefault="003935AD" w:rsidP="002C1AC3">
      <w:pPr>
        <w:ind w:firstLine="720"/>
        <w:rPr>
          <w:noProof/>
          <w:lang w:eastAsia="en-GB"/>
        </w:rPr>
        <w:sectPr w:rsidR="003935AD">
          <w:pgSz w:w="11906" w:h="16838"/>
          <w:pgMar w:top="1440" w:right="1440" w:bottom="1440" w:left="1440" w:header="708" w:footer="708" w:gutter="0"/>
          <w:cols w:space="708"/>
          <w:docGrid w:linePitch="360"/>
        </w:sectPr>
      </w:pPr>
    </w:p>
    <w:p w:rsidR="003935AD" w:rsidRDefault="003935AD" w:rsidP="003935AD">
      <w:pPr>
        <w:pStyle w:val="Heading3"/>
        <w:rPr>
          <w:noProof/>
          <w:lang w:eastAsia="en-GB"/>
        </w:rPr>
      </w:pPr>
      <w:r>
        <w:rPr>
          <w:noProof/>
          <w:lang w:eastAsia="en-GB"/>
        </w:rPr>
        <w:lastRenderedPageBreak/>
        <w:t xml:space="preserve">Figure 4. </w:t>
      </w:r>
    </w:p>
    <w:p w:rsidR="00DA1BBE" w:rsidRDefault="003935AD" w:rsidP="00DA1BBE">
      <w:pPr>
        <w:keepNext/>
      </w:pPr>
      <w:r w:rsidRPr="003935AD">
        <w:rPr>
          <w:rStyle w:val="Heading3Char"/>
          <w:noProof/>
          <w:lang w:eastAsia="en-GB"/>
        </w:rPr>
        <w:drawing>
          <wp:inline distT="0" distB="0" distL="0" distR="0" wp14:anchorId="1B0FA315" wp14:editId="41F026E2">
            <wp:extent cx="4999908" cy="654689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1153" cy="6548528"/>
                    </a:xfrm>
                    <a:prstGeom prst="rect">
                      <a:avLst/>
                    </a:prstGeom>
                    <a:noFill/>
                    <a:ln>
                      <a:noFill/>
                    </a:ln>
                  </pic:spPr>
                </pic:pic>
              </a:graphicData>
            </a:graphic>
          </wp:inline>
        </w:drawing>
      </w:r>
    </w:p>
    <w:p w:rsidR="003935AD" w:rsidRDefault="00DA1BBE" w:rsidP="00DA1BBE">
      <w:pPr>
        <w:pStyle w:val="Caption"/>
        <w:rPr>
          <w:rStyle w:val="Heading3Char"/>
        </w:rPr>
        <w:sectPr w:rsidR="003935AD">
          <w:pgSz w:w="11906" w:h="16838"/>
          <w:pgMar w:top="1440" w:right="1440" w:bottom="1440" w:left="1440" w:header="708" w:footer="708" w:gutter="0"/>
          <w:cols w:space="708"/>
          <w:docGrid w:linePitch="360"/>
        </w:sectPr>
      </w:pPr>
      <w:bookmarkStart w:id="70" w:name="_Ref390769359"/>
      <w:r>
        <w:t xml:space="preserve">Figure </w:t>
      </w:r>
      <w:r w:rsidR="004F12E2">
        <w:fldChar w:fldCharType="begin"/>
      </w:r>
      <w:r w:rsidR="004F12E2">
        <w:instrText xml:space="preserve"> SEQ Figure \* ARABIC </w:instrText>
      </w:r>
      <w:r w:rsidR="004F12E2">
        <w:fldChar w:fldCharType="separate"/>
      </w:r>
      <w:r>
        <w:rPr>
          <w:noProof/>
        </w:rPr>
        <w:t>4</w:t>
      </w:r>
      <w:r w:rsidR="004F12E2">
        <w:rPr>
          <w:noProof/>
        </w:rPr>
        <w:fldChar w:fldCharType="end"/>
      </w:r>
      <w:bookmarkEnd w:id="70"/>
      <w:r>
        <w:t xml:space="preserve">. </w:t>
      </w:r>
      <w:r w:rsidRPr="006B0C6C">
        <w:t>Grenada map showing sampling plots from Rivera Lugo 2005 survey.</w:t>
      </w:r>
    </w:p>
    <w:p w:rsidR="00FC548D" w:rsidRDefault="00A477A2" w:rsidP="00DA1BBE">
      <w:pPr>
        <w:pStyle w:val="Heading3"/>
        <w:rPr>
          <w:noProof/>
          <w:lang w:eastAsia="en-GB"/>
        </w:rPr>
      </w:pPr>
      <w:r w:rsidRPr="00A477A2">
        <w:rPr>
          <w:rStyle w:val="Heading3Char"/>
        </w:rPr>
        <w:lastRenderedPageBreak/>
        <w:t xml:space="preserve">Figure </w:t>
      </w:r>
      <w:r w:rsidR="00DA1BBE">
        <w:rPr>
          <w:rStyle w:val="Heading3Char"/>
        </w:rPr>
        <w:t>5</w:t>
      </w:r>
      <w:r w:rsidRPr="00A477A2">
        <w:rPr>
          <w:rStyle w:val="Heading3Char"/>
        </w:rPr>
        <w:t>.</w:t>
      </w:r>
    </w:p>
    <w:p w:rsidR="00DA1BBE" w:rsidRDefault="00FC548D" w:rsidP="00DA1BBE">
      <w:pPr>
        <w:keepNext/>
      </w:pPr>
      <w:r w:rsidRPr="00A63F63">
        <w:rPr>
          <w:noProof/>
          <w:lang w:eastAsia="en-GB"/>
        </w:rPr>
        <w:drawing>
          <wp:inline distT="0" distB="0" distL="0" distR="0" wp14:anchorId="3BA0BACE" wp14:editId="202B4548">
            <wp:extent cx="5341556" cy="69960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47241" cy="7003468"/>
                    </a:xfrm>
                    <a:prstGeom prst="rect">
                      <a:avLst/>
                    </a:prstGeom>
                    <a:noFill/>
                    <a:ln>
                      <a:noFill/>
                    </a:ln>
                  </pic:spPr>
                </pic:pic>
              </a:graphicData>
            </a:graphic>
          </wp:inline>
        </w:drawing>
      </w:r>
    </w:p>
    <w:p w:rsidR="00DA1BBE" w:rsidRDefault="00DA1BBE" w:rsidP="00DA1BBE">
      <w:pPr>
        <w:pStyle w:val="Caption"/>
      </w:pPr>
      <w:bookmarkStart w:id="71" w:name="_Ref390769374"/>
      <w:r>
        <w:t xml:space="preserve">Figure </w:t>
      </w:r>
      <w:r w:rsidR="004F12E2">
        <w:fldChar w:fldCharType="begin"/>
      </w:r>
      <w:r w:rsidR="004F12E2">
        <w:instrText xml:space="preserve"> SEQ Figure \* ARABIC </w:instrText>
      </w:r>
      <w:r w:rsidR="004F12E2">
        <w:fldChar w:fldCharType="separate"/>
      </w:r>
      <w:r>
        <w:rPr>
          <w:noProof/>
        </w:rPr>
        <w:t>5</w:t>
      </w:r>
      <w:r w:rsidR="004F12E2">
        <w:rPr>
          <w:noProof/>
        </w:rPr>
        <w:fldChar w:fldCharType="end"/>
      </w:r>
      <w:bookmarkEnd w:id="71"/>
      <w:r>
        <w:t xml:space="preserve">. </w:t>
      </w:r>
      <w:r w:rsidRPr="00B2093F">
        <w:t>Vegetation map and DEM of Grenada dove habitat, from Rivera Lugo 2005.</w:t>
      </w:r>
    </w:p>
    <w:p w:rsidR="00A477A2" w:rsidRDefault="00FC548D" w:rsidP="00FC548D">
      <w:pPr>
        <w:rPr>
          <w:noProof/>
          <w:lang w:eastAsia="en-GB"/>
        </w:rPr>
        <w:sectPr w:rsidR="00A477A2">
          <w:pgSz w:w="11906" w:h="16838"/>
          <w:pgMar w:top="1440" w:right="1440" w:bottom="1440" w:left="1440" w:header="708" w:footer="708" w:gutter="0"/>
          <w:cols w:space="708"/>
          <w:docGrid w:linePitch="360"/>
        </w:sectPr>
      </w:pPr>
      <w:r w:rsidRPr="00516685">
        <w:rPr>
          <w:noProof/>
          <w:lang w:eastAsia="en-GB"/>
        </w:rPr>
        <w:t xml:space="preserve"> </w:t>
      </w:r>
    </w:p>
    <w:p w:rsidR="00A477A2" w:rsidRDefault="00A477A2" w:rsidP="00CE5EA3">
      <w:pPr>
        <w:pStyle w:val="Heading3"/>
        <w:rPr>
          <w:noProof/>
          <w:lang w:eastAsia="en-GB"/>
        </w:rPr>
      </w:pPr>
      <w:r w:rsidRPr="00A477A2">
        <w:rPr>
          <w:rStyle w:val="Heading3Char"/>
        </w:rPr>
        <w:lastRenderedPageBreak/>
        <w:t xml:space="preserve">Figure </w:t>
      </w:r>
      <w:r w:rsidR="00DA1BBE">
        <w:rPr>
          <w:rStyle w:val="Heading3Char"/>
        </w:rPr>
        <w:t>6</w:t>
      </w:r>
      <w:r w:rsidRPr="00A477A2">
        <w:rPr>
          <w:rStyle w:val="Heading3Char"/>
        </w:rPr>
        <w:t>.</w:t>
      </w:r>
      <w:r>
        <w:rPr>
          <w:noProof/>
          <w:lang w:eastAsia="en-GB"/>
        </w:rPr>
        <w:t xml:space="preserve"> </w:t>
      </w:r>
    </w:p>
    <w:p w:rsidR="00DA1BBE" w:rsidRDefault="00A477A2" w:rsidP="00DA1BBE">
      <w:pPr>
        <w:keepNext/>
        <w:tabs>
          <w:tab w:val="left" w:pos="8505"/>
        </w:tabs>
      </w:pPr>
      <w:r w:rsidRPr="00A63F63">
        <w:rPr>
          <w:b/>
          <w:noProof/>
          <w:lang w:eastAsia="en-GB"/>
        </w:rPr>
        <w:drawing>
          <wp:inline distT="0" distB="0" distL="0" distR="0" wp14:anchorId="000FD8E6" wp14:editId="7B009CE2">
            <wp:extent cx="5919838" cy="606437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9325" cy="6074088"/>
                    </a:xfrm>
                    <a:prstGeom prst="rect">
                      <a:avLst/>
                    </a:prstGeom>
                    <a:noFill/>
                    <a:ln>
                      <a:noFill/>
                    </a:ln>
                  </pic:spPr>
                </pic:pic>
              </a:graphicData>
            </a:graphic>
          </wp:inline>
        </w:drawing>
      </w:r>
    </w:p>
    <w:p w:rsidR="00FC548D" w:rsidRDefault="00DA1BBE" w:rsidP="00DA1BBE">
      <w:pPr>
        <w:pStyle w:val="Caption"/>
      </w:pPr>
      <w:bookmarkStart w:id="72" w:name="_Ref390769383"/>
      <w:r>
        <w:t xml:space="preserve">Figure </w:t>
      </w:r>
      <w:r w:rsidR="004F12E2">
        <w:fldChar w:fldCharType="begin"/>
      </w:r>
      <w:r w:rsidR="004F12E2">
        <w:instrText xml:space="preserve"> </w:instrText>
      </w:r>
      <w:r w:rsidR="004F12E2">
        <w:instrText xml:space="preserve">SEQ Figure \* ARABIC </w:instrText>
      </w:r>
      <w:r w:rsidR="004F12E2">
        <w:fldChar w:fldCharType="separate"/>
      </w:r>
      <w:r>
        <w:rPr>
          <w:noProof/>
        </w:rPr>
        <w:t>6</w:t>
      </w:r>
      <w:r w:rsidR="004F12E2">
        <w:rPr>
          <w:noProof/>
        </w:rPr>
        <w:fldChar w:fldCharType="end"/>
      </w:r>
      <w:bookmarkEnd w:id="72"/>
      <w:r>
        <w:t xml:space="preserve">. </w:t>
      </w:r>
      <w:r w:rsidRPr="00581428">
        <w:t>Habitat suitability model for Grenada dove, from Rivera Lugo 2005.</w:t>
      </w:r>
    </w:p>
    <w:p w:rsidR="003814FD" w:rsidRDefault="003814FD" w:rsidP="002C1AC3">
      <w:pPr>
        <w:ind w:firstLine="720"/>
      </w:pPr>
    </w:p>
    <w:sectPr w:rsidR="003814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2E2" w:rsidRDefault="004F12E2" w:rsidP="00475C40">
      <w:pPr>
        <w:spacing w:after="0" w:line="240" w:lineRule="auto"/>
      </w:pPr>
      <w:r>
        <w:separator/>
      </w:r>
    </w:p>
  </w:endnote>
  <w:endnote w:type="continuationSeparator" w:id="0">
    <w:p w:rsidR="004F12E2" w:rsidRDefault="004F12E2" w:rsidP="00475C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Palatino-Italic">
    <w:panose1 w:val="00000000000000000000"/>
    <w:charset w:val="00"/>
    <w:family w:val="swiss"/>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1481802"/>
      <w:docPartObj>
        <w:docPartGallery w:val="Page Numbers (Bottom of Page)"/>
        <w:docPartUnique/>
      </w:docPartObj>
    </w:sdtPr>
    <w:sdtEndPr>
      <w:rPr>
        <w:noProof/>
      </w:rPr>
    </w:sdtEndPr>
    <w:sdtContent>
      <w:p w:rsidR="00B536D6" w:rsidRDefault="00B536D6">
        <w:pPr>
          <w:pStyle w:val="Footer"/>
          <w:jc w:val="right"/>
        </w:pPr>
        <w:r>
          <w:fldChar w:fldCharType="begin"/>
        </w:r>
        <w:r>
          <w:instrText xml:space="preserve"> PAGE   \* MERGEFORMAT </w:instrText>
        </w:r>
        <w:r>
          <w:fldChar w:fldCharType="separate"/>
        </w:r>
        <w:r w:rsidR="000452CC">
          <w:rPr>
            <w:noProof/>
          </w:rPr>
          <w:t>20</w:t>
        </w:r>
        <w:r>
          <w:rPr>
            <w:noProof/>
          </w:rPr>
          <w:fldChar w:fldCharType="end"/>
        </w:r>
      </w:p>
    </w:sdtContent>
  </w:sdt>
  <w:p w:rsidR="00B536D6" w:rsidRDefault="00B536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2E2" w:rsidRDefault="004F12E2" w:rsidP="00475C40">
      <w:pPr>
        <w:spacing w:after="0" w:line="240" w:lineRule="auto"/>
      </w:pPr>
      <w:r>
        <w:separator/>
      </w:r>
    </w:p>
  </w:footnote>
  <w:footnote w:type="continuationSeparator" w:id="0">
    <w:p w:rsidR="004F12E2" w:rsidRDefault="004F12E2" w:rsidP="00475C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46D2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65763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43FAA"/>
    <w:multiLevelType w:val="hybridMultilevel"/>
    <w:tmpl w:val="50FC5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55113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F6518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DF14348"/>
    <w:multiLevelType w:val="hybridMultilevel"/>
    <w:tmpl w:val="B6544B6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2E582B14"/>
    <w:multiLevelType w:val="hybridMultilevel"/>
    <w:tmpl w:val="471690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91C2C8E"/>
    <w:multiLevelType w:val="hybridMultilevel"/>
    <w:tmpl w:val="F516D91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E7A1045"/>
    <w:multiLevelType w:val="hybridMultilevel"/>
    <w:tmpl w:val="7F184A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B97CDA"/>
    <w:multiLevelType w:val="hybridMultilevel"/>
    <w:tmpl w:val="B484A514"/>
    <w:lvl w:ilvl="0" w:tplc="96D4EEE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D26E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8894FFF"/>
    <w:multiLevelType w:val="hybridMultilevel"/>
    <w:tmpl w:val="22103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A5B21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D153C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0C70D8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3DD55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531F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9951C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9"/>
  </w:num>
  <w:num w:numId="3">
    <w:abstractNumId w:val="7"/>
  </w:num>
  <w:num w:numId="4">
    <w:abstractNumId w:val="6"/>
  </w:num>
  <w:num w:numId="5">
    <w:abstractNumId w:val="3"/>
  </w:num>
  <w:num w:numId="6">
    <w:abstractNumId w:val="1"/>
  </w:num>
  <w:num w:numId="7">
    <w:abstractNumId w:val="1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7"/>
  </w:num>
  <w:num w:numId="11">
    <w:abstractNumId w:val="3"/>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2">
    <w:abstractNumId w:val="10"/>
  </w:num>
  <w:num w:numId="13">
    <w:abstractNumId w:val="12"/>
  </w:num>
  <w:num w:numId="14">
    <w:abstractNumId w:val="16"/>
  </w:num>
  <w:num w:numId="15">
    <w:abstractNumId w:val="4"/>
  </w:num>
  <w:num w:numId="16">
    <w:abstractNumId w:val="11"/>
  </w:num>
  <w:num w:numId="17">
    <w:abstractNumId w:val="5"/>
  </w:num>
  <w:num w:numId="18">
    <w:abstractNumId w:val="15"/>
  </w:num>
  <w:num w:numId="19">
    <w:abstractNumId w:val="2"/>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pvvwa2qw9sedeteflvfvfcdvwrds2psxxe&quot;&gt;Neotropical References&lt;record-ids&gt;&lt;item&gt;16&lt;/item&gt;&lt;item&gt;148&lt;/item&gt;&lt;item&gt;230&lt;/item&gt;&lt;item&gt;269&lt;/item&gt;&lt;item&gt;480&lt;/item&gt;&lt;item&gt;481&lt;/item&gt;&lt;item&gt;482&lt;/item&gt;&lt;item&gt;483&lt;/item&gt;&lt;item&gt;484&lt;/item&gt;&lt;item&gt;485&lt;/item&gt;&lt;item&gt;487&lt;/item&gt;&lt;item&gt;488&lt;/item&gt;&lt;item&gt;489&lt;/item&gt;&lt;item&gt;490&lt;/item&gt;&lt;item&gt;491&lt;/item&gt;&lt;item&gt;492&lt;/item&gt;&lt;item&gt;493&lt;/item&gt;&lt;item&gt;494&lt;/item&gt;&lt;item&gt;495&lt;/item&gt;&lt;item&gt;496&lt;/item&gt;&lt;item&gt;497&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6&lt;/item&gt;&lt;item&gt;517&lt;/item&gt;&lt;item&gt;521&lt;/item&gt;&lt;item&gt;522&lt;/item&gt;&lt;item&gt;524&lt;/item&gt;&lt;item&gt;525&lt;/item&gt;&lt;item&gt;526&lt;/item&gt;&lt;item&gt;527&lt;/item&gt;&lt;item&gt;528&lt;/item&gt;&lt;item&gt;529&lt;/item&gt;&lt;item&gt;530&lt;/item&gt;&lt;item&gt;531&lt;/item&gt;&lt;item&gt;533&lt;/item&gt;&lt;item&gt;534&lt;/item&gt;&lt;item&gt;535&lt;/item&gt;&lt;item&gt;536&lt;/item&gt;&lt;item&gt;537&lt;/item&gt;&lt;item&gt;538&lt;/item&gt;&lt;item&gt;539&lt;/item&gt;&lt;item&gt;540&lt;/item&gt;&lt;item&gt;541&lt;/item&gt;&lt;item&gt;542&lt;/item&gt;&lt;item&gt;543&lt;/item&gt;&lt;item&gt;544&lt;/item&gt;&lt;item&gt;545&lt;/item&gt;&lt;item&gt;546&lt;/item&gt;&lt;/record-ids&gt;&lt;/item&gt;&lt;/Libraries&gt;"/>
  </w:docVars>
  <w:rsids>
    <w:rsidRoot w:val="002C1AC3"/>
    <w:rsid w:val="000010D1"/>
    <w:rsid w:val="00006C04"/>
    <w:rsid w:val="00011545"/>
    <w:rsid w:val="00022922"/>
    <w:rsid w:val="000242F6"/>
    <w:rsid w:val="0002590F"/>
    <w:rsid w:val="000452CC"/>
    <w:rsid w:val="0004713F"/>
    <w:rsid w:val="00053BC8"/>
    <w:rsid w:val="00066F26"/>
    <w:rsid w:val="00067783"/>
    <w:rsid w:val="00070166"/>
    <w:rsid w:val="00070AAB"/>
    <w:rsid w:val="00070DC3"/>
    <w:rsid w:val="00074339"/>
    <w:rsid w:val="00074786"/>
    <w:rsid w:val="00083EEC"/>
    <w:rsid w:val="00084B45"/>
    <w:rsid w:val="000917F9"/>
    <w:rsid w:val="000955C3"/>
    <w:rsid w:val="000A0016"/>
    <w:rsid w:val="000B200F"/>
    <w:rsid w:val="000B6782"/>
    <w:rsid w:val="000B7D01"/>
    <w:rsid w:val="000C239E"/>
    <w:rsid w:val="000C2A74"/>
    <w:rsid w:val="000C7B12"/>
    <w:rsid w:val="000D4517"/>
    <w:rsid w:val="000E0E76"/>
    <w:rsid w:val="000F0544"/>
    <w:rsid w:val="000F2661"/>
    <w:rsid w:val="000F48F9"/>
    <w:rsid w:val="000F6D4F"/>
    <w:rsid w:val="000F767B"/>
    <w:rsid w:val="00105C53"/>
    <w:rsid w:val="00111968"/>
    <w:rsid w:val="0011541E"/>
    <w:rsid w:val="001215A1"/>
    <w:rsid w:val="001271A3"/>
    <w:rsid w:val="0013100D"/>
    <w:rsid w:val="00133F5C"/>
    <w:rsid w:val="00134C26"/>
    <w:rsid w:val="001470BC"/>
    <w:rsid w:val="00157ADF"/>
    <w:rsid w:val="00162814"/>
    <w:rsid w:val="00174030"/>
    <w:rsid w:val="001900C3"/>
    <w:rsid w:val="0019773E"/>
    <w:rsid w:val="001A180B"/>
    <w:rsid w:val="001A68A7"/>
    <w:rsid w:val="001B1500"/>
    <w:rsid w:val="001B2939"/>
    <w:rsid w:val="001D7E48"/>
    <w:rsid w:val="001E0356"/>
    <w:rsid w:val="001E3735"/>
    <w:rsid w:val="001F0B8B"/>
    <w:rsid w:val="001F317D"/>
    <w:rsid w:val="001F653C"/>
    <w:rsid w:val="00201372"/>
    <w:rsid w:val="002024FE"/>
    <w:rsid w:val="00210CC9"/>
    <w:rsid w:val="0021386A"/>
    <w:rsid w:val="0021403E"/>
    <w:rsid w:val="00217E13"/>
    <w:rsid w:val="00221B3E"/>
    <w:rsid w:val="00230BEE"/>
    <w:rsid w:val="00230D75"/>
    <w:rsid w:val="00241746"/>
    <w:rsid w:val="002502C9"/>
    <w:rsid w:val="00254434"/>
    <w:rsid w:val="002608E3"/>
    <w:rsid w:val="00270820"/>
    <w:rsid w:val="00271500"/>
    <w:rsid w:val="00276A73"/>
    <w:rsid w:val="00277694"/>
    <w:rsid w:val="00282940"/>
    <w:rsid w:val="00282A37"/>
    <w:rsid w:val="0028349B"/>
    <w:rsid w:val="00283F49"/>
    <w:rsid w:val="00291290"/>
    <w:rsid w:val="0029567B"/>
    <w:rsid w:val="002A07FD"/>
    <w:rsid w:val="002A24D5"/>
    <w:rsid w:val="002A4541"/>
    <w:rsid w:val="002A7E47"/>
    <w:rsid w:val="002B155A"/>
    <w:rsid w:val="002B1E07"/>
    <w:rsid w:val="002B3EB9"/>
    <w:rsid w:val="002B642D"/>
    <w:rsid w:val="002C1AC3"/>
    <w:rsid w:val="002C70E5"/>
    <w:rsid w:val="002D09FB"/>
    <w:rsid w:val="002D36A2"/>
    <w:rsid w:val="002E02C2"/>
    <w:rsid w:val="002E2F63"/>
    <w:rsid w:val="002F3722"/>
    <w:rsid w:val="002F59EC"/>
    <w:rsid w:val="002F5A64"/>
    <w:rsid w:val="002F793A"/>
    <w:rsid w:val="002F7FFA"/>
    <w:rsid w:val="00305329"/>
    <w:rsid w:val="00312F70"/>
    <w:rsid w:val="0031368E"/>
    <w:rsid w:val="003177C6"/>
    <w:rsid w:val="00321B3C"/>
    <w:rsid w:val="003230DC"/>
    <w:rsid w:val="003251FD"/>
    <w:rsid w:val="0033096E"/>
    <w:rsid w:val="00330D6D"/>
    <w:rsid w:val="00341773"/>
    <w:rsid w:val="003469BD"/>
    <w:rsid w:val="003478B5"/>
    <w:rsid w:val="00352EA1"/>
    <w:rsid w:val="003578C8"/>
    <w:rsid w:val="00361552"/>
    <w:rsid w:val="00366EF5"/>
    <w:rsid w:val="003716F8"/>
    <w:rsid w:val="00373F96"/>
    <w:rsid w:val="0037581D"/>
    <w:rsid w:val="00376CEA"/>
    <w:rsid w:val="003814FD"/>
    <w:rsid w:val="00384AFA"/>
    <w:rsid w:val="00386A56"/>
    <w:rsid w:val="003935AD"/>
    <w:rsid w:val="003B0543"/>
    <w:rsid w:val="003B3DA9"/>
    <w:rsid w:val="003C1424"/>
    <w:rsid w:val="003C4C6A"/>
    <w:rsid w:val="003D09AE"/>
    <w:rsid w:val="003D26D3"/>
    <w:rsid w:val="00415334"/>
    <w:rsid w:val="004164F4"/>
    <w:rsid w:val="00416D58"/>
    <w:rsid w:val="004302E3"/>
    <w:rsid w:val="004361E6"/>
    <w:rsid w:val="004512B4"/>
    <w:rsid w:val="00475646"/>
    <w:rsid w:val="00475C40"/>
    <w:rsid w:val="004A048A"/>
    <w:rsid w:val="004A2CE2"/>
    <w:rsid w:val="004B15AF"/>
    <w:rsid w:val="004B1645"/>
    <w:rsid w:val="004B54CB"/>
    <w:rsid w:val="004B6E97"/>
    <w:rsid w:val="004C5B7D"/>
    <w:rsid w:val="004C6095"/>
    <w:rsid w:val="004D082D"/>
    <w:rsid w:val="004D0935"/>
    <w:rsid w:val="004D2DCE"/>
    <w:rsid w:val="004D71AA"/>
    <w:rsid w:val="004D7FB1"/>
    <w:rsid w:val="004F12E2"/>
    <w:rsid w:val="004F20CB"/>
    <w:rsid w:val="004F76B9"/>
    <w:rsid w:val="00503120"/>
    <w:rsid w:val="00503F16"/>
    <w:rsid w:val="0051232A"/>
    <w:rsid w:val="005125D5"/>
    <w:rsid w:val="00512FEE"/>
    <w:rsid w:val="00516685"/>
    <w:rsid w:val="00524E29"/>
    <w:rsid w:val="0052665F"/>
    <w:rsid w:val="005274D4"/>
    <w:rsid w:val="00532C74"/>
    <w:rsid w:val="005335DB"/>
    <w:rsid w:val="005359FE"/>
    <w:rsid w:val="00540028"/>
    <w:rsid w:val="00554287"/>
    <w:rsid w:val="00570668"/>
    <w:rsid w:val="00570A9C"/>
    <w:rsid w:val="00576372"/>
    <w:rsid w:val="00582F15"/>
    <w:rsid w:val="005834A7"/>
    <w:rsid w:val="00585982"/>
    <w:rsid w:val="00593977"/>
    <w:rsid w:val="005940B9"/>
    <w:rsid w:val="005A4168"/>
    <w:rsid w:val="005A4B6A"/>
    <w:rsid w:val="005B4F85"/>
    <w:rsid w:val="005B6097"/>
    <w:rsid w:val="005C1CE2"/>
    <w:rsid w:val="005C256B"/>
    <w:rsid w:val="005C325A"/>
    <w:rsid w:val="005C5809"/>
    <w:rsid w:val="005D770C"/>
    <w:rsid w:val="005E57F4"/>
    <w:rsid w:val="005E7309"/>
    <w:rsid w:val="005F2532"/>
    <w:rsid w:val="00602175"/>
    <w:rsid w:val="0060224D"/>
    <w:rsid w:val="00604628"/>
    <w:rsid w:val="0060548D"/>
    <w:rsid w:val="006075C6"/>
    <w:rsid w:val="006223CD"/>
    <w:rsid w:val="006363BF"/>
    <w:rsid w:val="00642C2B"/>
    <w:rsid w:val="00647252"/>
    <w:rsid w:val="00647F5A"/>
    <w:rsid w:val="00656BF4"/>
    <w:rsid w:val="00660425"/>
    <w:rsid w:val="0067601C"/>
    <w:rsid w:val="00677A64"/>
    <w:rsid w:val="00680966"/>
    <w:rsid w:val="00681E0B"/>
    <w:rsid w:val="006840EA"/>
    <w:rsid w:val="006918F3"/>
    <w:rsid w:val="0069497C"/>
    <w:rsid w:val="006A0FF5"/>
    <w:rsid w:val="006A12E5"/>
    <w:rsid w:val="006A3161"/>
    <w:rsid w:val="006A402B"/>
    <w:rsid w:val="006A7B34"/>
    <w:rsid w:val="006B0CC5"/>
    <w:rsid w:val="006B132C"/>
    <w:rsid w:val="006B206C"/>
    <w:rsid w:val="006B519F"/>
    <w:rsid w:val="006B6462"/>
    <w:rsid w:val="006B6DF7"/>
    <w:rsid w:val="006C40B4"/>
    <w:rsid w:val="006C5B48"/>
    <w:rsid w:val="006C6D8E"/>
    <w:rsid w:val="006D4A4A"/>
    <w:rsid w:val="006D5C21"/>
    <w:rsid w:val="006D71DC"/>
    <w:rsid w:val="006E4085"/>
    <w:rsid w:val="006F0265"/>
    <w:rsid w:val="006F3670"/>
    <w:rsid w:val="00715AEE"/>
    <w:rsid w:val="0073102B"/>
    <w:rsid w:val="0073478F"/>
    <w:rsid w:val="007347EA"/>
    <w:rsid w:val="00743296"/>
    <w:rsid w:val="007558F1"/>
    <w:rsid w:val="00756963"/>
    <w:rsid w:val="0076190A"/>
    <w:rsid w:val="007658C1"/>
    <w:rsid w:val="007722DF"/>
    <w:rsid w:val="00773360"/>
    <w:rsid w:val="00781712"/>
    <w:rsid w:val="00785A98"/>
    <w:rsid w:val="00787ABA"/>
    <w:rsid w:val="007955AB"/>
    <w:rsid w:val="007A10A5"/>
    <w:rsid w:val="007D7C8E"/>
    <w:rsid w:val="007E4F9D"/>
    <w:rsid w:val="007E6A4E"/>
    <w:rsid w:val="008027F5"/>
    <w:rsid w:val="00803F04"/>
    <w:rsid w:val="00805D8F"/>
    <w:rsid w:val="00810179"/>
    <w:rsid w:val="008120F4"/>
    <w:rsid w:val="008143F3"/>
    <w:rsid w:val="00817666"/>
    <w:rsid w:val="00821B77"/>
    <w:rsid w:val="008407CD"/>
    <w:rsid w:val="00841BD3"/>
    <w:rsid w:val="00841E36"/>
    <w:rsid w:val="00846BC1"/>
    <w:rsid w:val="008528EC"/>
    <w:rsid w:val="0085622E"/>
    <w:rsid w:val="008630BC"/>
    <w:rsid w:val="00872932"/>
    <w:rsid w:val="00872942"/>
    <w:rsid w:val="00880C87"/>
    <w:rsid w:val="00883BB3"/>
    <w:rsid w:val="00885353"/>
    <w:rsid w:val="00891677"/>
    <w:rsid w:val="008A43A7"/>
    <w:rsid w:val="008B3B09"/>
    <w:rsid w:val="008B403E"/>
    <w:rsid w:val="008B65E9"/>
    <w:rsid w:val="008B6CD7"/>
    <w:rsid w:val="008B6FF7"/>
    <w:rsid w:val="008C5E6D"/>
    <w:rsid w:val="008E0A9F"/>
    <w:rsid w:val="008F0EB6"/>
    <w:rsid w:val="0090059C"/>
    <w:rsid w:val="0090267A"/>
    <w:rsid w:val="00905080"/>
    <w:rsid w:val="00910BA7"/>
    <w:rsid w:val="00912C58"/>
    <w:rsid w:val="00913648"/>
    <w:rsid w:val="00922A47"/>
    <w:rsid w:val="0092314F"/>
    <w:rsid w:val="00930300"/>
    <w:rsid w:val="009304C0"/>
    <w:rsid w:val="00933E2F"/>
    <w:rsid w:val="00936720"/>
    <w:rsid w:val="00943E03"/>
    <w:rsid w:val="00947670"/>
    <w:rsid w:val="009607C2"/>
    <w:rsid w:val="00976A36"/>
    <w:rsid w:val="00977D36"/>
    <w:rsid w:val="00981AE0"/>
    <w:rsid w:val="00986766"/>
    <w:rsid w:val="00991F75"/>
    <w:rsid w:val="00995C45"/>
    <w:rsid w:val="009A7318"/>
    <w:rsid w:val="009B2257"/>
    <w:rsid w:val="009D1208"/>
    <w:rsid w:val="009D602F"/>
    <w:rsid w:val="009E4075"/>
    <w:rsid w:val="009E6542"/>
    <w:rsid w:val="009F2286"/>
    <w:rsid w:val="009F356E"/>
    <w:rsid w:val="009F6C0B"/>
    <w:rsid w:val="00A010D3"/>
    <w:rsid w:val="00A04CDD"/>
    <w:rsid w:val="00A11226"/>
    <w:rsid w:val="00A12982"/>
    <w:rsid w:val="00A155FF"/>
    <w:rsid w:val="00A170B2"/>
    <w:rsid w:val="00A23073"/>
    <w:rsid w:val="00A27F1C"/>
    <w:rsid w:val="00A30111"/>
    <w:rsid w:val="00A43981"/>
    <w:rsid w:val="00A455C5"/>
    <w:rsid w:val="00A477A2"/>
    <w:rsid w:val="00A53118"/>
    <w:rsid w:val="00A5426A"/>
    <w:rsid w:val="00A55E1C"/>
    <w:rsid w:val="00A57F53"/>
    <w:rsid w:val="00A63F63"/>
    <w:rsid w:val="00A76B65"/>
    <w:rsid w:val="00A806CA"/>
    <w:rsid w:val="00A81042"/>
    <w:rsid w:val="00A815DF"/>
    <w:rsid w:val="00A91C11"/>
    <w:rsid w:val="00A93952"/>
    <w:rsid w:val="00AA29A6"/>
    <w:rsid w:val="00AC0091"/>
    <w:rsid w:val="00AC42FC"/>
    <w:rsid w:val="00AD39C8"/>
    <w:rsid w:val="00AD58F0"/>
    <w:rsid w:val="00AE18BB"/>
    <w:rsid w:val="00AE6207"/>
    <w:rsid w:val="00AF2738"/>
    <w:rsid w:val="00AF3E5E"/>
    <w:rsid w:val="00AF5C71"/>
    <w:rsid w:val="00AF6374"/>
    <w:rsid w:val="00B06D73"/>
    <w:rsid w:val="00B11FDC"/>
    <w:rsid w:val="00B168BB"/>
    <w:rsid w:val="00B22119"/>
    <w:rsid w:val="00B2262D"/>
    <w:rsid w:val="00B25BD3"/>
    <w:rsid w:val="00B403AB"/>
    <w:rsid w:val="00B42C0F"/>
    <w:rsid w:val="00B46140"/>
    <w:rsid w:val="00B46F46"/>
    <w:rsid w:val="00B50926"/>
    <w:rsid w:val="00B536D6"/>
    <w:rsid w:val="00B73CC6"/>
    <w:rsid w:val="00B75726"/>
    <w:rsid w:val="00B80FA4"/>
    <w:rsid w:val="00B83501"/>
    <w:rsid w:val="00B92245"/>
    <w:rsid w:val="00BA5696"/>
    <w:rsid w:val="00BB0C29"/>
    <w:rsid w:val="00BB152D"/>
    <w:rsid w:val="00BC5C5D"/>
    <w:rsid w:val="00BD3772"/>
    <w:rsid w:val="00BE1574"/>
    <w:rsid w:val="00C155C2"/>
    <w:rsid w:val="00C22693"/>
    <w:rsid w:val="00C22D68"/>
    <w:rsid w:val="00C271D9"/>
    <w:rsid w:val="00C32A5E"/>
    <w:rsid w:val="00C342CF"/>
    <w:rsid w:val="00C36828"/>
    <w:rsid w:val="00C43CA8"/>
    <w:rsid w:val="00C46327"/>
    <w:rsid w:val="00C54313"/>
    <w:rsid w:val="00C56B01"/>
    <w:rsid w:val="00C612AF"/>
    <w:rsid w:val="00C65260"/>
    <w:rsid w:val="00C81E7B"/>
    <w:rsid w:val="00C82CB0"/>
    <w:rsid w:val="00C83A9E"/>
    <w:rsid w:val="00C84974"/>
    <w:rsid w:val="00C8562A"/>
    <w:rsid w:val="00C858C6"/>
    <w:rsid w:val="00C871E2"/>
    <w:rsid w:val="00C907A1"/>
    <w:rsid w:val="00C93D40"/>
    <w:rsid w:val="00C976E4"/>
    <w:rsid w:val="00CC013E"/>
    <w:rsid w:val="00CE42E8"/>
    <w:rsid w:val="00CE5EA3"/>
    <w:rsid w:val="00CE6A53"/>
    <w:rsid w:val="00CF3325"/>
    <w:rsid w:val="00CF5F8B"/>
    <w:rsid w:val="00D00124"/>
    <w:rsid w:val="00D01CB1"/>
    <w:rsid w:val="00D07EAC"/>
    <w:rsid w:val="00D146BE"/>
    <w:rsid w:val="00D16C53"/>
    <w:rsid w:val="00D17FD4"/>
    <w:rsid w:val="00D30F81"/>
    <w:rsid w:val="00D36550"/>
    <w:rsid w:val="00D40AE1"/>
    <w:rsid w:val="00D411C2"/>
    <w:rsid w:val="00D45992"/>
    <w:rsid w:val="00D45D53"/>
    <w:rsid w:val="00D52A2A"/>
    <w:rsid w:val="00D55C98"/>
    <w:rsid w:val="00D77AA9"/>
    <w:rsid w:val="00D902FE"/>
    <w:rsid w:val="00D96E47"/>
    <w:rsid w:val="00DA17A4"/>
    <w:rsid w:val="00DA1BBE"/>
    <w:rsid w:val="00DC4491"/>
    <w:rsid w:val="00DC49C6"/>
    <w:rsid w:val="00DE0AEB"/>
    <w:rsid w:val="00DE18CE"/>
    <w:rsid w:val="00DE74A0"/>
    <w:rsid w:val="00DF621C"/>
    <w:rsid w:val="00E01ADB"/>
    <w:rsid w:val="00E05A2C"/>
    <w:rsid w:val="00E12369"/>
    <w:rsid w:val="00E17955"/>
    <w:rsid w:val="00E243E4"/>
    <w:rsid w:val="00E2784F"/>
    <w:rsid w:val="00E27A22"/>
    <w:rsid w:val="00E40E52"/>
    <w:rsid w:val="00E54254"/>
    <w:rsid w:val="00E63E7A"/>
    <w:rsid w:val="00E66B0E"/>
    <w:rsid w:val="00E73C73"/>
    <w:rsid w:val="00E75B70"/>
    <w:rsid w:val="00E87D78"/>
    <w:rsid w:val="00E90434"/>
    <w:rsid w:val="00E927C4"/>
    <w:rsid w:val="00EA65BD"/>
    <w:rsid w:val="00EA6FD8"/>
    <w:rsid w:val="00EA7FA9"/>
    <w:rsid w:val="00EC0293"/>
    <w:rsid w:val="00EC4E69"/>
    <w:rsid w:val="00ED0E49"/>
    <w:rsid w:val="00ED2529"/>
    <w:rsid w:val="00ED6B3F"/>
    <w:rsid w:val="00ED7E76"/>
    <w:rsid w:val="00EF2F89"/>
    <w:rsid w:val="00EF4FF3"/>
    <w:rsid w:val="00EF57B1"/>
    <w:rsid w:val="00EF666F"/>
    <w:rsid w:val="00F0012A"/>
    <w:rsid w:val="00F20820"/>
    <w:rsid w:val="00F233A8"/>
    <w:rsid w:val="00F2596E"/>
    <w:rsid w:val="00F33CE8"/>
    <w:rsid w:val="00F4152C"/>
    <w:rsid w:val="00F426C2"/>
    <w:rsid w:val="00F43679"/>
    <w:rsid w:val="00F52913"/>
    <w:rsid w:val="00F52D55"/>
    <w:rsid w:val="00F54E9F"/>
    <w:rsid w:val="00F57650"/>
    <w:rsid w:val="00F66114"/>
    <w:rsid w:val="00F67503"/>
    <w:rsid w:val="00F7288E"/>
    <w:rsid w:val="00F8717B"/>
    <w:rsid w:val="00F95193"/>
    <w:rsid w:val="00F9522C"/>
    <w:rsid w:val="00FA102F"/>
    <w:rsid w:val="00FA18AA"/>
    <w:rsid w:val="00FA1C04"/>
    <w:rsid w:val="00FA3A19"/>
    <w:rsid w:val="00FA4C8A"/>
    <w:rsid w:val="00FB3A73"/>
    <w:rsid w:val="00FB47CD"/>
    <w:rsid w:val="00FC3253"/>
    <w:rsid w:val="00FC548D"/>
    <w:rsid w:val="00FD0589"/>
    <w:rsid w:val="00FD22DC"/>
    <w:rsid w:val="00FE493D"/>
    <w:rsid w:val="00FE5B83"/>
    <w:rsid w:val="00FE5EB7"/>
    <w:rsid w:val="00FF248D"/>
    <w:rsid w:val="00FF34EA"/>
    <w:rsid w:val="00FF4B99"/>
    <w:rsid w:val="00FF5DCE"/>
    <w:rsid w:val="00FF7B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EF8D7E-E923-4B5C-8107-A707D9BBB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5F8B"/>
    <w:pPr>
      <w:keepNext/>
      <w:keepLines/>
      <w:spacing w:before="240" w:after="0"/>
      <w:outlineLvl w:val="0"/>
    </w:pPr>
    <w:rPr>
      <w:rFonts w:asciiTheme="majorHAnsi" w:eastAsiaTheme="majorEastAsia" w:hAnsiTheme="majorHAnsi" w:cstheme="majorBidi"/>
      <w:color w:val="000000" w:themeColor="text1"/>
      <w:sz w:val="28"/>
      <w:szCs w:val="32"/>
    </w:rPr>
  </w:style>
  <w:style w:type="paragraph" w:styleId="Heading2">
    <w:name w:val="heading 2"/>
    <w:basedOn w:val="Normal"/>
    <w:next w:val="Normal"/>
    <w:link w:val="Heading2Char"/>
    <w:uiPriority w:val="9"/>
    <w:unhideWhenUsed/>
    <w:qFormat/>
    <w:rsid w:val="00CF5F8B"/>
    <w:pPr>
      <w:keepNext/>
      <w:keepLines/>
      <w:spacing w:before="40" w:after="240"/>
      <w:outlineLvl w:val="1"/>
    </w:pPr>
    <w:rPr>
      <w:rFonts w:asciiTheme="majorHAnsi" w:eastAsiaTheme="majorEastAsia" w:hAnsiTheme="majorHAnsi" w:cstheme="majorBidi"/>
      <w:color w:val="000000" w:themeColor="text1"/>
      <w:sz w:val="24"/>
      <w:szCs w:val="26"/>
    </w:rPr>
  </w:style>
  <w:style w:type="paragraph" w:styleId="Heading3">
    <w:name w:val="heading 3"/>
    <w:basedOn w:val="Normal"/>
    <w:next w:val="Normal"/>
    <w:link w:val="Heading3Char"/>
    <w:uiPriority w:val="9"/>
    <w:unhideWhenUsed/>
    <w:qFormat/>
    <w:rsid w:val="00CF5F8B"/>
    <w:pPr>
      <w:keepNext/>
      <w:keepLines/>
      <w:spacing w:before="40" w:after="120"/>
      <w:outlineLvl w:val="2"/>
    </w:pPr>
    <w:rPr>
      <w:rFonts w:asciiTheme="majorHAnsi" w:eastAsiaTheme="majorEastAsia" w:hAnsiTheme="majorHAnsi"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1AC3"/>
    <w:pPr>
      <w:ind w:left="720"/>
      <w:contextualSpacing/>
    </w:pPr>
  </w:style>
  <w:style w:type="character" w:styleId="Hyperlink">
    <w:name w:val="Hyperlink"/>
    <w:basedOn w:val="DefaultParagraphFont"/>
    <w:uiPriority w:val="99"/>
    <w:unhideWhenUsed/>
    <w:rsid w:val="006B519F"/>
    <w:rPr>
      <w:color w:val="0563C1" w:themeColor="hyperlink"/>
      <w:u w:val="single"/>
    </w:rPr>
  </w:style>
  <w:style w:type="table" w:styleId="TableGrid">
    <w:name w:val="Table Grid"/>
    <w:basedOn w:val="TableNormal"/>
    <w:uiPriority w:val="39"/>
    <w:rsid w:val="009E40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
    <w:name w:val="Grid Table 1 Light"/>
    <w:basedOn w:val="TableNormal"/>
    <w:uiPriority w:val="46"/>
    <w:rsid w:val="008528E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7Colorful">
    <w:name w:val="List Table 7 Colorful"/>
    <w:basedOn w:val="TableNormal"/>
    <w:uiPriority w:val="52"/>
    <w:rsid w:val="008528E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528E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CF5F8B"/>
    <w:rPr>
      <w:rFonts w:asciiTheme="majorHAnsi" w:eastAsiaTheme="majorEastAsia" w:hAnsiTheme="majorHAnsi" w:cstheme="majorBidi"/>
      <w:color w:val="000000" w:themeColor="text1"/>
      <w:sz w:val="24"/>
      <w:szCs w:val="26"/>
    </w:rPr>
  </w:style>
  <w:style w:type="character" w:customStyle="1" w:styleId="Heading3Char">
    <w:name w:val="Heading 3 Char"/>
    <w:basedOn w:val="DefaultParagraphFont"/>
    <w:link w:val="Heading3"/>
    <w:uiPriority w:val="9"/>
    <w:rsid w:val="00CF5F8B"/>
    <w:rPr>
      <w:rFonts w:asciiTheme="majorHAnsi" w:eastAsiaTheme="majorEastAsia" w:hAnsiTheme="majorHAnsi" w:cstheme="majorBidi"/>
      <w:color w:val="000000" w:themeColor="text1"/>
      <w:szCs w:val="24"/>
    </w:rPr>
  </w:style>
  <w:style w:type="character" w:customStyle="1" w:styleId="Heading1Char">
    <w:name w:val="Heading 1 Char"/>
    <w:basedOn w:val="DefaultParagraphFont"/>
    <w:link w:val="Heading1"/>
    <w:uiPriority w:val="9"/>
    <w:rsid w:val="00CF5F8B"/>
    <w:rPr>
      <w:rFonts w:asciiTheme="majorHAnsi" w:eastAsiaTheme="majorEastAsia" w:hAnsiTheme="majorHAnsi" w:cstheme="majorBidi"/>
      <w:color w:val="000000" w:themeColor="text1"/>
      <w:sz w:val="28"/>
      <w:szCs w:val="32"/>
    </w:rPr>
  </w:style>
  <w:style w:type="paragraph" w:styleId="Header">
    <w:name w:val="header"/>
    <w:basedOn w:val="Normal"/>
    <w:link w:val="HeaderChar"/>
    <w:uiPriority w:val="99"/>
    <w:unhideWhenUsed/>
    <w:rsid w:val="00475C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C40"/>
  </w:style>
  <w:style w:type="paragraph" w:styleId="Footer">
    <w:name w:val="footer"/>
    <w:basedOn w:val="Normal"/>
    <w:link w:val="FooterChar"/>
    <w:uiPriority w:val="99"/>
    <w:unhideWhenUsed/>
    <w:rsid w:val="00475C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C40"/>
  </w:style>
  <w:style w:type="character" w:styleId="CommentReference">
    <w:name w:val="annotation reference"/>
    <w:basedOn w:val="DefaultParagraphFont"/>
    <w:uiPriority w:val="99"/>
    <w:semiHidden/>
    <w:unhideWhenUsed/>
    <w:rsid w:val="00FC548D"/>
    <w:rPr>
      <w:sz w:val="16"/>
      <w:szCs w:val="16"/>
    </w:rPr>
  </w:style>
  <w:style w:type="paragraph" w:styleId="CommentText">
    <w:name w:val="annotation text"/>
    <w:basedOn w:val="Normal"/>
    <w:link w:val="CommentTextChar"/>
    <w:uiPriority w:val="99"/>
    <w:semiHidden/>
    <w:unhideWhenUsed/>
    <w:rsid w:val="00FC548D"/>
    <w:pPr>
      <w:spacing w:line="240" w:lineRule="auto"/>
    </w:pPr>
    <w:rPr>
      <w:sz w:val="20"/>
      <w:szCs w:val="20"/>
    </w:rPr>
  </w:style>
  <w:style w:type="character" w:customStyle="1" w:styleId="CommentTextChar">
    <w:name w:val="Comment Text Char"/>
    <w:basedOn w:val="DefaultParagraphFont"/>
    <w:link w:val="CommentText"/>
    <w:uiPriority w:val="99"/>
    <w:semiHidden/>
    <w:rsid w:val="00FC548D"/>
    <w:rPr>
      <w:sz w:val="20"/>
      <w:szCs w:val="20"/>
    </w:rPr>
  </w:style>
  <w:style w:type="paragraph" w:styleId="CommentSubject">
    <w:name w:val="annotation subject"/>
    <w:basedOn w:val="CommentText"/>
    <w:next w:val="CommentText"/>
    <w:link w:val="CommentSubjectChar"/>
    <w:uiPriority w:val="99"/>
    <w:semiHidden/>
    <w:unhideWhenUsed/>
    <w:rsid w:val="00FC548D"/>
    <w:rPr>
      <w:b/>
      <w:bCs/>
    </w:rPr>
  </w:style>
  <w:style w:type="character" w:customStyle="1" w:styleId="CommentSubjectChar">
    <w:name w:val="Comment Subject Char"/>
    <w:basedOn w:val="CommentTextChar"/>
    <w:link w:val="CommentSubject"/>
    <w:uiPriority w:val="99"/>
    <w:semiHidden/>
    <w:rsid w:val="00FC548D"/>
    <w:rPr>
      <w:b/>
      <w:bCs/>
      <w:sz w:val="20"/>
      <w:szCs w:val="20"/>
    </w:rPr>
  </w:style>
  <w:style w:type="paragraph" w:styleId="BalloonText">
    <w:name w:val="Balloon Text"/>
    <w:basedOn w:val="Normal"/>
    <w:link w:val="BalloonTextChar"/>
    <w:uiPriority w:val="99"/>
    <w:semiHidden/>
    <w:unhideWhenUsed/>
    <w:rsid w:val="00FC5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48D"/>
    <w:rPr>
      <w:rFonts w:ascii="Segoe UI" w:hAnsi="Segoe UI" w:cs="Segoe UI"/>
      <w:sz w:val="18"/>
      <w:szCs w:val="18"/>
    </w:rPr>
  </w:style>
  <w:style w:type="paragraph" w:styleId="Caption">
    <w:name w:val="caption"/>
    <w:basedOn w:val="Normal"/>
    <w:next w:val="Normal"/>
    <w:autoRedefine/>
    <w:uiPriority w:val="35"/>
    <w:unhideWhenUsed/>
    <w:qFormat/>
    <w:rsid w:val="00DA1BBE"/>
    <w:pPr>
      <w:keepNext/>
      <w:spacing w:after="200" w:line="240" w:lineRule="auto"/>
    </w:pPr>
    <w:rPr>
      <w:iCs/>
      <w:szCs w:val="18"/>
    </w:rPr>
  </w:style>
  <w:style w:type="paragraph" w:styleId="Subtitle">
    <w:name w:val="Subtitle"/>
    <w:basedOn w:val="Normal"/>
    <w:next w:val="Normal"/>
    <w:link w:val="SubtitleChar"/>
    <w:uiPriority w:val="11"/>
    <w:qFormat/>
    <w:rsid w:val="003935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935AD"/>
    <w:rPr>
      <w:rFonts w:eastAsiaTheme="minorEastAsia"/>
      <w:color w:val="5A5A5A" w:themeColor="text1" w:themeTint="A5"/>
      <w:spacing w:val="15"/>
    </w:rPr>
  </w:style>
  <w:style w:type="table" w:styleId="TableGridLight">
    <w:name w:val="Grid Table Light"/>
    <w:basedOn w:val="TableNormal"/>
    <w:uiPriority w:val="40"/>
    <w:rsid w:val="0019773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3">
    <w:name w:val="Plain Table 3"/>
    <w:basedOn w:val="TableNormal"/>
    <w:uiPriority w:val="43"/>
    <w:rsid w:val="001977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9773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4D7FB1"/>
    <w:pPr>
      <w:spacing w:after="0" w:line="240" w:lineRule="auto"/>
      <w:ind w:left="1416"/>
      <w:jc w:val="both"/>
    </w:pPr>
    <w:rPr>
      <w:rFonts w:ascii="Times New Roman" w:eastAsia="Times New Roman" w:hAnsi="Times New Roman" w:cs="Times New Roman"/>
      <w:sz w:val="24"/>
      <w:szCs w:val="20"/>
      <w:lang w:eastAsia="en-GB"/>
    </w:rPr>
  </w:style>
  <w:style w:type="character" w:customStyle="1" w:styleId="BodyTextIndentChar">
    <w:name w:val="Body Text Indent Char"/>
    <w:basedOn w:val="DefaultParagraphFont"/>
    <w:link w:val="BodyTextIndent"/>
    <w:rsid w:val="004D7FB1"/>
    <w:rPr>
      <w:rFonts w:ascii="Times New Roman" w:eastAsia="Times New Roman" w:hAnsi="Times New Roman" w:cs="Times New Roman"/>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837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tm.csi.cgiar.org"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ru.uea.ac.uk/cru/data/hrg&#8211;" TargetMode="Externa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www.iucnredlist.or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birdlife.org/americas/news/government-protects-critical-habitat-grenada-dov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31</TotalTime>
  <Pages>1</Pages>
  <Words>37552</Words>
  <Characters>214048</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ward Nelson</dc:creator>
  <cp:keywords/>
  <dc:description/>
  <cp:lastModifiedBy>Ellie Devenish-Nelson</cp:lastModifiedBy>
  <cp:revision>338</cp:revision>
  <dcterms:created xsi:type="dcterms:W3CDTF">2014-05-28T09:33:00Z</dcterms:created>
  <dcterms:modified xsi:type="dcterms:W3CDTF">2014-06-20T07:08:00Z</dcterms:modified>
</cp:coreProperties>
</file>